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6329B4" w14:textId="5B2CA9D8" w:rsidR="00B23996" w:rsidRPr="00537868" w:rsidRDefault="006566FB" w:rsidP="006566FB">
      <w:pPr>
        <w:tabs>
          <w:tab w:val="right" w:pos="9072"/>
        </w:tabs>
      </w:pPr>
      <w:r w:rsidRPr="00537868">
        <w:rPr>
          <w:noProof/>
          <w:lang w:eastAsia="fr-CH"/>
        </w:rPr>
        <mc:AlternateContent>
          <mc:Choice Requires="wps">
            <w:drawing>
              <wp:anchor distT="45720" distB="45720" distL="114300" distR="114300" simplePos="0" relativeHeight="251660288" behindDoc="0" locked="0" layoutInCell="1" allowOverlap="1" wp14:anchorId="1F1C16CD" wp14:editId="0D7EE1BD">
                <wp:simplePos x="0" y="0"/>
                <wp:positionH relativeFrom="margin">
                  <wp:align>right</wp:align>
                </wp:positionH>
                <wp:positionV relativeFrom="paragraph">
                  <wp:posOffset>-366556</wp:posOffset>
                </wp:positionV>
                <wp:extent cx="2089785" cy="360000"/>
                <wp:effectExtent l="0" t="0" r="5715" b="254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785" cy="360000"/>
                        </a:xfrm>
                        <a:prstGeom prst="rect">
                          <a:avLst/>
                        </a:prstGeom>
                        <a:solidFill>
                          <a:srgbClr val="FFFFFF"/>
                        </a:solidFill>
                        <a:ln w="9525">
                          <a:noFill/>
                          <a:miter lim="800000"/>
                          <a:headEnd/>
                          <a:tailEnd/>
                        </a:ln>
                      </wps:spPr>
                      <wps:txbx>
                        <w:txbxContent>
                          <w:p w14:paraId="6101E2F6" w14:textId="0B9F2C2A" w:rsidR="008E40AF" w:rsidRPr="00537868" w:rsidRDefault="008E40AF" w:rsidP="006566FB">
                            <w:pPr>
                              <w:pStyle w:val="etml-es-logo"/>
                              <w:rPr>
                                <w:sz w:val="52"/>
                              </w:rPr>
                            </w:pPr>
                            <w:r w:rsidRPr="00537868">
                              <w:rPr>
                                <w:sz w:val="52"/>
                              </w:rPr>
                              <w:t>ETML-</w:t>
                            </w:r>
                            <w:r w:rsidRPr="00537868">
                              <w:rPr>
                                <w:color w:val="FF0000"/>
                                <w:sz w:val="52"/>
                              </w:rPr>
                              <w:t>ES</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F1C16CD" id="_x0000_t202" coordsize="21600,21600" o:spt="202" path="m,l,21600r21600,l21600,xe">
                <v:stroke joinstyle="miter"/>
                <v:path gradientshapeok="t" o:connecttype="rect"/>
              </v:shapetype>
              <v:shape id="Zone de texte 2" o:spid="_x0000_s1026" type="#_x0000_t202" style="position:absolute;left:0;text-align:left;margin-left:113.35pt;margin-top:-28.85pt;width:164.55pt;height:28.3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" stroked="f">
                <v:textbox inset="0,0,0,0">
                  <w:txbxContent>
                    <w:p w14:paraId="6101E2F6" w14:textId="0B9F2C2A" w:rsidR="008E40AF" w:rsidRPr="00537868" w:rsidRDefault="008E40AF" w:rsidP="006566FB">
                      <w:pPr>
                        <w:pStyle w:val="etml-es-logo"/>
                        <w:rPr>
                          <w:sz w:val="52"/>
                        </w:rPr>
                      </w:pPr>
                      <w:r w:rsidRPr="00537868">
                        <w:rPr>
                          <w:sz w:val="52"/>
                        </w:rPr>
                        <w:t>ETML-</w:t>
                      </w:r>
                      <w:r w:rsidRPr="00537868">
                        <w:rPr>
                          <w:color w:val="FF0000"/>
                          <w:sz w:val="52"/>
                        </w:rPr>
                        <w:t>ES</w:t>
                      </w:r>
                    </w:p>
                  </w:txbxContent>
                </v:textbox>
                <w10:wrap anchorx="margin"/>
              </v:shape>
            </w:pict>
          </mc:Fallback>
        </mc:AlternateContent>
      </w:r>
      <w:r w:rsidRPr="00537868">
        <w:rPr>
          <w:noProof/>
          <w:lang w:eastAsia="fr-CH"/>
        </w:rPr>
        <w:drawing>
          <wp:anchor distT="0" distB="0" distL="114300" distR="114300" simplePos="0" relativeHeight="251661312" behindDoc="0" locked="0" layoutInCell="1" allowOverlap="1" wp14:anchorId="67C7FB84" wp14:editId="3A9FEF4E">
            <wp:simplePos x="0" y="0"/>
            <wp:positionH relativeFrom="margin">
              <wp:align>left</wp:align>
            </wp:positionH>
            <wp:positionV relativeFrom="paragraph">
              <wp:posOffset>-368963</wp:posOffset>
            </wp:positionV>
            <wp:extent cx="2229844" cy="360000"/>
            <wp:effectExtent l="0" t="0" r="0" b="2540"/>
            <wp:wrapNone/>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8">
                      <a:extLst>
                        <a:ext uri="{28A0092B-C50C-407E-A947-70E740481C1C}">
                          <a14:useLocalDpi xmlns:a14="http://schemas.microsoft.com/office/drawing/2010/main" val="0"/>
                        </a:ext>
                      </a:extLst>
                    </a:blip>
                    <a:stretch>
                      <a:fillRect/>
                    </a:stretch>
                  </pic:blipFill>
                  <pic:spPr>
                    <a:xfrm>
                      <a:off x="0" y="0"/>
                      <a:ext cx="2229844" cy="360000"/>
                    </a:xfrm>
                    <a:prstGeom prst="rect">
                      <a:avLst/>
                    </a:prstGeom>
                  </pic:spPr>
                </pic:pic>
              </a:graphicData>
            </a:graphic>
            <wp14:sizeRelH relativeFrom="margin">
              <wp14:pctWidth>0</wp14:pctWidth>
            </wp14:sizeRelH>
            <wp14:sizeRelV relativeFrom="margin">
              <wp14:pctHeight>0</wp14:pctHeight>
            </wp14:sizeRelV>
          </wp:anchor>
        </w:drawing>
      </w:r>
    </w:p>
    <w:p w14:paraId="06CFD4F8" w14:textId="208A5190" w:rsidR="00020F9B" w:rsidRPr="00537868" w:rsidRDefault="008760E4" w:rsidP="00535D80">
      <w:pPr>
        <w:pStyle w:val="PDGProjet"/>
        <w:spacing w:before="1080" w:after="120"/>
        <w:jc w:val="center"/>
        <w:rPr>
          <w:b/>
          <w:sz w:val="72"/>
        </w:rPr>
      </w:pPr>
      <w:r w:rsidRPr="00537868">
        <w:rPr>
          <w:b/>
          <w:sz w:val="72"/>
        </w:rPr>
        <w:t>Projet de diplôme</w:t>
      </w:r>
    </w:p>
    <w:p w14:paraId="7567BDED" w14:textId="35053D19" w:rsidR="006566FB" w:rsidRPr="00537868" w:rsidRDefault="006566FB" w:rsidP="00211FC0">
      <w:pPr>
        <w:pStyle w:val="PDGProjet"/>
        <w:spacing w:before="360"/>
        <w:jc w:val="center"/>
        <w:rPr>
          <w:sz w:val="36"/>
        </w:rPr>
      </w:pPr>
      <w:r w:rsidRPr="00537868">
        <w:rPr>
          <w:sz w:val="36"/>
        </w:rPr>
        <w:t>Technicien ES en génie électrique,</w:t>
      </w:r>
      <w:r w:rsidRPr="00537868">
        <w:rPr>
          <w:sz w:val="36"/>
        </w:rPr>
        <w:br/>
        <w:t>spécialisation électronique</w:t>
      </w:r>
    </w:p>
    <w:p w14:paraId="395E7762" w14:textId="0D2AF4AA" w:rsidR="006566FB" w:rsidRPr="00537868" w:rsidRDefault="006566FB" w:rsidP="00535D80">
      <w:pPr>
        <w:pStyle w:val="PDGProjet"/>
        <w:spacing w:before="1680"/>
        <w:jc w:val="center"/>
        <w:rPr>
          <w:sz w:val="32"/>
        </w:rPr>
      </w:pPr>
      <w:r w:rsidRPr="00537868">
        <w:rPr>
          <w:sz w:val="32"/>
        </w:rPr>
        <w:t>2312</w:t>
      </w:r>
    </w:p>
    <w:p w14:paraId="2465A2A4" w14:textId="16B8BEAA" w:rsidR="00211FC0" w:rsidRPr="00537868" w:rsidRDefault="00211FC0" w:rsidP="00211FC0">
      <w:pPr>
        <w:spacing w:after="2520"/>
        <w:jc w:val="center"/>
        <w:rPr>
          <w:sz w:val="56"/>
        </w:rPr>
      </w:pPr>
      <w:r w:rsidRPr="00537868">
        <w:rPr>
          <w:noProof/>
          <w:sz w:val="56"/>
          <w:lang w:eastAsia="fr-CH"/>
        </w:rPr>
        <mc:AlternateContent>
          <mc:Choice Requires="wps">
            <w:drawing>
              <wp:anchor distT="0" distB="0" distL="114300" distR="114300" simplePos="0" relativeHeight="251670528" behindDoc="0" locked="0" layoutInCell="1" allowOverlap="1" wp14:anchorId="56254E50" wp14:editId="5F190E38">
                <wp:simplePos x="0" y="0"/>
                <wp:positionH relativeFrom="margin">
                  <wp:posOffset>3420745</wp:posOffset>
                </wp:positionH>
                <wp:positionV relativeFrom="page">
                  <wp:posOffset>7560945</wp:posOffset>
                </wp:positionV>
                <wp:extent cx="1800000" cy="720000"/>
                <wp:effectExtent l="0" t="0" r="0" b="4445"/>
                <wp:wrapNone/>
                <wp:docPr id="1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3FF404A" w14:textId="77777777" w:rsidR="008E40AF" w:rsidRPr="00537868" w:rsidRDefault="008E40AF" w:rsidP="00211FC0">
                            <w:pPr>
                              <w:pStyle w:val="PDGNoms"/>
                            </w:pPr>
                            <w:r w:rsidRPr="00537868">
                              <w:t>Expert n° 1 :</w:t>
                            </w:r>
                          </w:p>
                          <w:p w14:paraId="22524B79" w14:textId="4F548DE0" w:rsidR="008E40AF" w:rsidRPr="00537868" w:rsidRDefault="008E40AF" w:rsidP="00211FC0">
                            <w:pPr>
                              <w:pStyle w:val="PDGNoms"/>
                              <w:rPr>
                                <w:b/>
                                <w:bCs/>
                              </w:rPr>
                            </w:pPr>
                            <w:r w:rsidRPr="00537868">
                              <w:rPr>
                                <w:b/>
                                <w:bCs/>
                              </w:rPr>
                              <w:t xml:space="preserve">Emilien </w:t>
                            </w:r>
                            <w:proofErr w:type="spellStart"/>
                            <w:r w:rsidRPr="00537868">
                              <w:rPr>
                                <w:b/>
                                <w:bCs/>
                              </w:rPr>
                              <w:t>Coulinge</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254E50" id="_x0000_s1027" type="#_x0000_t202" style="position:absolute;left:0;text-align:left;margin-left:269.35pt;margin-top:595.35pt;width:141.75pt;height:56.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" stroked="f">
                <v:textbox>
                  <w:txbxContent>
                    <w:p w14:paraId="73FF404A" w14:textId="77777777" w:rsidR="008E40AF" w:rsidRPr="00537868" w:rsidRDefault="008E40AF" w:rsidP="00211FC0">
                      <w:pPr>
                        <w:pStyle w:val="PDGNoms"/>
                      </w:pPr>
                      <w:r w:rsidRPr="00537868">
                        <w:t>Expert n° 1 :</w:t>
                      </w:r>
                    </w:p>
                    <w:p w14:paraId="22524B79" w14:textId="4F548DE0" w:rsidR="008E40AF" w:rsidRPr="00537868" w:rsidRDefault="008E40AF" w:rsidP="00211FC0">
                      <w:pPr>
                        <w:pStyle w:val="PDGNoms"/>
                        <w:rPr>
                          <w:b/>
                          <w:bCs/>
                        </w:rPr>
                      </w:pPr>
                      <w:r w:rsidRPr="00537868">
                        <w:rPr>
                          <w:b/>
                          <w:bCs/>
                        </w:rPr>
                        <w:t xml:space="preserve">Emilien </w:t>
                      </w:r>
                      <w:proofErr w:type="spellStart"/>
                      <w:r w:rsidRPr="00537868">
                        <w:rPr>
                          <w:b/>
                          <w:bCs/>
                        </w:rPr>
                        <w:t>Coulinge</w:t>
                      </w:r>
                      <w:proofErr w:type="spellEnd"/>
                    </w:p>
                  </w:txbxContent>
                </v:textbox>
                <w10:wrap anchorx="margin" anchory="page"/>
              </v:shape>
            </w:pict>
          </mc:Fallback>
        </mc:AlternateContent>
      </w:r>
      <w:r w:rsidRPr="00537868">
        <w:rPr>
          <w:noProof/>
          <w:sz w:val="56"/>
          <w:lang w:eastAsia="fr-CH"/>
        </w:rPr>
        <mc:AlternateContent>
          <mc:Choice Requires="wps">
            <w:drawing>
              <wp:anchor distT="0" distB="0" distL="114300" distR="114300" simplePos="0" relativeHeight="251671552" behindDoc="0" locked="0" layoutInCell="1" allowOverlap="1" wp14:anchorId="4EA8EDBA" wp14:editId="5F435082">
                <wp:simplePos x="0" y="0"/>
                <wp:positionH relativeFrom="margin">
                  <wp:posOffset>540385</wp:posOffset>
                </wp:positionH>
                <wp:positionV relativeFrom="page">
                  <wp:posOffset>7560945</wp:posOffset>
                </wp:positionV>
                <wp:extent cx="1800000" cy="720000"/>
                <wp:effectExtent l="0" t="0" r="0" b="4445"/>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34E1D4A6" w14:textId="77777777" w:rsidR="008E40AF" w:rsidRPr="00537868" w:rsidRDefault="008E40AF" w:rsidP="00211FC0">
                            <w:pPr>
                              <w:pStyle w:val="PDGNoms"/>
                            </w:pPr>
                            <w:r w:rsidRPr="00537868">
                              <w:t>Réalisé par :</w:t>
                            </w:r>
                          </w:p>
                          <w:p w14:paraId="56A7B5D3" w14:textId="77777777" w:rsidR="008E40AF" w:rsidRPr="00537868" w:rsidRDefault="008E40AF" w:rsidP="00211FC0">
                            <w:pPr>
                              <w:pStyle w:val="PDGNoms"/>
                              <w:rPr>
                                <w:b/>
                              </w:rPr>
                            </w:pPr>
                            <w:r w:rsidRPr="00537868">
                              <w:rPr>
                                <w:b/>
                              </w:rPr>
                              <w:t>Miguel Sant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A8EDBA" id="_x0000_s1028" type="#_x0000_t202" style="position:absolute;left:0;text-align:left;margin-left:42.55pt;margin-top:595.35pt;width:141.75pt;height:56.7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" stroked="f">
                <v:textbox>
                  <w:txbxContent>
                    <w:p w14:paraId="34E1D4A6" w14:textId="77777777" w:rsidR="008E40AF" w:rsidRPr="00537868" w:rsidRDefault="008E40AF" w:rsidP="00211FC0">
                      <w:pPr>
                        <w:pStyle w:val="PDGNoms"/>
                      </w:pPr>
                      <w:r w:rsidRPr="00537868">
                        <w:t>Réalisé par :</w:t>
                      </w:r>
                    </w:p>
                    <w:p w14:paraId="56A7B5D3" w14:textId="77777777" w:rsidR="008E40AF" w:rsidRPr="00537868" w:rsidRDefault="008E40AF" w:rsidP="00211FC0">
                      <w:pPr>
                        <w:pStyle w:val="PDGNoms"/>
                        <w:rPr>
                          <w:b/>
                        </w:rPr>
                      </w:pPr>
                      <w:r w:rsidRPr="00537868">
                        <w:rPr>
                          <w:b/>
                        </w:rPr>
                        <w:t>Miguel Santos</w:t>
                      </w:r>
                    </w:p>
                  </w:txbxContent>
                </v:textbox>
                <w10:wrap anchorx="margin" anchory="page"/>
              </v:shape>
            </w:pict>
          </mc:Fallback>
        </mc:AlternateContent>
      </w:r>
      <w:r w:rsidR="006566FB" w:rsidRPr="00537868">
        <w:rPr>
          <w:sz w:val="56"/>
        </w:rPr>
        <w:t>Système d’accès par badge</w:t>
      </w:r>
      <w:r w:rsidR="006566FB" w:rsidRPr="00537868">
        <w:rPr>
          <w:sz w:val="56"/>
        </w:rPr>
        <w:br/>
        <w:t>pour place de travail</w:t>
      </w:r>
    </w:p>
    <w:p w14:paraId="6690BE7E" w14:textId="61D80931" w:rsidR="00293D82" w:rsidRPr="00537868" w:rsidRDefault="00535D80" w:rsidP="00211FC0">
      <w:pPr>
        <w:spacing w:after="2520"/>
        <w:jc w:val="center"/>
        <w:rPr>
          <w:sz w:val="56"/>
        </w:rPr>
      </w:pPr>
      <w:r w:rsidRPr="00537868">
        <w:rPr>
          <w:noProof/>
          <w:sz w:val="56"/>
          <w:lang w:eastAsia="fr-CH"/>
        </w:rPr>
        <mc:AlternateContent>
          <mc:Choice Requires="wps">
            <w:drawing>
              <wp:anchor distT="45720" distB="45720" distL="114300" distR="114300" simplePos="0" relativeHeight="251665408" behindDoc="0" locked="0" layoutInCell="1" allowOverlap="1" wp14:anchorId="6D62BDEF" wp14:editId="6C52C9D1">
                <wp:simplePos x="0" y="0"/>
                <wp:positionH relativeFrom="margin">
                  <wp:posOffset>540385</wp:posOffset>
                </wp:positionH>
                <wp:positionV relativeFrom="page">
                  <wp:posOffset>8461375</wp:posOffset>
                </wp:positionV>
                <wp:extent cx="1800000" cy="720000"/>
                <wp:effectExtent l="0" t="0" r="0" b="4445"/>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56A5BF3" w14:textId="4DE4D4BD" w:rsidR="008E40AF" w:rsidRPr="00537868" w:rsidRDefault="008E40AF" w:rsidP="00211FC0">
                            <w:pPr>
                              <w:pStyle w:val="PDGNoms"/>
                            </w:pPr>
                            <w:r w:rsidRPr="00537868">
                              <w:t>Maître de diplôme :</w:t>
                            </w:r>
                          </w:p>
                          <w:p w14:paraId="5EC238BD" w14:textId="3BC2315D" w:rsidR="008E40AF" w:rsidRPr="00537868" w:rsidRDefault="008E40AF" w:rsidP="00211FC0">
                            <w:pPr>
                              <w:pStyle w:val="PDGNoms"/>
                              <w:rPr>
                                <w:b/>
                              </w:rPr>
                            </w:pPr>
                            <w:r w:rsidRPr="00537868">
                              <w:rPr>
                                <w:b/>
                              </w:rPr>
                              <w:t>Philippe Bo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62BDEF" id="_x0000_s1029" type="#_x0000_t202" style="position:absolute;left:0;text-align:left;margin-left:42.55pt;margin-top:666.25pt;width:141.75pt;height:56.7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" stroked="f">
                <v:textbox>
                  <w:txbxContent>
                    <w:p w14:paraId="756A5BF3" w14:textId="4DE4D4BD" w:rsidR="008E40AF" w:rsidRPr="00537868" w:rsidRDefault="008E40AF" w:rsidP="00211FC0">
                      <w:pPr>
                        <w:pStyle w:val="PDGNoms"/>
                      </w:pPr>
                      <w:r w:rsidRPr="00537868">
                        <w:t>Maître de diplôme :</w:t>
                      </w:r>
                    </w:p>
                    <w:p w14:paraId="5EC238BD" w14:textId="3BC2315D" w:rsidR="008E40AF" w:rsidRPr="00537868" w:rsidRDefault="008E40AF" w:rsidP="00211FC0">
                      <w:pPr>
                        <w:pStyle w:val="PDGNoms"/>
                        <w:rPr>
                          <w:b/>
                        </w:rPr>
                      </w:pPr>
                      <w:r w:rsidRPr="00537868">
                        <w:rPr>
                          <w:b/>
                        </w:rPr>
                        <w:t>Philippe Bovey</w:t>
                      </w:r>
                    </w:p>
                  </w:txbxContent>
                </v:textbox>
                <w10:wrap anchorx="margin" anchory="page"/>
              </v:shape>
            </w:pict>
          </mc:Fallback>
        </mc:AlternateContent>
      </w:r>
      <w:r w:rsidR="00211FC0" w:rsidRPr="00537868">
        <w:rPr>
          <w:noProof/>
          <w:sz w:val="56"/>
          <w:lang w:eastAsia="fr-CH"/>
        </w:rPr>
        <mc:AlternateContent>
          <mc:Choice Requires="wps">
            <w:drawing>
              <wp:anchor distT="45720" distB="45720" distL="114300" distR="114300" simplePos="0" relativeHeight="251669504" behindDoc="0" locked="0" layoutInCell="1" allowOverlap="1" wp14:anchorId="5BDE4B9E" wp14:editId="3F153BB4">
                <wp:simplePos x="0" y="0"/>
                <wp:positionH relativeFrom="margin">
                  <wp:posOffset>3420745</wp:posOffset>
                </wp:positionH>
                <wp:positionV relativeFrom="page">
                  <wp:posOffset>8461375</wp:posOffset>
                </wp:positionV>
                <wp:extent cx="1800000" cy="720000"/>
                <wp:effectExtent l="0" t="0" r="0" b="4445"/>
                <wp:wrapNone/>
                <wp:docPr id="1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090B907D" w14:textId="5C89DB3C" w:rsidR="008E40AF" w:rsidRPr="00537868" w:rsidRDefault="008E40AF" w:rsidP="00211FC0">
                            <w:pPr>
                              <w:pStyle w:val="PDGNoms"/>
                            </w:pPr>
                            <w:r w:rsidRPr="00537868">
                              <w:t>Expert n° 2 :</w:t>
                            </w:r>
                          </w:p>
                          <w:p w14:paraId="1BB2C3E9" w14:textId="181BF1C6" w:rsidR="008E40AF" w:rsidRPr="00537868" w:rsidRDefault="008E40AF" w:rsidP="00211FC0">
                            <w:pPr>
                              <w:pStyle w:val="PDGNoms"/>
                              <w:rPr>
                                <w:b/>
                                <w:bCs/>
                              </w:rPr>
                            </w:pPr>
                            <w:r w:rsidRPr="00537868">
                              <w:rPr>
                                <w:b/>
                                <w:bCs/>
                              </w:rPr>
                              <w:t xml:space="preserve">Daniel </w:t>
                            </w:r>
                            <w:proofErr w:type="spellStart"/>
                            <w:r w:rsidRPr="00537868">
                              <w:rPr>
                                <w:b/>
                                <w:bCs/>
                              </w:rPr>
                              <w:t>Bommotte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DE4B9E" id="_x0000_s1030" type="#_x0000_t202" style="position:absolute;left:0;text-align:left;margin-left:269.35pt;margin-top:666.25pt;width:141.75pt;height:56.7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" stroked="f">
                <v:textbox>
                  <w:txbxContent>
                    <w:p w14:paraId="090B907D" w14:textId="5C89DB3C" w:rsidR="008E40AF" w:rsidRPr="00537868" w:rsidRDefault="008E40AF" w:rsidP="00211FC0">
                      <w:pPr>
                        <w:pStyle w:val="PDGNoms"/>
                      </w:pPr>
                      <w:r w:rsidRPr="00537868">
                        <w:t>Expert n° 2 :</w:t>
                      </w:r>
                    </w:p>
                    <w:p w14:paraId="1BB2C3E9" w14:textId="181BF1C6" w:rsidR="008E40AF" w:rsidRPr="00537868" w:rsidRDefault="008E40AF" w:rsidP="00211FC0">
                      <w:pPr>
                        <w:pStyle w:val="PDGNoms"/>
                        <w:rPr>
                          <w:b/>
                          <w:bCs/>
                        </w:rPr>
                      </w:pPr>
                      <w:r w:rsidRPr="00537868">
                        <w:rPr>
                          <w:b/>
                          <w:bCs/>
                        </w:rPr>
                        <w:t xml:space="preserve">Daniel </w:t>
                      </w:r>
                      <w:proofErr w:type="spellStart"/>
                      <w:r w:rsidRPr="00537868">
                        <w:rPr>
                          <w:b/>
                          <w:bCs/>
                        </w:rPr>
                        <w:t>Bommottet</w:t>
                      </w:r>
                      <w:proofErr w:type="spellEnd"/>
                    </w:p>
                  </w:txbxContent>
                </v:textbox>
                <w10:wrap anchorx="margin" anchory="page"/>
              </v:shape>
            </w:pict>
          </mc:Fallback>
        </mc:AlternateContent>
      </w:r>
      <w:r w:rsidR="00293D82" w:rsidRPr="00537868">
        <w:br w:type="page"/>
      </w:r>
    </w:p>
    <w:p w14:paraId="1D39405C" w14:textId="71461CD2" w:rsidR="00293D82" w:rsidRPr="00537868" w:rsidRDefault="00293D82" w:rsidP="00036971"/>
    <w:p w14:paraId="29CCA4A5" w14:textId="77777777" w:rsidR="00293D82" w:rsidRPr="00537868" w:rsidRDefault="00293D82" w:rsidP="00036971">
      <w:pPr>
        <w:sectPr w:rsidR="00293D82" w:rsidRPr="00537868" w:rsidSect="00293D82">
          <w:type w:val="oddPage"/>
          <w:pgSz w:w="11906" w:h="16838"/>
          <w:pgMar w:top="1417" w:right="1417" w:bottom="1417" w:left="1417" w:header="708" w:footer="708" w:gutter="0"/>
          <w:pgNumType w:start="1"/>
          <w:cols w:space="708"/>
          <w:titlePg/>
          <w:docGrid w:linePitch="360"/>
        </w:sectPr>
      </w:pPr>
    </w:p>
    <w:sdt>
      <w:sdtPr>
        <w:rPr>
          <w:rFonts w:ascii="Gentium Book Basic" w:eastAsiaTheme="minorHAnsi" w:hAnsi="Gentium Book Basic" w:cstheme="minorBidi"/>
          <w:b w:val="0"/>
          <w:sz w:val="22"/>
          <w:szCs w:val="22"/>
          <w:lang w:val="fr-FR" w:eastAsia="en-US"/>
        </w:rPr>
        <w:id w:val="-675872736"/>
        <w:docPartObj>
          <w:docPartGallery w:val="Table of Contents"/>
          <w:docPartUnique/>
        </w:docPartObj>
      </w:sdtPr>
      <w:sdtEndPr>
        <w:rPr>
          <w:bCs/>
        </w:rPr>
      </w:sdtEndPr>
      <w:sdtContent>
        <w:p w14:paraId="25BCAE21" w14:textId="61CEDA6E" w:rsidR="008211FE" w:rsidRDefault="008211FE">
          <w:pPr>
            <w:pStyle w:val="En-ttedetabledesmatires"/>
          </w:pPr>
          <w:r>
            <w:rPr>
              <w:lang w:val="fr-FR"/>
            </w:rPr>
            <w:t>Table des matières</w:t>
          </w:r>
        </w:p>
        <w:p w14:paraId="01B4FE02" w14:textId="798BD80F" w:rsidR="000E744C" w:rsidRDefault="008211FE">
          <w:pPr>
            <w:pStyle w:val="TM1"/>
            <w:tabs>
              <w:tab w:val="right" w:pos="9062"/>
            </w:tabs>
            <w:rPr>
              <w:rFonts w:asciiTheme="minorHAnsi" w:hAnsiTheme="minorHAnsi" w:cstheme="minorBidi"/>
              <w:noProof/>
              <w:kern w:val="2"/>
              <w14:ligatures w14:val="standardContextual"/>
            </w:rPr>
          </w:pPr>
          <w:r>
            <w:fldChar w:fldCharType="begin"/>
          </w:r>
          <w:r>
            <w:instrText xml:space="preserve"> TOC \o "1-3" \h \z \u </w:instrText>
          </w:r>
          <w:r>
            <w:fldChar w:fldCharType="separate"/>
          </w:r>
          <w:hyperlink w:anchor="_Toc146463578" w:history="1">
            <w:r w:rsidR="000E744C" w:rsidRPr="00CA2D7E">
              <w:rPr>
                <w:rStyle w:val="Lienhypertexte"/>
                <w:noProof/>
              </w:rPr>
              <w:t>1 Introduction</w:t>
            </w:r>
            <w:r w:rsidR="000E744C">
              <w:rPr>
                <w:noProof/>
                <w:webHidden/>
              </w:rPr>
              <w:tab/>
            </w:r>
            <w:r w:rsidR="000E744C">
              <w:rPr>
                <w:noProof/>
                <w:webHidden/>
              </w:rPr>
              <w:fldChar w:fldCharType="begin"/>
            </w:r>
            <w:r w:rsidR="000E744C">
              <w:rPr>
                <w:noProof/>
                <w:webHidden/>
              </w:rPr>
              <w:instrText xml:space="preserve"> PAGEREF _Toc146463578 \h </w:instrText>
            </w:r>
            <w:r w:rsidR="000E744C">
              <w:rPr>
                <w:noProof/>
                <w:webHidden/>
              </w:rPr>
            </w:r>
            <w:r w:rsidR="000E744C">
              <w:rPr>
                <w:noProof/>
                <w:webHidden/>
              </w:rPr>
              <w:fldChar w:fldCharType="separate"/>
            </w:r>
            <w:r w:rsidR="000E744C">
              <w:rPr>
                <w:noProof/>
                <w:webHidden/>
              </w:rPr>
              <w:t>5</w:t>
            </w:r>
            <w:r w:rsidR="000E744C">
              <w:rPr>
                <w:noProof/>
                <w:webHidden/>
              </w:rPr>
              <w:fldChar w:fldCharType="end"/>
            </w:r>
          </w:hyperlink>
        </w:p>
        <w:p w14:paraId="178132CC" w14:textId="779221CA" w:rsidR="000E744C" w:rsidRDefault="008E40AF">
          <w:pPr>
            <w:pStyle w:val="TM2"/>
            <w:tabs>
              <w:tab w:val="right" w:pos="9062"/>
            </w:tabs>
            <w:rPr>
              <w:rFonts w:asciiTheme="minorHAnsi" w:hAnsiTheme="minorHAnsi" w:cstheme="minorBidi"/>
              <w:noProof/>
              <w:kern w:val="2"/>
              <w14:ligatures w14:val="standardContextual"/>
            </w:rPr>
          </w:pPr>
          <w:hyperlink w:anchor="_Toc146463579" w:history="1">
            <w:r w:rsidR="000E744C" w:rsidRPr="00CA2D7E">
              <w:rPr>
                <w:rStyle w:val="Lienhypertexte"/>
                <w:noProof/>
              </w:rPr>
              <w:t>1.1 Contexte</w:t>
            </w:r>
            <w:r w:rsidR="000E744C">
              <w:rPr>
                <w:noProof/>
                <w:webHidden/>
              </w:rPr>
              <w:tab/>
            </w:r>
            <w:r w:rsidR="000E744C">
              <w:rPr>
                <w:noProof/>
                <w:webHidden/>
              </w:rPr>
              <w:fldChar w:fldCharType="begin"/>
            </w:r>
            <w:r w:rsidR="000E744C">
              <w:rPr>
                <w:noProof/>
                <w:webHidden/>
              </w:rPr>
              <w:instrText xml:space="preserve"> PAGEREF _Toc146463579 \h </w:instrText>
            </w:r>
            <w:r w:rsidR="000E744C">
              <w:rPr>
                <w:noProof/>
                <w:webHidden/>
              </w:rPr>
            </w:r>
            <w:r w:rsidR="000E744C">
              <w:rPr>
                <w:noProof/>
                <w:webHidden/>
              </w:rPr>
              <w:fldChar w:fldCharType="separate"/>
            </w:r>
            <w:r w:rsidR="000E744C">
              <w:rPr>
                <w:noProof/>
                <w:webHidden/>
              </w:rPr>
              <w:t>5</w:t>
            </w:r>
            <w:r w:rsidR="000E744C">
              <w:rPr>
                <w:noProof/>
                <w:webHidden/>
              </w:rPr>
              <w:fldChar w:fldCharType="end"/>
            </w:r>
          </w:hyperlink>
        </w:p>
        <w:p w14:paraId="52868C0F" w14:textId="6FE2052B" w:rsidR="000E744C" w:rsidRDefault="008E40AF">
          <w:pPr>
            <w:pStyle w:val="TM2"/>
            <w:tabs>
              <w:tab w:val="right" w:pos="9062"/>
            </w:tabs>
            <w:rPr>
              <w:rFonts w:asciiTheme="minorHAnsi" w:hAnsiTheme="minorHAnsi" w:cstheme="minorBidi"/>
              <w:noProof/>
              <w:kern w:val="2"/>
              <w14:ligatures w14:val="standardContextual"/>
            </w:rPr>
          </w:pPr>
          <w:hyperlink w:anchor="_Toc146463580" w:history="1">
            <w:r w:rsidR="000E744C" w:rsidRPr="00CA2D7E">
              <w:rPr>
                <w:rStyle w:val="Lienhypertexte"/>
                <w:noProof/>
              </w:rPr>
              <w:t>1.2 But du projet</w:t>
            </w:r>
            <w:r w:rsidR="000E744C">
              <w:rPr>
                <w:noProof/>
                <w:webHidden/>
              </w:rPr>
              <w:tab/>
            </w:r>
            <w:r w:rsidR="000E744C">
              <w:rPr>
                <w:noProof/>
                <w:webHidden/>
              </w:rPr>
              <w:fldChar w:fldCharType="begin"/>
            </w:r>
            <w:r w:rsidR="000E744C">
              <w:rPr>
                <w:noProof/>
                <w:webHidden/>
              </w:rPr>
              <w:instrText xml:space="preserve"> PAGEREF _Toc146463580 \h </w:instrText>
            </w:r>
            <w:r w:rsidR="000E744C">
              <w:rPr>
                <w:noProof/>
                <w:webHidden/>
              </w:rPr>
            </w:r>
            <w:r w:rsidR="000E744C">
              <w:rPr>
                <w:noProof/>
                <w:webHidden/>
              </w:rPr>
              <w:fldChar w:fldCharType="separate"/>
            </w:r>
            <w:r w:rsidR="000E744C">
              <w:rPr>
                <w:noProof/>
                <w:webHidden/>
              </w:rPr>
              <w:t>5</w:t>
            </w:r>
            <w:r w:rsidR="000E744C">
              <w:rPr>
                <w:noProof/>
                <w:webHidden/>
              </w:rPr>
              <w:fldChar w:fldCharType="end"/>
            </w:r>
          </w:hyperlink>
        </w:p>
        <w:p w14:paraId="0EB80507" w14:textId="5BAB73A6" w:rsidR="000E744C" w:rsidRDefault="008E40AF">
          <w:pPr>
            <w:pStyle w:val="TM2"/>
            <w:tabs>
              <w:tab w:val="right" w:pos="9062"/>
            </w:tabs>
            <w:rPr>
              <w:rFonts w:asciiTheme="minorHAnsi" w:hAnsiTheme="minorHAnsi" w:cstheme="minorBidi"/>
              <w:noProof/>
              <w:kern w:val="2"/>
              <w14:ligatures w14:val="standardContextual"/>
            </w:rPr>
          </w:pPr>
          <w:hyperlink w:anchor="_Toc146463581" w:history="1">
            <w:r w:rsidR="000E744C" w:rsidRPr="00CA2D7E">
              <w:rPr>
                <w:rStyle w:val="Lienhypertexte"/>
                <w:noProof/>
              </w:rPr>
              <w:t>1.3 Organisation</w:t>
            </w:r>
            <w:r w:rsidR="000E744C">
              <w:rPr>
                <w:noProof/>
                <w:webHidden/>
              </w:rPr>
              <w:tab/>
            </w:r>
            <w:r w:rsidR="000E744C">
              <w:rPr>
                <w:noProof/>
                <w:webHidden/>
              </w:rPr>
              <w:fldChar w:fldCharType="begin"/>
            </w:r>
            <w:r w:rsidR="000E744C">
              <w:rPr>
                <w:noProof/>
                <w:webHidden/>
              </w:rPr>
              <w:instrText xml:space="preserve"> PAGEREF _Toc146463581 \h </w:instrText>
            </w:r>
            <w:r w:rsidR="000E744C">
              <w:rPr>
                <w:noProof/>
                <w:webHidden/>
              </w:rPr>
            </w:r>
            <w:r w:rsidR="000E744C">
              <w:rPr>
                <w:noProof/>
                <w:webHidden/>
              </w:rPr>
              <w:fldChar w:fldCharType="separate"/>
            </w:r>
            <w:r w:rsidR="000E744C">
              <w:rPr>
                <w:noProof/>
                <w:webHidden/>
              </w:rPr>
              <w:t>5</w:t>
            </w:r>
            <w:r w:rsidR="000E744C">
              <w:rPr>
                <w:noProof/>
                <w:webHidden/>
              </w:rPr>
              <w:fldChar w:fldCharType="end"/>
            </w:r>
          </w:hyperlink>
        </w:p>
        <w:p w14:paraId="44A58E65" w14:textId="44207025" w:rsidR="000E744C" w:rsidRDefault="008E40AF">
          <w:pPr>
            <w:pStyle w:val="TM1"/>
            <w:tabs>
              <w:tab w:val="right" w:pos="9062"/>
            </w:tabs>
            <w:rPr>
              <w:rFonts w:asciiTheme="minorHAnsi" w:hAnsiTheme="minorHAnsi" w:cstheme="minorBidi"/>
              <w:noProof/>
              <w:kern w:val="2"/>
              <w14:ligatures w14:val="standardContextual"/>
            </w:rPr>
          </w:pPr>
          <w:hyperlink w:anchor="_Toc146463582" w:history="1">
            <w:r w:rsidR="000E744C" w:rsidRPr="00CA2D7E">
              <w:rPr>
                <w:rStyle w:val="Lienhypertexte"/>
                <w:noProof/>
              </w:rPr>
              <w:t>2 Conception</w:t>
            </w:r>
            <w:r w:rsidR="000E744C">
              <w:rPr>
                <w:noProof/>
                <w:webHidden/>
              </w:rPr>
              <w:tab/>
            </w:r>
            <w:r w:rsidR="000E744C">
              <w:rPr>
                <w:noProof/>
                <w:webHidden/>
              </w:rPr>
              <w:fldChar w:fldCharType="begin"/>
            </w:r>
            <w:r w:rsidR="000E744C">
              <w:rPr>
                <w:noProof/>
                <w:webHidden/>
              </w:rPr>
              <w:instrText xml:space="preserve"> PAGEREF _Toc146463582 \h </w:instrText>
            </w:r>
            <w:r w:rsidR="000E744C">
              <w:rPr>
                <w:noProof/>
                <w:webHidden/>
              </w:rPr>
            </w:r>
            <w:r w:rsidR="000E744C">
              <w:rPr>
                <w:noProof/>
                <w:webHidden/>
              </w:rPr>
              <w:fldChar w:fldCharType="separate"/>
            </w:r>
            <w:r w:rsidR="000E744C">
              <w:rPr>
                <w:noProof/>
                <w:webHidden/>
              </w:rPr>
              <w:t>6</w:t>
            </w:r>
            <w:r w:rsidR="000E744C">
              <w:rPr>
                <w:noProof/>
                <w:webHidden/>
              </w:rPr>
              <w:fldChar w:fldCharType="end"/>
            </w:r>
          </w:hyperlink>
        </w:p>
        <w:p w14:paraId="1E54A304" w14:textId="7BCA9455" w:rsidR="000E744C" w:rsidRDefault="008E40AF">
          <w:pPr>
            <w:pStyle w:val="TM2"/>
            <w:tabs>
              <w:tab w:val="right" w:pos="9062"/>
            </w:tabs>
            <w:rPr>
              <w:rFonts w:asciiTheme="minorHAnsi" w:hAnsiTheme="minorHAnsi" w:cstheme="minorBidi"/>
              <w:noProof/>
              <w:kern w:val="2"/>
              <w14:ligatures w14:val="standardContextual"/>
            </w:rPr>
          </w:pPr>
          <w:hyperlink w:anchor="_Toc146463583" w:history="1">
            <w:r w:rsidR="000E744C" w:rsidRPr="00CA2D7E">
              <w:rPr>
                <w:rStyle w:val="Lienhypertexte"/>
                <w:noProof/>
              </w:rPr>
              <w:t>2.1 Schéma-bloc du système</w:t>
            </w:r>
            <w:r w:rsidR="000E744C">
              <w:rPr>
                <w:noProof/>
                <w:webHidden/>
              </w:rPr>
              <w:tab/>
            </w:r>
            <w:r w:rsidR="000E744C">
              <w:rPr>
                <w:noProof/>
                <w:webHidden/>
              </w:rPr>
              <w:fldChar w:fldCharType="begin"/>
            </w:r>
            <w:r w:rsidR="000E744C">
              <w:rPr>
                <w:noProof/>
                <w:webHidden/>
              </w:rPr>
              <w:instrText xml:space="preserve"> PAGEREF _Toc146463583 \h </w:instrText>
            </w:r>
            <w:r w:rsidR="000E744C">
              <w:rPr>
                <w:noProof/>
                <w:webHidden/>
              </w:rPr>
            </w:r>
            <w:r w:rsidR="000E744C">
              <w:rPr>
                <w:noProof/>
                <w:webHidden/>
              </w:rPr>
              <w:fldChar w:fldCharType="separate"/>
            </w:r>
            <w:r w:rsidR="000E744C">
              <w:rPr>
                <w:noProof/>
                <w:webHidden/>
              </w:rPr>
              <w:t>6</w:t>
            </w:r>
            <w:r w:rsidR="000E744C">
              <w:rPr>
                <w:noProof/>
                <w:webHidden/>
              </w:rPr>
              <w:fldChar w:fldCharType="end"/>
            </w:r>
          </w:hyperlink>
        </w:p>
        <w:p w14:paraId="2FFEA0A1" w14:textId="5F5CAC01" w:rsidR="000E744C" w:rsidRDefault="008E40AF">
          <w:pPr>
            <w:pStyle w:val="TM2"/>
            <w:tabs>
              <w:tab w:val="right" w:pos="9062"/>
            </w:tabs>
            <w:rPr>
              <w:rFonts w:asciiTheme="minorHAnsi" w:hAnsiTheme="minorHAnsi" w:cstheme="minorBidi"/>
              <w:noProof/>
              <w:kern w:val="2"/>
              <w14:ligatures w14:val="standardContextual"/>
            </w:rPr>
          </w:pPr>
          <w:hyperlink w:anchor="_Toc146463584" w:history="1">
            <w:r w:rsidR="000E744C" w:rsidRPr="00CA2D7E">
              <w:rPr>
                <w:rStyle w:val="Lienhypertexte"/>
                <w:noProof/>
              </w:rPr>
              <w:t>2.2 Connecteurs 230VAC</w:t>
            </w:r>
            <w:r w:rsidR="000E744C">
              <w:rPr>
                <w:noProof/>
                <w:webHidden/>
              </w:rPr>
              <w:tab/>
            </w:r>
            <w:r w:rsidR="000E744C">
              <w:rPr>
                <w:noProof/>
                <w:webHidden/>
              </w:rPr>
              <w:fldChar w:fldCharType="begin"/>
            </w:r>
            <w:r w:rsidR="000E744C">
              <w:rPr>
                <w:noProof/>
                <w:webHidden/>
              </w:rPr>
              <w:instrText xml:space="preserve"> PAGEREF _Toc146463584 \h </w:instrText>
            </w:r>
            <w:r w:rsidR="000E744C">
              <w:rPr>
                <w:noProof/>
                <w:webHidden/>
              </w:rPr>
            </w:r>
            <w:r w:rsidR="000E744C">
              <w:rPr>
                <w:noProof/>
                <w:webHidden/>
              </w:rPr>
              <w:fldChar w:fldCharType="separate"/>
            </w:r>
            <w:r w:rsidR="000E744C">
              <w:rPr>
                <w:noProof/>
                <w:webHidden/>
              </w:rPr>
              <w:t>7</w:t>
            </w:r>
            <w:r w:rsidR="000E744C">
              <w:rPr>
                <w:noProof/>
                <w:webHidden/>
              </w:rPr>
              <w:fldChar w:fldCharType="end"/>
            </w:r>
          </w:hyperlink>
        </w:p>
        <w:p w14:paraId="5665019A" w14:textId="7F7983A4" w:rsidR="000E744C" w:rsidRDefault="008E40AF">
          <w:pPr>
            <w:pStyle w:val="TM2"/>
            <w:tabs>
              <w:tab w:val="right" w:pos="9062"/>
            </w:tabs>
            <w:rPr>
              <w:rFonts w:asciiTheme="minorHAnsi" w:hAnsiTheme="minorHAnsi" w:cstheme="minorBidi"/>
              <w:noProof/>
              <w:kern w:val="2"/>
              <w14:ligatures w14:val="standardContextual"/>
            </w:rPr>
          </w:pPr>
          <w:hyperlink w:anchor="_Toc146463585" w:history="1">
            <w:r w:rsidR="000E744C" w:rsidRPr="00CA2D7E">
              <w:rPr>
                <w:rStyle w:val="Lienhypertexte"/>
                <w:noProof/>
              </w:rPr>
              <w:t>2.3 Convertisseur AC/DC</w:t>
            </w:r>
            <w:r w:rsidR="000E744C">
              <w:rPr>
                <w:noProof/>
                <w:webHidden/>
              </w:rPr>
              <w:tab/>
            </w:r>
            <w:r w:rsidR="000E744C">
              <w:rPr>
                <w:noProof/>
                <w:webHidden/>
              </w:rPr>
              <w:fldChar w:fldCharType="begin"/>
            </w:r>
            <w:r w:rsidR="000E744C">
              <w:rPr>
                <w:noProof/>
                <w:webHidden/>
              </w:rPr>
              <w:instrText xml:space="preserve"> PAGEREF _Toc146463585 \h </w:instrText>
            </w:r>
            <w:r w:rsidR="000E744C">
              <w:rPr>
                <w:noProof/>
                <w:webHidden/>
              </w:rPr>
            </w:r>
            <w:r w:rsidR="000E744C">
              <w:rPr>
                <w:noProof/>
                <w:webHidden/>
              </w:rPr>
              <w:fldChar w:fldCharType="separate"/>
            </w:r>
            <w:r w:rsidR="000E744C">
              <w:rPr>
                <w:noProof/>
                <w:webHidden/>
              </w:rPr>
              <w:t>8</w:t>
            </w:r>
            <w:r w:rsidR="000E744C">
              <w:rPr>
                <w:noProof/>
                <w:webHidden/>
              </w:rPr>
              <w:fldChar w:fldCharType="end"/>
            </w:r>
          </w:hyperlink>
        </w:p>
        <w:p w14:paraId="7BFB44DD" w14:textId="0D15298A" w:rsidR="000E744C" w:rsidRDefault="008E40AF">
          <w:pPr>
            <w:pStyle w:val="TM2"/>
            <w:tabs>
              <w:tab w:val="right" w:pos="9062"/>
            </w:tabs>
            <w:rPr>
              <w:rFonts w:asciiTheme="minorHAnsi" w:hAnsiTheme="minorHAnsi" w:cstheme="minorBidi"/>
              <w:noProof/>
              <w:kern w:val="2"/>
              <w14:ligatures w14:val="standardContextual"/>
            </w:rPr>
          </w:pPr>
          <w:hyperlink w:anchor="_Toc146463586" w:history="1">
            <w:r w:rsidR="000E744C" w:rsidRPr="00CA2D7E">
              <w:rPr>
                <w:rStyle w:val="Lienhypertexte"/>
                <w:noProof/>
              </w:rPr>
              <w:t>2.4 Commutation 230VAC</w:t>
            </w:r>
            <w:r w:rsidR="000E744C">
              <w:rPr>
                <w:noProof/>
                <w:webHidden/>
              </w:rPr>
              <w:tab/>
            </w:r>
            <w:r w:rsidR="000E744C">
              <w:rPr>
                <w:noProof/>
                <w:webHidden/>
              </w:rPr>
              <w:fldChar w:fldCharType="begin"/>
            </w:r>
            <w:r w:rsidR="000E744C">
              <w:rPr>
                <w:noProof/>
                <w:webHidden/>
              </w:rPr>
              <w:instrText xml:space="preserve"> PAGEREF _Toc146463586 \h </w:instrText>
            </w:r>
            <w:r w:rsidR="000E744C">
              <w:rPr>
                <w:noProof/>
                <w:webHidden/>
              </w:rPr>
            </w:r>
            <w:r w:rsidR="000E744C">
              <w:rPr>
                <w:noProof/>
                <w:webHidden/>
              </w:rPr>
              <w:fldChar w:fldCharType="separate"/>
            </w:r>
            <w:r w:rsidR="000E744C">
              <w:rPr>
                <w:noProof/>
                <w:webHidden/>
              </w:rPr>
              <w:t>9</w:t>
            </w:r>
            <w:r w:rsidR="000E744C">
              <w:rPr>
                <w:noProof/>
                <w:webHidden/>
              </w:rPr>
              <w:fldChar w:fldCharType="end"/>
            </w:r>
          </w:hyperlink>
        </w:p>
        <w:p w14:paraId="718DBCE8" w14:textId="631200AC" w:rsidR="000E744C" w:rsidRDefault="008E40AF">
          <w:pPr>
            <w:pStyle w:val="TM2"/>
            <w:tabs>
              <w:tab w:val="right" w:pos="9062"/>
            </w:tabs>
            <w:rPr>
              <w:rFonts w:asciiTheme="minorHAnsi" w:hAnsiTheme="minorHAnsi" w:cstheme="minorBidi"/>
              <w:noProof/>
              <w:kern w:val="2"/>
              <w14:ligatures w14:val="standardContextual"/>
            </w:rPr>
          </w:pPr>
          <w:hyperlink w:anchor="_Toc146463587" w:history="1">
            <w:r w:rsidR="000E744C" w:rsidRPr="00CA2D7E">
              <w:rPr>
                <w:rStyle w:val="Lienhypertexte"/>
                <w:noProof/>
              </w:rPr>
              <w:t>2.5 Microcontrôleur</w:t>
            </w:r>
            <w:r w:rsidR="000E744C">
              <w:rPr>
                <w:noProof/>
                <w:webHidden/>
              </w:rPr>
              <w:tab/>
            </w:r>
            <w:r w:rsidR="000E744C">
              <w:rPr>
                <w:noProof/>
                <w:webHidden/>
              </w:rPr>
              <w:fldChar w:fldCharType="begin"/>
            </w:r>
            <w:r w:rsidR="000E744C">
              <w:rPr>
                <w:noProof/>
                <w:webHidden/>
              </w:rPr>
              <w:instrText xml:space="preserve"> PAGEREF _Toc146463587 \h </w:instrText>
            </w:r>
            <w:r w:rsidR="000E744C">
              <w:rPr>
                <w:noProof/>
                <w:webHidden/>
              </w:rPr>
            </w:r>
            <w:r w:rsidR="000E744C">
              <w:rPr>
                <w:noProof/>
                <w:webHidden/>
              </w:rPr>
              <w:fldChar w:fldCharType="separate"/>
            </w:r>
            <w:r w:rsidR="000E744C">
              <w:rPr>
                <w:noProof/>
                <w:webHidden/>
              </w:rPr>
              <w:t>10</w:t>
            </w:r>
            <w:r w:rsidR="000E744C">
              <w:rPr>
                <w:noProof/>
                <w:webHidden/>
              </w:rPr>
              <w:fldChar w:fldCharType="end"/>
            </w:r>
          </w:hyperlink>
        </w:p>
        <w:p w14:paraId="6594FC67" w14:textId="69947BFF" w:rsidR="000E744C" w:rsidRDefault="008E40AF">
          <w:pPr>
            <w:pStyle w:val="TM2"/>
            <w:tabs>
              <w:tab w:val="right" w:pos="9062"/>
            </w:tabs>
            <w:rPr>
              <w:rFonts w:asciiTheme="minorHAnsi" w:hAnsiTheme="minorHAnsi" w:cstheme="minorBidi"/>
              <w:noProof/>
              <w:kern w:val="2"/>
              <w14:ligatures w14:val="standardContextual"/>
            </w:rPr>
          </w:pPr>
          <w:hyperlink w:anchor="_Toc146463588" w:history="1">
            <w:r w:rsidR="000E744C" w:rsidRPr="00CA2D7E">
              <w:rPr>
                <w:rStyle w:val="Lienhypertexte"/>
                <w:noProof/>
              </w:rPr>
              <w:t>2.6 Ethernet</w:t>
            </w:r>
            <w:r w:rsidR="000E744C">
              <w:rPr>
                <w:noProof/>
                <w:webHidden/>
              </w:rPr>
              <w:tab/>
            </w:r>
            <w:r w:rsidR="000E744C">
              <w:rPr>
                <w:noProof/>
                <w:webHidden/>
              </w:rPr>
              <w:fldChar w:fldCharType="begin"/>
            </w:r>
            <w:r w:rsidR="000E744C">
              <w:rPr>
                <w:noProof/>
                <w:webHidden/>
              </w:rPr>
              <w:instrText xml:space="preserve"> PAGEREF _Toc146463588 \h </w:instrText>
            </w:r>
            <w:r w:rsidR="000E744C">
              <w:rPr>
                <w:noProof/>
                <w:webHidden/>
              </w:rPr>
            </w:r>
            <w:r w:rsidR="000E744C">
              <w:rPr>
                <w:noProof/>
                <w:webHidden/>
              </w:rPr>
              <w:fldChar w:fldCharType="separate"/>
            </w:r>
            <w:r w:rsidR="000E744C">
              <w:rPr>
                <w:noProof/>
                <w:webHidden/>
              </w:rPr>
              <w:t>12</w:t>
            </w:r>
            <w:r w:rsidR="000E744C">
              <w:rPr>
                <w:noProof/>
                <w:webHidden/>
              </w:rPr>
              <w:fldChar w:fldCharType="end"/>
            </w:r>
          </w:hyperlink>
        </w:p>
        <w:p w14:paraId="1FA3D975" w14:textId="465FBB65" w:rsidR="000E744C" w:rsidRDefault="008E40AF">
          <w:pPr>
            <w:pStyle w:val="TM2"/>
            <w:tabs>
              <w:tab w:val="right" w:pos="9062"/>
            </w:tabs>
            <w:rPr>
              <w:rFonts w:asciiTheme="minorHAnsi" w:hAnsiTheme="minorHAnsi" w:cstheme="minorBidi"/>
              <w:noProof/>
              <w:kern w:val="2"/>
              <w14:ligatures w14:val="standardContextual"/>
            </w:rPr>
          </w:pPr>
          <w:hyperlink w:anchor="_Toc146463589" w:history="1">
            <w:r w:rsidR="000E744C" w:rsidRPr="00CA2D7E">
              <w:rPr>
                <w:rStyle w:val="Lienhypertexte"/>
                <w:noProof/>
              </w:rPr>
              <w:t>2.7 Module Wi-Fi</w:t>
            </w:r>
            <w:r w:rsidR="000E744C">
              <w:rPr>
                <w:noProof/>
                <w:webHidden/>
              </w:rPr>
              <w:tab/>
            </w:r>
            <w:r w:rsidR="000E744C">
              <w:rPr>
                <w:noProof/>
                <w:webHidden/>
              </w:rPr>
              <w:fldChar w:fldCharType="begin"/>
            </w:r>
            <w:r w:rsidR="000E744C">
              <w:rPr>
                <w:noProof/>
                <w:webHidden/>
              </w:rPr>
              <w:instrText xml:space="preserve"> PAGEREF _Toc146463589 \h </w:instrText>
            </w:r>
            <w:r w:rsidR="000E744C">
              <w:rPr>
                <w:noProof/>
                <w:webHidden/>
              </w:rPr>
            </w:r>
            <w:r w:rsidR="000E744C">
              <w:rPr>
                <w:noProof/>
                <w:webHidden/>
              </w:rPr>
              <w:fldChar w:fldCharType="separate"/>
            </w:r>
            <w:r w:rsidR="000E744C">
              <w:rPr>
                <w:noProof/>
                <w:webHidden/>
              </w:rPr>
              <w:t>14</w:t>
            </w:r>
            <w:r w:rsidR="000E744C">
              <w:rPr>
                <w:noProof/>
                <w:webHidden/>
              </w:rPr>
              <w:fldChar w:fldCharType="end"/>
            </w:r>
          </w:hyperlink>
        </w:p>
        <w:p w14:paraId="6BDA0F67" w14:textId="43B6B536" w:rsidR="000E744C" w:rsidRDefault="008E40AF">
          <w:pPr>
            <w:pStyle w:val="TM2"/>
            <w:tabs>
              <w:tab w:val="right" w:pos="9062"/>
            </w:tabs>
            <w:rPr>
              <w:rFonts w:asciiTheme="minorHAnsi" w:hAnsiTheme="minorHAnsi" w:cstheme="minorBidi"/>
              <w:noProof/>
              <w:kern w:val="2"/>
              <w14:ligatures w14:val="standardContextual"/>
            </w:rPr>
          </w:pPr>
          <w:hyperlink w:anchor="_Toc146463590" w:history="1">
            <w:r w:rsidR="000E744C" w:rsidRPr="00CA2D7E">
              <w:rPr>
                <w:rStyle w:val="Lienhypertexte"/>
                <w:noProof/>
              </w:rPr>
              <w:t>2.8 RFID</w:t>
            </w:r>
            <w:r w:rsidR="000E744C">
              <w:rPr>
                <w:noProof/>
                <w:webHidden/>
              </w:rPr>
              <w:tab/>
            </w:r>
            <w:r w:rsidR="000E744C">
              <w:rPr>
                <w:noProof/>
                <w:webHidden/>
              </w:rPr>
              <w:fldChar w:fldCharType="begin"/>
            </w:r>
            <w:r w:rsidR="000E744C">
              <w:rPr>
                <w:noProof/>
                <w:webHidden/>
              </w:rPr>
              <w:instrText xml:space="preserve"> PAGEREF _Toc146463590 \h </w:instrText>
            </w:r>
            <w:r w:rsidR="000E744C">
              <w:rPr>
                <w:noProof/>
                <w:webHidden/>
              </w:rPr>
            </w:r>
            <w:r w:rsidR="000E744C">
              <w:rPr>
                <w:noProof/>
                <w:webHidden/>
              </w:rPr>
              <w:fldChar w:fldCharType="separate"/>
            </w:r>
            <w:r w:rsidR="000E744C">
              <w:rPr>
                <w:noProof/>
                <w:webHidden/>
              </w:rPr>
              <w:t>15</w:t>
            </w:r>
            <w:r w:rsidR="000E744C">
              <w:rPr>
                <w:noProof/>
                <w:webHidden/>
              </w:rPr>
              <w:fldChar w:fldCharType="end"/>
            </w:r>
          </w:hyperlink>
        </w:p>
        <w:p w14:paraId="278DE193" w14:textId="7AB57B6D" w:rsidR="000E744C" w:rsidRDefault="008E40AF">
          <w:pPr>
            <w:pStyle w:val="TM2"/>
            <w:tabs>
              <w:tab w:val="right" w:pos="9062"/>
            </w:tabs>
            <w:rPr>
              <w:rFonts w:asciiTheme="minorHAnsi" w:hAnsiTheme="minorHAnsi" w:cstheme="minorBidi"/>
              <w:noProof/>
              <w:kern w:val="2"/>
              <w14:ligatures w14:val="standardContextual"/>
            </w:rPr>
          </w:pPr>
          <w:hyperlink w:anchor="_Toc146463591" w:history="1">
            <w:r w:rsidR="000E744C" w:rsidRPr="00CA2D7E">
              <w:rPr>
                <w:rStyle w:val="Lienhypertexte"/>
                <w:noProof/>
              </w:rPr>
              <w:t>2.9 LEDs d’interface</w:t>
            </w:r>
            <w:r w:rsidR="000E744C">
              <w:rPr>
                <w:noProof/>
                <w:webHidden/>
              </w:rPr>
              <w:tab/>
            </w:r>
            <w:r w:rsidR="000E744C">
              <w:rPr>
                <w:noProof/>
                <w:webHidden/>
              </w:rPr>
              <w:fldChar w:fldCharType="begin"/>
            </w:r>
            <w:r w:rsidR="000E744C">
              <w:rPr>
                <w:noProof/>
                <w:webHidden/>
              </w:rPr>
              <w:instrText xml:space="preserve"> PAGEREF _Toc146463591 \h </w:instrText>
            </w:r>
            <w:r w:rsidR="000E744C">
              <w:rPr>
                <w:noProof/>
                <w:webHidden/>
              </w:rPr>
            </w:r>
            <w:r w:rsidR="000E744C">
              <w:rPr>
                <w:noProof/>
                <w:webHidden/>
              </w:rPr>
              <w:fldChar w:fldCharType="separate"/>
            </w:r>
            <w:r w:rsidR="000E744C">
              <w:rPr>
                <w:noProof/>
                <w:webHidden/>
              </w:rPr>
              <w:t>16</w:t>
            </w:r>
            <w:r w:rsidR="000E744C">
              <w:rPr>
                <w:noProof/>
                <w:webHidden/>
              </w:rPr>
              <w:fldChar w:fldCharType="end"/>
            </w:r>
          </w:hyperlink>
        </w:p>
        <w:p w14:paraId="09138153" w14:textId="3ADAF436" w:rsidR="000E744C" w:rsidRDefault="008E40AF">
          <w:pPr>
            <w:pStyle w:val="TM2"/>
            <w:tabs>
              <w:tab w:val="right" w:pos="9062"/>
            </w:tabs>
            <w:rPr>
              <w:rFonts w:asciiTheme="minorHAnsi" w:hAnsiTheme="minorHAnsi" w:cstheme="minorBidi"/>
              <w:noProof/>
              <w:kern w:val="2"/>
              <w14:ligatures w14:val="standardContextual"/>
            </w:rPr>
          </w:pPr>
          <w:hyperlink w:anchor="_Toc146463592" w:history="1">
            <w:r w:rsidR="000E744C" w:rsidRPr="00CA2D7E">
              <w:rPr>
                <w:rStyle w:val="Lienhypertexte"/>
                <w:noProof/>
              </w:rPr>
              <w:t>2.10 LEDs témoins</w:t>
            </w:r>
            <w:r w:rsidR="000E744C">
              <w:rPr>
                <w:noProof/>
                <w:webHidden/>
              </w:rPr>
              <w:tab/>
            </w:r>
            <w:r w:rsidR="000E744C">
              <w:rPr>
                <w:noProof/>
                <w:webHidden/>
              </w:rPr>
              <w:fldChar w:fldCharType="begin"/>
            </w:r>
            <w:r w:rsidR="000E744C">
              <w:rPr>
                <w:noProof/>
                <w:webHidden/>
              </w:rPr>
              <w:instrText xml:space="preserve"> PAGEREF _Toc146463592 \h </w:instrText>
            </w:r>
            <w:r w:rsidR="000E744C">
              <w:rPr>
                <w:noProof/>
                <w:webHidden/>
              </w:rPr>
            </w:r>
            <w:r w:rsidR="000E744C">
              <w:rPr>
                <w:noProof/>
                <w:webHidden/>
              </w:rPr>
              <w:fldChar w:fldCharType="separate"/>
            </w:r>
            <w:r w:rsidR="000E744C">
              <w:rPr>
                <w:noProof/>
                <w:webHidden/>
              </w:rPr>
              <w:t>17</w:t>
            </w:r>
            <w:r w:rsidR="000E744C">
              <w:rPr>
                <w:noProof/>
                <w:webHidden/>
              </w:rPr>
              <w:fldChar w:fldCharType="end"/>
            </w:r>
          </w:hyperlink>
        </w:p>
        <w:p w14:paraId="4C54F41D" w14:textId="0CE0F0A5" w:rsidR="000E744C" w:rsidRDefault="008E40AF">
          <w:pPr>
            <w:pStyle w:val="TM2"/>
            <w:tabs>
              <w:tab w:val="right" w:pos="9062"/>
            </w:tabs>
            <w:rPr>
              <w:rFonts w:asciiTheme="minorHAnsi" w:hAnsiTheme="minorHAnsi" w:cstheme="minorBidi"/>
              <w:noProof/>
              <w:kern w:val="2"/>
              <w14:ligatures w14:val="standardContextual"/>
            </w:rPr>
          </w:pPr>
          <w:hyperlink w:anchor="_Toc146463593" w:history="1">
            <w:r w:rsidR="000E744C" w:rsidRPr="00CA2D7E">
              <w:rPr>
                <w:rStyle w:val="Lienhypertexte"/>
                <w:noProof/>
              </w:rPr>
              <w:t>2.11 Buzzer</w:t>
            </w:r>
            <w:r w:rsidR="000E744C">
              <w:rPr>
                <w:noProof/>
                <w:webHidden/>
              </w:rPr>
              <w:tab/>
            </w:r>
            <w:r w:rsidR="000E744C">
              <w:rPr>
                <w:noProof/>
                <w:webHidden/>
              </w:rPr>
              <w:fldChar w:fldCharType="begin"/>
            </w:r>
            <w:r w:rsidR="000E744C">
              <w:rPr>
                <w:noProof/>
                <w:webHidden/>
              </w:rPr>
              <w:instrText xml:space="preserve"> PAGEREF _Toc146463593 \h </w:instrText>
            </w:r>
            <w:r w:rsidR="000E744C">
              <w:rPr>
                <w:noProof/>
                <w:webHidden/>
              </w:rPr>
            </w:r>
            <w:r w:rsidR="000E744C">
              <w:rPr>
                <w:noProof/>
                <w:webHidden/>
              </w:rPr>
              <w:fldChar w:fldCharType="separate"/>
            </w:r>
            <w:r w:rsidR="000E744C">
              <w:rPr>
                <w:noProof/>
                <w:webHidden/>
              </w:rPr>
              <w:t>17</w:t>
            </w:r>
            <w:r w:rsidR="000E744C">
              <w:rPr>
                <w:noProof/>
                <w:webHidden/>
              </w:rPr>
              <w:fldChar w:fldCharType="end"/>
            </w:r>
          </w:hyperlink>
        </w:p>
        <w:p w14:paraId="7225E7C1" w14:textId="35ED8B44" w:rsidR="000E744C" w:rsidRDefault="008E40AF">
          <w:pPr>
            <w:pStyle w:val="TM2"/>
            <w:tabs>
              <w:tab w:val="right" w:pos="9062"/>
            </w:tabs>
            <w:rPr>
              <w:rFonts w:asciiTheme="minorHAnsi" w:hAnsiTheme="minorHAnsi" w:cstheme="minorBidi"/>
              <w:noProof/>
              <w:kern w:val="2"/>
              <w14:ligatures w14:val="standardContextual"/>
            </w:rPr>
          </w:pPr>
          <w:hyperlink w:anchor="_Toc146463594" w:history="1">
            <w:r w:rsidR="000E744C" w:rsidRPr="00CA2D7E">
              <w:rPr>
                <w:rStyle w:val="Lienhypertexte"/>
                <w:noProof/>
              </w:rPr>
              <w:t>2.12 Points de mesure</w:t>
            </w:r>
            <w:r w:rsidR="000E744C">
              <w:rPr>
                <w:noProof/>
                <w:webHidden/>
              </w:rPr>
              <w:tab/>
            </w:r>
            <w:r w:rsidR="000E744C">
              <w:rPr>
                <w:noProof/>
                <w:webHidden/>
              </w:rPr>
              <w:fldChar w:fldCharType="begin"/>
            </w:r>
            <w:r w:rsidR="000E744C">
              <w:rPr>
                <w:noProof/>
                <w:webHidden/>
              </w:rPr>
              <w:instrText xml:space="preserve"> PAGEREF _Toc146463594 \h </w:instrText>
            </w:r>
            <w:r w:rsidR="000E744C">
              <w:rPr>
                <w:noProof/>
                <w:webHidden/>
              </w:rPr>
            </w:r>
            <w:r w:rsidR="000E744C">
              <w:rPr>
                <w:noProof/>
                <w:webHidden/>
              </w:rPr>
              <w:fldChar w:fldCharType="separate"/>
            </w:r>
            <w:r w:rsidR="000E744C">
              <w:rPr>
                <w:noProof/>
                <w:webHidden/>
              </w:rPr>
              <w:t>18</w:t>
            </w:r>
            <w:r w:rsidR="000E744C">
              <w:rPr>
                <w:noProof/>
                <w:webHidden/>
              </w:rPr>
              <w:fldChar w:fldCharType="end"/>
            </w:r>
          </w:hyperlink>
        </w:p>
        <w:p w14:paraId="3338D48B" w14:textId="1D3544E8" w:rsidR="000E744C" w:rsidRDefault="008E40AF">
          <w:pPr>
            <w:pStyle w:val="TM2"/>
            <w:tabs>
              <w:tab w:val="right" w:pos="9062"/>
            </w:tabs>
            <w:rPr>
              <w:rFonts w:asciiTheme="minorHAnsi" w:hAnsiTheme="minorHAnsi" w:cstheme="minorBidi"/>
              <w:noProof/>
              <w:kern w:val="2"/>
              <w14:ligatures w14:val="standardContextual"/>
            </w:rPr>
          </w:pPr>
          <w:hyperlink w:anchor="_Toc146463595" w:history="1">
            <w:r w:rsidR="000E744C" w:rsidRPr="00CA2D7E">
              <w:rPr>
                <w:rStyle w:val="Lienhypertexte"/>
                <w:noProof/>
              </w:rPr>
              <w:t>2.13 Boitier</w:t>
            </w:r>
            <w:r w:rsidR="000E744C">
              <w:rPr>
                <w:noProof/>
                <w:webHidden/>
              </w:rPr>
              <w:tab/>
            </w:r>
            <w:r w:rsidR="000E744C">
              <w:rPr>
                <w:noProof/>
                <w:webHidden/>
              </w:rPr>
              <w:fldChar w:fldCharType="begin"/>
            </w:r>
            <w:r w:rsidR="000E744C">
              <w:rPr>
                <w:noProof/>
                <w:webHidden/>
              </w:rPr>
              <w:instrText xml:space="preserve"> PAGEREF _Toc146463595 \h </w:instrText>
            </w:r>
            <w:r w:rsidR="000E744C">
              <w:rPr>
                <w:noProof/>
                <w:webHidden/>
              </w:rPr>
            </w:r>
            <w:r w:rsidR="000E744C">
              <w:rPr>
                <w:noProof/>
                <w:webHidden/>
              </w:rPr>
              <w:fldChar w:fldCharType="separate"/>
            </w:r>
            <w:r w:rsidR="000E744C">
              <w:rPr>
                <w:noProof/>
                <w:webHidden/>
              </w:rPr>
              <w:t>18</w:t>
            </w:r>
            <w:r w:rsidR="000E744C">
              <w:rPr>
                <w:noProof/>
                <w:webHidden/>
              </w:rPr>
              <w:fldChar w:fldCharType="end"/>
            </w:r>
          </w:hyperlink>
        </w:p>
        <w:p w14:paraId="263EB509" w14:textId="1FAA5B22" w:rsidR="000E744C" w:rsidRDefault="008E40AF">
          <w:pPr>
            <w:pStyle w:val="TM2"/>
            <w:tabs>
              <w:tab w:val="right" w:pos="9062"/>
            </w:tabs>
            <w:rPr>
              <w:rFonts w:asciiTheme="minorHAnsi" w:hAnsiTheme="minorHAnsi" w:cstheme="minorBidi"/>
              <w:noProof/>
              <w:kern w:val="2"/>
              <w14:ligatures w14:val="standardContextual"/>
            </w:rPr>
          </w:pPr>
          <w:hyperlink w:anchor="_Toc146463596" w:history="1">
            <w:r w:rsidR="000E744C" w:rsidRPr="00CA2D7E">
              <w:rPr>
                <w:rStyle w:val="Lienhypertexte"/>
                <w:noProof/>
              </w:rPr>
              <w:t>2.14 Serveur externe</w:t>
            </w:r>
            <w:r w:rsidR="000E744C">
              <w:rPr>
                <w:noProof/>
                <w:webHidden/>
              </w:rPr>
              <w:tab/>
            </w:r>
            <w:r w:rsidR="000E744C">
              <w:rPr>
                <w:noProof/>
                <w:webHidden/>
              </w:rPr>
              <w:fldChar w:fldCharType="begin"/>
            </w:r>
            <w:r w:rsidR="000E744C">
              <w:rPr>
                <w:noProof/>
                <w:webHidden/>
              </w:rPr>
              <w:instrText xml:space="preserve"> PAGEREF _Toc146463596 \h </w:instrText>
            </w:r>
            <w:r w:rsidR="000E744C">
              <w:rPr>
                <w:noProof/>
                <w:webHidden/>
              </w:rPr>
            </w:r>
            <w:r w:rsidR="000E744C">
              <w:rPr>
                <w:noProof/>
                <w:webHidden/>
              </w:rPr>
              <w:fldChar w:fldCharType="separate"/>
            </w:r>
            <w:r w:rsidR="000E744C">
              <w:rPr>
                <w:noProof/>
                <w:webHidden/>
              </w:rPr>
              <w:t>19</w:t>
            </w:r>
            <w:r w:rsidR="000E744C">
              <w:rPr>
                <w:noProof/>
                <w:webHidden/>
              </w:rPr>
              <w:fldChar w:fldCharType="end"/>
            </w:r>
          </w:hyperlink>
        </w:p>
        <w:p w14:paraId="4EB3DA42" w14:textId="60FA88E3" w:rsidR="000E744C" w:rsidRDefault="008E40AF">
          <w:pPr>
            <w:pStyle w:val="TM2"/>
            <w:tabs>
              <w:tab w:val="right" w:pos="9062"/>
            </w:tabs>
            <w:rPr>
              <w:rFonts w:asciiTheme="minorHAnsi" w:hAnsiTheme="minorHAnsi" w:cstheme="minorBidi"/>
              <w:noProof/>
              <w:kern w:val="2"/>
              <w14:ligatures w14:val="standardContextual"/>
            </w:rPr>
          </w:pPr>
          <w:hyperlink w:anchor="_Toc146463597" w:history="1">
            <w:r w:rsidR="000E744C" w:rsidRPr="00CA2D7E">
              <w:rPr>
                <w:rStyle w:val="Lienhypertexte"/>
                <w:noProof/>
              </w:rPr>
              <w:t>2.15 Conclusion : Conception</w:t>
            </w:r>
            <w:r w:rsidR="000E744C">
              <w:rPr>
                <w:noProof/>
                <w:webHidden/>
              </w:rPr>
              <w:tab/>
            </w:r>
            <w:r w:rsidR="000E744C">
              <w:rPr>
                <w:noProof/>
                <w:webHidden/>
              </w:rPr>
              <w:fldChar w:fldCharType="begin"/>
            </w:r>
            <w:r w:rsidR="000E744C">
              <w:rPr>
                <w:noProof/>
                <w:webHidden/>
              </w:rPr>
              <w:instrText xml:space="preserve"> PAGEREF _Toc146463597 \h </w:instrText>
            </w:r>
            <w:r w:rsidR="000E744C">
              <w:rPr>
                <w:noProof/>
                <w:webHidden/>
              </w:rPr>
            </w:r>
            <w:r w:rsidR="000E744C">
              <w:rPr>
                <w:noProof/>
                <w:webHidden/>
              </w:rPr>
              <w:fldChar w:fldCharType="separate"/>
            </w:r>
            <w:r w:rsidR="000E744C">
              <w:rPr>
                <w:noProof/>
                <w:webHidden/>
              </w:rPr>
              <w:t>20</w:t>
            </w:r>
            <w:r w:rsidR="000E744C">
              <w:rPr>
                <w:noProof/>
                <w:webHidden/>
              </w:rPr>
              <w:fldChar w:fldCharType="end"/>
            </w:r>
          </w:hyperlink>
        </w:p>
        <w:p w14:paraId="64C8F476" w14:textId="46C946E5" w:rsidR="000E744C" w:rsidRDefault="008E40AF">
          <w:pPr>
            <w:pStyle w:val="TM1"/>
            <w:tabs>
              <w:tab w:val="right" w:pos="9062"/>
            </w:tabs>
            <w:rPr>
              <w:rFonts w:asciiTheme="minorHAnsi" w:hAnsiTheme="minorHAnsi" w:cstheme="minorBidi"/>
              <w:noProof/>
              <w:kern w:val="2"/>
              <w14:ligatures w14:val="standardContextual"/>
            </w:rPr>
          </w:pPr>
          <w:hyperlink w:anchor="_Toc146463598" w:history="1">
            <w:r w:rsidR="000E744C" w:rsidRPr="00CA2D7E">
              <w:rPr>
                <w:rStyle w:val="Lienhypertexte"/>
                <w:noProof/>
              </w:rPr>
              <w:t>3 Hardware</w:t>
            </w:r>
            <w:r w:rsidR="000E744C">
              <w:rPr>
                <w:noProof/>
                <w:webHidden/>
              </w:rPr>
              <w:tab/>
            </w:r>
            <w:r w:rsidR="000E744C">
              <w:rPr>
                <w:noProof/>
                <w:webHidden/>
              </w:rPr>
              <w:fldChar w:fldCharType="begin"/>
            </w:r>
            <w:r w:rsidR="000E744C">
              <w:rPr>
                <w:noProof/>
                <w:webHidden/>
              </w:rPr>
              <w:instrText xml:space="preserve"> PAGEREF _Toc146463598 \h </w:instrText>
            </w:r>
            <w:r w:rsidR="000E744C">
              <w:rPr>
                <w:noProof/>
                <w:webHidden/>
              </w:rPr>
            </w:r>
            <w:r w:rsidR="000E744C">
              <w:rPr>
                <w:noProof/>
                <w:webHidden/>
              </w:rPr>
              <w:fldChar w:fldCharType="separate"/>
            </w:r>
            <w:r w:rsidR="000E744C">
              <w:rPr>
                <w:noProof/>
                <w:webHidden/>
              </w:rPr>
              <w:t>21</w:t>
            </w:r>
            <w:r w:rsidR="000E744C">
              <w:rPr>
                <w:noProof/>
                <w:webHidden/>
              </w:rPr>
              <w:fldChar w:fldCharType="end"/>
            </w:r>
          </w:hyperlink>
        </w:p>
        <w:p w14:paraId="0C572E95" w14:textId="2794DAF2" w:rsidR="000E744C" w:rsidRDefault="008E40AF">
          <w:pPr>
            <w:pStyle w:val="TM2"/>
            <w:tabs>
              <w:tab w:val="right" w:pos="9062"/>
            </w:tabs>
            <w:rPr>
              <w:rFonts w:asciiTheme="minorHAnsi" w:hAnsiTheme="minorHAnsi" w:cstheme="minorBidi"/>
              <w:noProof/>
              <w:kern w:val="2"/>
              <w14:ligatures w14:val="standardContextual"/>
            </w:rPr>
          </w:pPr>
          <w:hyperlink w:anchor="_Toc146463599" w:history="1">
            <w:r w:rsidR="000E744C" w:rsidRPr="00CA2D7E">
              <w:rPr>
                <w:rStyle w:val="Lienhypertexte"/>
                <w:noProof/>
              </w:rPr>
              <w:t>3.1 Spécifications du PCB</w:t>
            </w:r>
            <w:r w:rsidR="000E744C">
              <w:rPr>
                <w:noProof/>
                <w:webHidden/>
              </w:rPr>
              <w:tab/>
            </w:r>
            <w:r w:rsidR="000E744C">
              <w:rPr>
                <w:noProof/>
                <w:webHidden/>
              </w:rPr>
              <w:fldChar w:fldCharType="begin"/>
            </w:r>
            <w:r w:rsidR="000E744C">
              <w:rPr>
                <w:noProof/>
                <w:webHidden/>
              </w:rPr>
              <w:instrText xml:space="preserve"> PAGEREF _Toc146463599 \h </w:instrText>
            </w:r>
            <w:r w:rsidR="000E744C">
              <w:rPr>
                <w:noProof/>
                <w:webHidden/>
              </w:rPr>
            </w:r>
            <w:r w:rsidR="000E744C">
              <w:rPr>
                <w:noProof/>
                <w:webHidden/>
              </w:rPr>
              <w:fldChar w:fldCharType="separate"/>
            </w:r>
            <w:r w:rsidR="000E744C">
              <w:rPr>
                <w:noProof/>
                <w:webHidden/>
              </w:rPr>
              <w:t>21</w:t>
            </w:r>
            <w:r w:rsidR="000E744C">
              <w:rPr>
                <w:noProof/>
                <w:webHidden/>
              </w:rPr>
              <w:fldChar w:fldCharType="end"/>
            </w:r>
          </w:hyperlink>
        </w:p>
        <w:p w14:paraId="07A2CA32" w14:textId="21173543" w:rsidR="000E744C" w:rsidRDefault="008E40AF">
          <w:pPr>
            <w:pStyle w:val="TM2"/>
            <w:tabs>
              <w:tab w:val="right" w:pos="9062"/>
            </w:tabs>
            <w:rPr>
              <w:rFonts w:asciiTheme="minorHAnsi" w:hAnsiTheme="minorHAnsi" w:cstheme="minorBidi"/>
              <w:noProof/>
              <w:kern w:val="2"/>
              <w14:ligatures w14:val="standardContextual"/>
            </w:rPr>
          </w:pPr>
          <w:hyperlink w:anchor="_Toc146463600" w:history="1">
            <w:r w:rsidR="000E744C" w:rsidRPr="00CA2D7E">
              <w:rPr>
                <w:rStyle w:val="Lienhypertexte"/>
                <w:noProof/>
              </w:rPr>
              <w:t>3.2 Règles de fabrication</w:t>
            </w:r>
            <w:r w:rsidR="000E744C">
              <w:rPr>
                <w:noProof/>
                <w:webHidden/>
              </w:rPr>
              <w:tab/>
            </w:r>
            <w:r w:rsidR="000E744C">
              <w:rPr>
                <w:noProof/>
                <w:webHidden/>
              </w:rPr>
              <w:fldChar w:fldCharType="begin"/>
            </w:r>
            <w:r w:rsidR="000E744C">
              <w:rPr>
                <w:noProof/>
                <w:webHidden/>
              </w:rPr>
              <w:instrText xml:space="preserve"> PAGEREF _Toc146463600 \h </w:instrText>
            </w:r>
            <w:r w:rsidR="000E744C">
              <w:rPr>
                <w:noProof/>
                <w:webHidden/>
              </w:rPr>
            </w:r>
            <w:r w:rsidR="000E744C">
              <w:rPr>
                <w:noProof/>
                <w:webHidden/>
              </w:rPr>
              <w:fldChar w:fldCharType="separate"/>
            </w:r>
            <w:r w:rsidR="000E744C">
              <w:rPr>
                <w:noProof/>
                <w:webHidden/>
              </w:rPr>
              <w:t>21</w:t>
            </w:r>
            <w:r w:rsidR="000E744C">
              <w:rPr>
                <w:noProof/>
                <w:webHidden/>
              </w:rPr>
              <w:fldChar w:fldCharType="end"/>
            </w:r>
          </w:hyperlink>
        </w:p>
        <w:p w14:paraId="0B339F42" w14:textId="4B08E73C" w:rsidR="000E744C" w:rsidRDefault="008E40AF">
          <w:pPr>
            <w:pStyle w:val="TM2"/>
            <w:tabs>
              <w:tab w:val="right" w:pos="9062"/>
            </w:tabs>
            <w:rPr>
              <w:rFonts w:asciiTheme="minorHAnsi" w:hAnsiTheme="minorHAnsi" w:cstheme="minorBidi"/>
              <w:noProof/>
              <w:kern w:val="2"/>
              <w14:ligatures w14:val="standardContextual"/>
            </w:rPr>
          </w:pPr>
          <w:hyperlink w:anchor="_Toc146463601" w:history="1">
            <w:r w:rsidR="000E744C" w:rsidRPr="00CA2D7E">
              <w:rPr>
                <w:rStyle w:val="Lienhypertexte"/>
                <w:noProof/>
              </w:rPr>
              <w:t>3.3 Largeurs de pistes</w:t>
            </w:r>
            <w:r w:rsidR="000E744C">
              <w:rPr>
                <w:noProof/>
                <w:webHidden/>
              </w:rPr>
              <w:tab/>
            </w:r>
            <w:r w:rsidR="000E744C">
              <w:rPr>
                <w:noProof/>
                <w:webHidden/>
              </w:rPr>
              <w:fldChar w:fldCharType="begin"/>
            </w:r>
            <w:r w:rsidR="000E744C">
              <w:rPr>
                <w:noProof/>
                <w:webHidden/>
              </w:rPr>
              <w:instrText xml:space="preserve"> PAGEREF _Toc146463601 \h </w:instrText>
            </w:r>
            <w:r w:rsidR="000E744C">
              <w:rPr>
                <w:noProof/>
                <w:webHidden/>
              </w:rPr>
            </w:r>
            <w:r w:rsidR="000E744C">
              <w:rPr>
                <w:noProof/>
                <w:webHidden/>
              </w:rPr>
              <w:fldChar w:fldCharType="separate"/>
            </w:r>
            <w:r w:rsidR="000E744C">
              <w:rPr>
                <w:noProof/>
                <w:webHidden/>
              </w:rPr>
              <w:t>22</w:t>
            </w:r>
            <w:r w:rsidR="000E744C">
              <w:rPr>
                <w:noProof/>
                <w:webHidden/>
              </w:rPr>
              <w:fldChar w:fldCharType="end"/>
            </w:r>
          </w:hyperlink>
        </w:p>
        <w:p w14:paraId="56715834" w14:textId="4DAF92F2" w:rsidR="000E744C" w:rsidRDefault="008E40AF">
          <w:pPr>
            <w:pStyle w:val="TM2"/>
            <w:tabs>
              <w:tab w:val="right" w:pos="9062"/>
            </w:tabs>
            <w:rPr>
              <w:rFonts w:asciiTheme="minorHAnsi" w:hAnsiTheme="minorHAnsi" w:cstheme="minorBidi"/>
              <w:noProof/>
              <w:kern w:val="2"/>
              <w14:ligatures w14:val="standardContextual"/>
            </w:rPr>
          </w:pPr>
          <w:hyperlink w:anchor="_Toc146463602" w:history="1">
            <w:r w:rsidR="000E744C" w:rsidRPr="00CA2D7E">
              <w:rPr>
                <w:rStyle w:val="Lienhypertexte"/>
                <w:noProof/>
              </w:rPr>
              <w:t>3.4 Pistes d’alimentation +3V3</w:t>
            </w:r>
            <w:r w:rsidR="000E744C">
              <w:rPr>
                <w:noProof/>
                <w:webHidden/>
              </w:rPr>
              <w:tab/>
            </w:r>
            <w:r w:rsidR="000E744C">
              <w:rPr>
                <w:noProof/>
                <w:webHidden/>
              </w:rPr>
              <w:fldChar w:fldCharType="begin"/>
            </w:r>
            <w:r w:rsidR="000E744C">
              <w:rPr>
                <w:noProof/>
                <w:webHidden/>
              </w:rPr>
              <w:instrText xml:space="preserve"> PAGEREF _Toc146463602 \h </w:instrText>
            </w:r>
            <w:r w:rsidR="000E744C">
              <w:rPr>
                <w:noProof/>
                <w:webHidden/>
              </w:rPr>
            </w:r>
            <w:r w:rsidR="000E744C">
              <w:rPr>
                <w:noProof/>
                <w:webHidden/>
              </w:rPr>
              <w:fldChar w:fldCharType="separate"/>
            </w:r>
            <w:r w:rsidR="000E744C">
              <w:rPr>
                <w:noProof/>
                <w:webHidden/>
              </w:rPr>
              <w:t>22</w:t>
            </w:r>
            <w:r w:rsidR="000E744C">
              <w:rPr>
                <w:noProof/>
                <w:webHidden/>
              </w:rPr>
              <w:fldChar w:fldCharType="end"/>
            </w:r>
          </w:hyperlink>
        </w:p>
        <w:p w14:paraId="5551A9B1" w14:textId="2D4A3CD8" w:rsidR="000E744C" w:rsidRDefault="008E40AF">
          <w:pPr>
            <w:pStyle w:val="TM2"/>
            <w:tabs>
              <w:tab w:val="right" w:pos="9062"/>
            </w:tabs>
            <w:rPr>
              <w:rFonts w:asciiTheme="minorHAnsi" w:hAnsiTheme="minorHAnsi" w:cstheme="minorBidi"/>
              <w:noProof/>
              <w:kern w:val="2"/>
              <w14:ligatures w14:val="standardContextual"/>
            </w:rPr>
          </w:pPr>
          <w:hyperlink w:anchor="_Toc146463603" w:history="1">
            <w:r w:rsidR="000E744C" w:rsidRPr="00CA2D7E">
              <w:rPr>
                <w:rStyle w:val="Lienhypertexte"/>
                <w:noProof/>
              </w:rPr>
              <w:t>3.5 Pistes de puissance 230 [VAC]</w:t>
            </w:r>
            <w:r w:rsidR="000E744C">
              <w:rPr>
                <w:noProof/>
                <w:webHidden/>
              </w:rPr>
              <w:tab/>
            </w:r>
            <w:r w:rsidR="000E744C">
              <w:rPr>
                <w:noProof/>
                <w:webHidden/>
              </w:rPr>
              <w:fldChar w:fldCharType="begin"/>
            </w:r>
            <w:r w:rsidR="000E744C">
              <w:rPr>
                <w:noProof/>
                <w:webHidden/>
              </w:rPr>
              <w:instrText xml:space="preserve"> PAGEREF _Toc146463603 \h </w:instrText>
            </w:r>
            <w:r w:rsidR="000E744C">
              <w:rPr>
                <w:noProof/>
                <w:webHidden/>
              </w:rPr>
            </w:r>
            <w:r w:rsidR="000E744C">
              <w:rPr>
                <w:noProof/>
                <w:webHidden/>
              </w:rPr>
              <w:fldChar w:fldCharType="separate"/>
            </w:r>
            <w:r w:rsidR="000E744C">
              <w:rPr>
                <w:noProof/>
                <w:webHidden/>
              </w:rPr>
              <w:t>22</w:t>
            </w:r>
            <w:r w:rsidR="000E744C">
              <w:rPr>
                <w:noProof/>
                <w:webHidden/>
              </w:rPr>
              <w:fldChar w:fldCharType="end"/>
            </w:r>
          </w:hyperlink>
        </w:p>
        <w:p w14:paraId="38E7CD3C" w14:textId="3F43BAF5" w:rsidR="000E744C" w:rsidRDefault="008E40AF">
          <w:pPr>
            <w:pStyle w:val="TM2"/>
            <w:tabs>
              <w:tab w:val="right" w:pos="9062"/>
            </w:tabs>
            <w:rPr>
              <w:rFonts w:asciiTheme="minorHAnsi" w:hAnsiTheme="minorHAnsi" w:cstheme="minorBidi"/>
              <w:noProof/>
              <w:kern w:val="2"/>
              <w14:ligatures w14:val="standardContextual"/>
            </w:rPr>
          </w:pPr>
          <w:hyperlink w:anchor="_Toc146463604" w:history="1">
            <w:r w:rsidR="000E744C" w:rsidRPr="00CA2D7E">
              <w:rPr>
                <w:rStyle w:val="Lienhypertexte"/>
                <w:noProof/>
              </w:rPr>
              <w:t>3.6 Placement des composants</w:t>
            </w:r>
            <w:r w:rsidR="000E744C">
              <w:rPr>
                <w:noProof/>
                <w:webHidden/>
              </w:rPr>
              <w:tab/>
            </w:r>
            <w:r w:rsidR="000E744C">
              <w:rPr>
                <w:noProof/>
                <w:webHidden/>
              </w:rPr>
              <w:fldChar w:fldCharType="begin"/>
            </w:r>
            <w:r w:rsidR="000E744C">
              <w:rPr>
                <w:noProof/>
                <w:webHidden/>
              </w:rPr>
              <w:instrText xml:space="preserve"> PAGEREF _Toc146463604 \h </w:instrText>
            </w:r>
            <w:r w:rsidR="000E744C">
              <w:rPr>
                <w:noProof/>
                <w:webHidden/>
              </w:rPr>
            </w:r>
            <w:r w:rsidR="000E744C">
              <w:rPr>
                <w:noProof/>
                <w:webHidden/>
              </w:rPr>
              <w:fldChar w:fldCharType="separate"/>
            </w:r>
            <w:r w:rsidR="000E744C">
              <w:rPr>
                <w:noProof/>
                <w:webHidden/>
              </w:rPr>
              <w:t>23</w:t>
            </w:r>
            <w:r w:rsidR="000E744C">
              <w:rPr>
                <w:noProof/>
                <w:webHidden/>
              </w:rPr>
              <w:fldChar w:fldCharType="end"/>
            </w:r>
          </w:hyperlink>
        </w:p>
        <w:p w14:paraId="2FB939C9" w14:textId="5AF430BC" w:rsidR="000E744C" w:rsidRDefault="008E40AF">
          <w:pPr>
            <w:pStyle w:val="TM2"/>
            <w:tabs>
              <w:tab w:val="right" w:pos="9062"/>
            </w:tabs>
            <w:rPr>
              <w:rFonts w:asciiTheme="minorHAnsi" w:hAnsiTheme="minorHAnsi" w:cstheme="minorBidi"/>
              <w:noProof/>
              <w:kern w:val="2"/>
              <w14:ligatures w14:val="standardContextual"/>
            </w:rPr>
          </w:pPr>
          <w:hyperlink w:anchor="_Toc146463605" w:history="1">
            <w:r w:rsidR="000E744C" w:rsidRPr="00CA2D7E">
              <w:rPr>
                <w:rStyle w:val="Lienhypertexte"/>
                <w:noProof/>
              </w:rPr>
              <w:t>3.7 Ethernet</w:t>
            </w:r>
            <w:r w:rsidR="000E744C">
              <w:rPr>
                <w:noProof/>
                <w:webHidden/>
              </w:rPr>
              <w:tab/>
            </w:r>
            <w:r w:rsidR="000E744C">
              <w:rPr>
                <w:noProof/>
                <w:webHidden/>
              </w:rPr>
              <w:fldChar w:fldCharType="begin"/>
            </w:r>
            <w:r w:rsidR="000E744C">
              <w:rPr>
                <w:noProof/>
                <w:webHidden/>
              </w:rPr>
              <w:instrText xml:space="preserve"> PAGEREF _Toc146463605 \h </w:instrText>
            </w:r>
            <w:r w:rsidR="000E744C">
              <w:rPr>
                <w:noProof/>
                <w:webHidden/>
              </w:rPr>
            </w:r>
            <w:r w:rsidR="000E744C">
              <w:rPr>
                <w:noProof/>
                <w:webHidden/>
              </w:rPr>
              <w:fldChar w:fldCharType="separate"/>
            </w:r>
            <w:r w:rsidR="000E744C">
              <w:rPr>
                <w:noProof/>
                <w:webHidden/>
              </w:rPr>
              <w:t>25</w:t>
            </w:r>
            <w:r w:rsidR="000E744C">
              <w:rPr>
                <w:noProof/>
                <w:webHidden/>
              </w:rPr>
              <w:fldChar w:fldCharType="end"/>
            </w:r>
          </w:hyperlink>
        </w:p>
        <w:p w14:paraId="6FEA9654" w14:textId="3DB819A6" w:rsidR="000E744C" w:rsidRDefault="008E40AF">
          <w:pPr>
            <w:pStyle w:val="TM2"/>
            <w:tabs>
              <w:tab w:val="right" w:pos="9062"/>
            </w:tabs>
            <w:rPr>
              <w:rFonts w:asciiTheme="minorHAnsi" w:hAnsiTheme="minorHAnsi" w:cstheme="minorBidi"/>
              <w:noProof/>
              <w:kern w:val="2"/>
              <w14:ligatures w14:val="standardContextual"/>
            </w:rPr>
          </w:pPr>
          <w:hyperlink w:anchor="_Toc146463606" w:history="1">
            <w:r w:rsidR="000E744C" w:rsidRPr="00CA2D7E">
              <w:rPr>
                <w:rStyle w:val="Lienhypertexte"/>
                <w:noProof/>
              </w:rPr>
              <w:t>3.8 ESP32</w:t>
            </w:r>
            <w:r w:rsidR="000E744C">
              <w:rPr>
                <w:noProof/>
                <w:webHidden/>
              </w:rPr>
              <w:tab/>
            </w:r>
            <w:r w:rsidR="000E744C">
              <w:rPr>
                <w:noProof/>
                <w:webHidden/>
              </w:rPr>
              <w:fldChar w:fldCharType="begin"/>
            </w:r>
            <w:r w:rsidR="000E744C">
              <w:rPr>
                <w:noProof/>
                <w:webHidden/>
              </w:rPr>
              <w:instrText xml:space="preserve"> PAGEREF _Toc146463606 \h </w:instrText>
            </w:r>
            <w:r w:rsidR="000E744C">
              <w:rPr>
                <w:noProof/>
                <w:webHidden/>
              </w:rPr>
            </w:r>
            <w:r w:rsidR="000E744C">
              <w:rPr>
                <w:noProof/>
                <w:webHidden/>
              </w:rPr>
              <w:fldChar w:fldCharType="separate"/>
            </w:r>
            <w:r w:rsidR="000E744C">
              <w:rPr>
                <w:noProof/>
                <w:webHidden/>
              </w:rPr>
              <w:t>27</w:t>
            </w:r>
            <w:r w:rsidR="000E744C">
              <w:rPr>
                <w:noProof/>
                <w:webHidden/>
              </w:rPr>
              <w:fldChar w:fldCharType="end"/>
            </w:r>
          </w:hyperlink>
        </w:p>
        <w:p w14:paraId="15960B34" w14:textId="6E52D246" w:rsidR="000E744C" w:rsidRDefault="008E40AF">
          <w:pPr>
            <w:pStyle w:val="TM2"/>
            <w:tabs>
              <w:tab w:val="right" w:pos="9062"/>
            </w:tabs>
            <w:rPr>
              <w:rFonts w:asciiTheme="minorHAnsi" w:hAnsiTheme="minorHAnsi" w:cstheme="minorBidi"/>
              <w:noProof/>
              <w:kern w:val="2"/>
              <w14:ligatures w14:val="standardContextual"/>
            </w:rPr>
          </w:pPr>
          <w:hyperlink w:anchor="_Toc146463607" w:history="1">
            <w:r w:rsidR="000E744C" w:rsidRPr="00CA2D7E">
              <w:rPr>
                <w:rStyle w:val="Lienhypertexte"/>
                <w:noProof/>
              </w:rPr>
              <w:t>3.9 Caractéristiques mécaniques</w:t>
            </w:r>
            <w:r w:rsidR="000E744C">
              <w:rPr>
                <w:noProof/>
                <w:webHidden/>
              </w:rPr>
              <w:tab/>
            </w:r>
            <w:r w:rsidR="000E744C">
              <w:rPr>
                <w:noProof/>
                <w:webHidden/>
              </w:rPr>
              <w:fldChar w:fldCharType="begin"/>
            </w:r>
            <w:r w:rsidR="000E744C">
              <w:rPr>
                <w:noProof/>
                <w:webHidden/>
              </w:rPr>
              <w:instrText xml:space="preserve"> PAGEREF _Toc146463607 \h </w:instrText>
            </w:r>
            <w:r w:rsidR="000E744C">
              <w:rPr>
                <w:noProof/>
                <w:webHidden/>
              </w:rPr>
            </w:r>
            <w:r w:rsidR="000E744C">
              <w:rPr>
                <w:noProof/>
                <w:webHidden/>
              </w:rPr>
              <w:fldChar w:fldCharType="separate"/>
            </w:r>
            <w:r w:rsidR="000E744C">
              <w:rPr>
                <w:noProof/>
                <w:webHidden/>
              </w:rPr>
              <w:t>28</w:t>
            </w:r>
            <w:r w:rsidR="000E744C">
              <w:rPr>
                <w:noProof/>
                <w:webHidden/>
              </w:rPr>
              <w:fldChar w:fldCharType="end"/>
            </w:r>
          </w:hyperlink>
        </w:p>
        <w:p w14:paraId="383898F1" w14:textId="0E2AC9C1" w:rsidR="000E744C" w:rsidRDefault="008E40AF">
          <w:pPr>
            <w:pStyle w:val="TM2"/>
            <w:tabs>
              <w:tab w:val="right" w:pos="9062"/>
            </w:tabs>
            <w:rPr>
              <w:rFonts w:asciiTheme="minorHAnsi" w:hAnsiTheme="minorHAnsi" w:cstheme="minorBidi"/>
              <w:noProof/>
              <w:kern w:val="2"/>
              <w14:ligatures w14:val="standardContextual"/>
            </w:rPr>
          </w:pPr>
          <w:hyperlink w:anchor="_Toc146463608" w:history="1">
            <w:r w:rsidR="000E744C" w:rsidRPr="00CA2D7E">
              <w:rPr>
                <w:rStyle w:val="Lienhypertexte"/>
                <w:noProof/>
              </w:rPr>
              <w:t>3.10 Plan de masse</w:t>
            </w:r>
            <w:r w:rsidR="000E744C">
              <w:rPr>
                <w:noProof/>
                <w:webHidden/>
              </w:rPr>
              <w:tab/>
            </w:r>
            <w:r w:rsidR="000E744C">
              <w:rPr>
                <w:noProof/>
                <w:webHidden/>
              </w:rPr>
              <w:fldChar w:fldCharType="begin"/>
            </w:r>
            <w:r w:rsidR="000E744C">
              <w:rPr>
                <w:noProof/>
                <w:webHidden/>
              </w:rPr>
              <w:instrText xml:space="preserve"> PAGEREF _Toc146463608 \h </w:instrText>
            </w:r>
            <w:r w:rsidR="000E744C">
              <w:rPr>
                <w:noProof/>
                <w:webHidden/>
              </w:rPr>
            </w:r>
            <w:r w:rsidR="000E744C">
              <w:rPr>
                <w:noProof/>
                <w:webHidden/>
              </w:rPr>
              <w:fldChar w:fldCharType="separate"/>
            </w:r>
            <w:r w:rsidR="000E744C">
              <w:rPr>
                <w:noProof/>
                <w:webHidden/>
              </w:rPr>
              <w:t>28</w:t>
            </w:r>
            <w:r w:rsidR="000E744C">
              <w:rPr>
                <w:noProof/>
                <w:webHidden/>
              </w:rPr>
              <w:fldChar w:fldCharType="end"/>
            </w:r>
          </w:hyperlink>
        </w:p>
        <w:p w14:paraId="6E50213A" w14:textId="66E614FD" w:rsidR="000E744C" w:rsidRDefault="008E40AF">
          <w:pPr>
            <w:pStyle w:val="TM2"/>
            <w:tabs>
              <w:tab w:val="right" w:pos="9062"/>
            </w:tabs>
            <w:rPr>
              <w:rFonts w:asciiTheme="minorHAnsi" w:hAnsiTheme="minorHAnsi" w:cstheme="minorBidi"/>
              <w:noProof/>
              <w:kern w:val="2"/>
              <w14:ligatures w14:val="standardContextual"/>
            </w:rPr>
          </w:pPr>
          <w:hyperlink w:anchor="_Toc146463609" w:history="1">
            <w:r w:rsidR="000E744C" w:rsidRPr="00CA2D7E">
              <w:rPr>
                <w:rStyle w:val="Lienhypertexte"/>
                <w:noProof/>
              </w:rPr>
              <w:t>3.11 Boitier</w:t>
            </w:r>
            <w:r w:rsidR="000E744C">
              <w:rPr>
                <w:noProof/>
                <w:webHidden/>
              </w:rPr>
              <w:tab/>
            </w:r>
            <w:r w:rsidR="000E744C">
              <w:rPr>
                <w:noProof/>
                <w:webHidden/>
              </w:rPr>
              <w:fldChar w:fldCharType="begin"/>
            </w:r>
            <w:r w:rsidR="000E744C">
              <w:rPr>
                <w:noProof/>
                <w:webHidden/>
              </w:rPr>
              <w:instrText xml:space="preserve"> PAGEREF _Toc146463609 \h </w:instrText>
            </w:r>
            <w:r w:rsidR="000E744C">
              <w:rPr>
                <w:noProof/>
                <w:webHidden/>
              </w:rPr>
            </w:r>
            <w:r w:rsidR="000E744C">
              <w:rPr>
                <w:noProof/>
                <w:webHidden/>
              </w:rPr>
              <w:fldChar w:fldCharType="separate"/>
            </w:r>
            <w:r w:rsidR="000E744C">
              <w:rPr>
                <w:noProof/>
                <w:webHidden/>
              </w:rPr>
              <w:t>28</w:t>
            </w:r>
            <w:r w:rsidR="000E744C">
              <w:rPr>
                <w:noProof/>
                <w:webHidden/>
              </w:rPr>
              <w:fldChar w:fldCharType="end"/>
            </w:r>
          </w:hyperlink>
        </w:p>
        <w:p w14:paraId="13179972" w14:textId="727AD250" w:rsidR="000E744C" w:rsidRDefault="008E40AF">
          <w:pPr>
            <w:pStyle w:val="TM1"/>
            <w:tabs>
              <w:tab w:val="right" w:pos="9062"/>
            </w:tabs>
            <w:rPr>
              <w:rFonts w:asciiTheme="minorHAnsi" w:hAnsiTheme="minorHAnsi" w:cstheme="minorBidi"/>
              <w:noProof/>
              <w:kern w:val="2"/>
              <w14:ligatures w14:val="standardContextual"/>
            </w:rPr>
          </w:pPr>
          <w:hyperlink w:anchor="_Toc146463610" w:history="1">
            <w:r w:rsidR="000E744C" w:rsidRPr="00CA2D7E">
              <w:rPr>
                <w:rStyle w:val="Lienhypertexte"/>
                <w:noProof/>
              </w:rPr>
              <w:t>4 Software</w:t>
            </w:r>
            <w:r w:rsidR="000E744C">
              <w:rPr>
                <w:noProof/>
                <w:webHidden/>
              </w:rPr>
              <w:tab/>
            </w:r>
            <w:r w:rsidR="000E744C">
              <w:rPr>
                <w:noProof/>
                <w:webHidden/>
              </w:rPr>
              <w:fldChar w:fldCharType="begin"/>
            </w:r>
            <w:r w:rsidR="000E744C">
              <w:rPr>
                <w:noProof/>
                <w:webHidden/>
              </w:rPr>
              <w:instrText xml:space="preserve"> PAGEREF _Toc146463610 \h </w:instrText>
            </w:r>
            <w:r w:rsidR="000E744C">
              <w:rPr>
                <w:noProof/>
                <w:webHidden/>
              </w:rPr>
            </w:r>
            <w:r w:rsidR="000E744C">
              <w:rPr>
                <w:noProof/>
                <w:webHidden/>
              </w:rPr>
              <w:fldChar w:fldCharType="separate"/>
            </w:r>
            <w:r w:rsidR="000E744C">
              <w:rPr>
                <w:noProof/>
                <w:webHidden/>
              </w:rPr>
              <w:t>30</w:t>
            </w:r>
            <w:r w:rsidR="000E744C">
              <w:rPr>
                <w:noProof/>
                <w:webHidden/>
              </w:rPr>
              <w:fldChar w:fldCharType="end"/>
            </w:r>
          </w:hyperlink>
        </w:p>
        <w:p w14:paraId="0B666922" w14:textId="7EAFFEB7" w:rsidR="000E744C" w:rsidRDefault="008E40AF">
          <w:pPr>
            <w:pStyle w:val="TM2"/>
            <w:tabs>
              <w:tab w:val="right" w:pos="9062"/>
            </w:tabs>
            <w:rPr>
              <w:rFonts w:asciiTheme="minorHAnsi" w:hAnsiTheme="minorHAnsi" w:cstheme="minorBidi"/>
              <w:noProof/>
              <w:kern w:val="2"/>
              <w14:ligatures w14:val="standardContextual"/>
            </w:rPr>
          </w:pPr>
          <w:hyperlink w:anchor="_Toc146463611" w:history="1">
            <w:r w:rsidR="000E744C" w:rsidRPr="00CA2D7E">
              <w:rPr>
                <w:rStyle w:val="Lienhypertexte"/>
                <w:noProof/>
              </w:rPr>
              <w:t>4.1 Machine d’état global</w:t>
            </w:r>
            <w:r w:rsidR="000E744C">
              <w:rPr>
                <w:noProof/>
                <w:webHidden/>
              </w:rPr>
              <w:tab/>
            </w:r>
            <w:r w:rsidR="000E744C">
              <w:rPr>
                <w:noProof/>
                <w:webHidden/>
              </w:rPr>
              <w:fldChar w:fldCharType="begin"/>
            </w:r>
            <w:r w:rsidR="000E744C">
              <w:rPr>
                <w:noProof/>
                <w:webHidden/>
              </w:rPr>
              <w:instrText xml:space="preserve"> PAGEREF _Toc146463611 \h </w:instrText>
            </w:r>
            <w:r w:rsidR="000E744C">
              <w:rPr>
                <w:noProof/>
                <w:webHidden/>
              </w:rPr>
            </w:r>
            <w:r w:rsidR="000E744C">
              <w:rPr>
                <w:noProof/>
                <w:webHidden/>
              </w:rPr>
              <w:fldChar w:fldCharType="separate"/>
            </w:r>
            <w:r w:rsidR="000E744C">
              <w:rPr>
                <w:noProof/>
                <w:webHidden/>
              </w:rPr>
              <w:t>30</w:t>
            </w:r>
            <w:r w:rsidR="000E744C">
              <w:rPr>
                <w:noProof/>
                <w:webHidden/>
              </w:rPr>
              <w:fldChar w:fldCharType="end"/>
            </w:r>
          </w:hyperlink>
        </w:p>
        <w:p w14:paraId="72DBF219" w14:textId="20FFECC1" w:rsidR="000E744C" w:rsidRDefault="008E40AF">
          <w:pPr>
            <w:pStyle w:val="TM2"/>
            <w:tabs>
              <w:tab w:val="right" w:pos="9062"/>
            </w:tabs>
            <w:rPr>
              <w:rFonts w:asciiTheme="minorHAnsi" w:hAnsiTheme="minorHAnsi" w:cstheme="minorBidi"/>
              <w:noProof/>
              <w:kern w:val="2"/>
              <w14:ligatures w14:val="standardContextual"/>
            </w:rPr>
          </w:pPr>
          <w:hyperlink w:anchor="_Toc146463612" w:history="1">
            <w:r w:rsidR="000E744C" w:rsidRPr="00CA2D7E">
              <w:rPr>
                <w:rStyle w:val="Lienhypertexte"/>
                <w:noProof/>
              </w:rPr>
              <w:t>4.2 Librairies utilisées</w:t>
            </w:r>
            <w:r w:rsidR="000E744C">
              <w:rPr>
                <w:noProof/>
                <w:webHidden/>
              </w:rPr>
              <w:tab/>
            </w:r>
            <w:r w:rsidR="000E744C">
              <w:rPr>
                <w:noProof/>
                <w:webHidden/>
              </w:rPr>
              <w:fldChar w:fldCharType="begin"/>
            </w:r>
            <w:r w:rsidR="000E744C">
              <w:rPr>
                <w:noProof/>
                <w:webHidden/>
              </w:rPr>
              <w:instrText xml:space="preserve"> PAGEREF _Toc146463612 \h </w:instrText>
            </w:r>
            <w:r w:rsidR="000E744C">
              <w:rPr>
                <w:noProof/>
                <w:webHidden/>
              </w:rPr>
            </w:r>
            <w:r w:rsidR="000E744C">
              <w:rPr>
                <w:noProof/>
                <w:webHidden/>
              </w:rPr>
              <w:fldChar w:fldCharType="separate"/>
            </w:r>
            <w:r w:rsidR="000E744C">
              <w:rPr>
                <w:noProof/>
                <w:webHidden/>
              </w:rPr>
              <w:t>30</w:t>
            </w:r>
            <w:r w:rsidR="000E744C">
              <w:rPr>
                <w:noProof/>
                <w:webHidden/>
              </w:rPr>
              <w:fldChar w:fldCharType="end"/>
            </w:r>
          </w:hyperlink>
        </w:p>
        <w:p w14:paraId="7AE3A47C" w14:textId="67F0C51A" w:rsidR="000E744C" w:rsidRDefault="008E40AF">
          <w:pPr>
            <w:pStyle w:val="TM2"/>
            <w:tabs>
              <w:tab w:val="right" w:pos="9062"/>
            </w:tabs>
            <w:rPr>
              <w:rFonts w:asciiTheme="minorHAnsi" w:hAnsiTheme="minorHAnsi" w:cstheme="minorBidi"/>
              <w:noProof/>
              <w:kern w:val="2"/>
              <w14:ligatures w14:val="standardContextual"/>
            </w:rPr>
          </w:pPr>
          <w:hyperlink w:anchor="_Toc146463613" w:history="1">
            <w:r w:rsidR="000E744C" w:rsidRPr="00CA2D7E">
              <w:rPr>
                <w:rStyle w:val="Lienhypertexte"/>
                <w:noProof/>
              </w:rPr>
              <w:t>4.3 Principales variables</w:t>
            </w:r>
            <w:r w:rsidR="000E744C">
              <w:rPr>
                <w:noProof/>
                <w:webHidden/>
              </w:rPr>
              <w:tab/>
            </w:r>
            <w:r w:rsidR="000E744C">
              <w:rPr>
                <w:noProof/>
                <w:webHidden/>
              </w:rPr>
              <w:fldChar w:fldCharType="begin"/>
            </w:r>
            <w:r w:rsidR="000E744C">
              <w:rPr>
                <w:noProof/>
                <w:webHidden/>
              </w:rPr>
              <w:instrText xml:space="preserve"> PAGEREF _Toc146463613 \h </w:instrText>
            </w:r>
            <w:r w:rsidR="000E744C">
              <w:rPr>
                <w:noProof/>
                <w:webHidden/>
              </w:rPr>
            </w:r>
            <w:r w:rsidR="000E744C">
              <w:rPr>
                <w:noProof/>
                <w:webHidden/>
              </w:rPr>
              <w:fldChar w:fldCharType="separate"/>
            </w:r>
            <w:r w:rsidR="000E744C">
              <w:rPr>
                <w:noProof/>
                <w:webHidden/>
              </w:rPr>
              <w:t>30</w:t>
            </w:r>
            <w:r w:rsidR="000E744C">
              <w:rPr>
                <w:noProof/>
                <w:webHidden/>
              </w:rPr>
              <w:fldChar w:fldCharType="end"/>
            </w:r>
          </w:hyperlink>
        </w:p>
        <w:p w14:paraId="0A2A2F8C" w14:textId="29072872" w:rsidR="000E744C" w:rsidRDefault="008E40AF">
          <w:pPr>
            <w:pStyle w:val="TM2"/>
            <w:tabs>
              <w:tab w:val="right" w:pos="9062"/>
            </w:tabs>
            <w:rPr>
              <w:rFonts w:asciiTheme="minorHAnsi" w:hAnsiTheme="minorHAnsi" w:cstheme="minorBidi"/>
              <w:noProof/>
              <w:kern w:val="2"/>
              <w14:ligatures w14:val="standardContextual"/>
            </w:rPr>
          </w:pPr>
          <w:hyperlink w:anchor="_Toc146463614" w:history="1">
            <w:r w:rsidR="000E744C" w:rsidRPr="00CA2D7E">
              <w:rPr>
                <w:rStyle w:val="Lienhypertexte"/>
                <w:noProof/>
              </w:rPr>
              <w:t>4.4 Principales fonctions</w:t>
            </w:r>
            <w:r w:rsidR="000E744C">
              <w:rPr>
                <w:noProof/>
                <w:webHidden/>
              </w:rPr>
              <w:tab/>
            </w:r>
            <w:r w:rsidR="000E744C">
              <w:rPr>
                <w:noProof/>
                <w:webHidden/>
              </w:rPr>
              <w:fldChar w:fldCharType="begin"/>
            </w:r>
            <w:r w:rsidR="000E744C">
              <w:rPr>
                <w:noProof/>
                <w:webHidden/>
              </w:rPr>
              <w:instrText xml:space="preserve"> PAGEREF _Toc146463614 \h </w:instrText>
            </w:r>
            <w:r w:rsidR="000E744C">
              <w:rPr>
                <w:noProof/>
                <w:webHidden/>
              </w:rPr>
            </w:r>
            <w:r w:rsidR="000E744C">
              <w:rPr>
                <w:noProof/>
                <w:webHidden/>
              </w:rPr>
              <w:fldChar w:fldCharType="separate"/>
            </w:r>
            <w:r w:rsidR="000E744C">
              <w:rPr>
                <w:noProof/>
                <w:webHidden/>
              </w:rPr>
              <w:t>30</w:t>
            </w:r>
            <w:r w:rsidR="000E744C">
              <w:rPr>
                <w:noProof/>
                <w:webHidden/>
              </w:rPr>
              <w:fldChar w:fldCharType="end"/>
            </w:r>
          </w:hyperlink>
        </w:p>
        <w:p w14:paraId="0F6EC323" w14:textId="2BD98908" w:rsidR="000E744C" w:rsidRDefault="008E40AF">
          <w:pPr>
            <w:pStyle w:val="TM1"/>
            <w:tabs>
              <w:tab w:val="right" w:pos="9062"/>
            </w:tabs>
            <w:rPr>
              <w:rFonts w:asciiTheme="minorHAnsi" w:hAnsiTheme="minorHAnsi" w:cstheme="minorBidi"/>
              <w:noProof/>
              <w:kern w:val="2"/>
              <w14:ligatures w14:val="standardContextual"/>
            </w:rPr>
          </w:pPr>
          <w:hyperlink w:anchor="_Toc146463615" w:history="1">
            <w:r w:rsidR="000E744C" w:rsidRPr="00CA2D7E">
              <w:rPr>
                <w:rStyle w:val="Lienhypertexte"/>
                <w:noProof/>
              </w:rPr>
              <w:t>5 Mise en service</w:t>
            </w:r>
            <w:r w:rsidR="000E744C">
              <w:rPr>
                <w:noProof/>
                <w:webHidden/>
              </w:rPr>
              <w:tab/>
            </w:r>
            <w:r w:rsidR="000E744C">
              <w:rPr>
                <w:noProof/>
                <w:webHidden/>
              </w:rPr>
              <w:fldChar w:fldCharType="begin"/>
            </w:r>
            <w:r w:rsidR="000E744C">
              <w:rPr>
                <w:noProof/>
                <w:webHidden/>
              </w:rPr>
              <w:instrText xml:space="preserve"> PAGEREF _Toc146463615 \h </w:instrText>
            </w:r>
            <w:r w:rsidR="000E744C">
              <w:rPr>
                <w:noProof/>
                <w:webHidden/>
              </w:rPr>
            </w:r>
            <w:r w:rsidR="000E744C">
              <w:rPr>
                <w:noProof/>
                <w:webHidden/>
              </w:rPr>
              <w:fldChar w:fldCharType="separate"/>
            </w:r>
            <w:r w:rsidR="000E744C">
              <w:rPr>
                <w:noProof/>
                <w:webHidden/>
              </w:rPr>
              <w:t>31</w:t>
            </w:r>
            <w:r w:rsidR="000E744C">
              <w:rPr>
                <w:noProof/>
                <w:webHidden/>
              </w:rPr>
              <w:fldChar w:fldCharType="end"/>
            </w:r>
          </w:hyperlink>
        </w:p>
        <w:p w14:paraId="2740CED0" w14:textId="3D37BB68" w:rsidR="000E744C" w:rsidRDefault="008E40AF">
          <w:pPr>
            <w:pStyle w:val="TM1"/>
            <w:tabs>
              <w:tab w:val="right" w:pos="9062"/>
            </w:tabs>
            <w:rPr>
              <w:rFonts w:asciiTheme="minorHAnsi" w:hAnsiTheme="minorHAnsi" w:cstheme="minorBidi"/>
              <w:noProof/>
              <w:kern w:val="2"/>
              <w14:ligatures w14:val="standardContextual"/>
            </w:rPr>
          </w:pPr>
          <w:hyperlink w:anchor="_Toc146463616" w:history="1">
            <w:r w:rsidR="000E744C" w:rsidRPr="00CA2D7E">
              <w:rPr>
                <w:rStyle w:val="Lienhypertexte"/>
                <w:noProof/>
              </w:rPr>
              <w:t>6 Conclusion</w:t>
            </w:r>
            <w:r w:rsidR="000E744C">
              <w:rPr>
                <w:noProof/>
                <w:webHidden/>
              </w:rPr>
              <w:tab/>
            </w:r>
            <w:r w:rsidR="000E744C">
              <w:rPr>
                <w:noProof/>
                <w:webHidden/>
              </w:rPr>
              <w:fldChar w:fldCharType="begin"/>
            </w:r>
            <w:r w:rsidR="000E744C">
              <w:rPr>
                <w:noProof/>
                <w:webHidden/>
              </w:rPr>
              <w:instrText xml:space="preserve"> PAGEREF _Toc146463616 \h </w:instrText>
            </w:r>
            <w:r w:rsidR="000E744C">
              <w:rPr>
                <w:noProof/>
                <w:webHidden/>
              </w:rPr>
            </w:r>
            <w:r w:rsidR="000E744C">
              <w:rPr>
                <w:noProof/>
                <w:webHidden/>
              </w:rPr>
              <w:fldChar w:fldCharType="separate"/>
            </w:r>
            <w:r w:rsidR="000E744C">
              <w:rPr>
                <w:noProof/>
                <w:webHidden/>
              </w:rPr>
              <w:t>32</w:t>
            </w:r>
            <w:r w:rsidR="000E744C">
              <w:rPr>
                <w:noProof/>
                <w:webHidden/>
              </w:rPr>
              <w:fldChar w:fldCharType="end"/>
            </w:r>
          </w:hyperlink>
        </w:p>
        <w:p w14:paraId="7C4AC4C5" w14:textId="5F08E490" w:rsidR="000E744C" w:rsidRDefault="008E40AF">
          <w:pPr>
            <w:pStyle w:val="TM1"/>
            <w:tabs>
              <w:tab w:val="right" w:pos="9062"/>
            </w:tabs>
            <w:rPr>
              <w:rFonts w:asciiTheme="minorHAnsi" w:hAnsiTheme="minorHAnsi" w:cstheme="minorBidi"/>
              <w:noProof/>
              <w:kern w:val="2"/>
              <w14:ligatures w14:val="standardContextual"/>
            </w:rPr>
          </w:pPr>
          <w:hyperlink w:anchor="_Toc146463617" w:history="1">
            <w:r w:rsidR="000E744C" w:rsidRPr="00CA2D7E">
              <w:rPr>
                <w:rStyle w:val="Lienhypertexte"/>
                <w:noProof/>
              </w:rPr>
              <w:t>7 Bibliographie</w:t>
            </w:r>
            <w:r w:rsidR="000E744C">
              <w:rPr>
                <w:noProof/>
                <w:webHidden/>
              </w:rPr>
              <w:tab/>
            </w:r>
            <w:r w:rsidR="000E744C">
              <w:rPr>
                <w:noProof/>
                <w:webHidden/>
              </w:rPr>
              <w:fldChar w:fldCharType="begin"/>
            </w:r>
            <w:r w:rsidR="000E744C">
              <w:rPr>
                <w:noProof/>
                <w:webHidden/>
              </w:rPr>
              <w:instrText xml:space="preserve"> PAGEREF _Toc146463617 \h </w:instrText>
            </w:r>
            <w:r w:rsidR="000E744C">
              <w:rPr>
                <w:noProof/>
                <w:webHidden/>
              </w:rPr>
            </w:r>
            <w:r w:rsidR="000E744C">
              <w:rPr>
                <w:noProof/>
                <w:webHidden/>
              </w:rPr>
              <w:fldChar w:fldCharType="separate"/>
            </w:r>
            <w:r w:rsidR="000E744C">
              <w:rPr>
                <w:noProof/>
                <w:webHidden/>
              </w:rPr>
              <w:t>33</w:t>
            </w:r>
            <w:r w:rsidR="000E744C">
              <w:rPr>
                <w:noProof/>
                <w:webHidden/>
              </w:rPr>
              <w:fldChar w:fldCharType="end"/>
            </w:r>
          </w:hyperlink>
        </w:p>
        <w:p w14:paraId="5B6BB725" w14:textId="716AB4BF" w:rsidR="000E744C" w:rsidRDefault="008E40AF">
          <w:pPr>
            <w:pStyle w:val="TM1"/>
            <w:tabs>
              <w:tab w:val="right" w:pos="9062"/>
            </w:tabs>
            <w:rPr>
              <w:rFonts w:asciiTheme="minorHAnsi" w:hAnsiTheme="minorHAnsi" w:cstheme="minorBidi"/>
              <w:noProof/>
              <w:kern w:val="2"/>
              <w14:ligatures w14:val="standardContextual"/>
            </w:rPr>
          </w:pPr>
          <w:hyperlink w:anchor="_Toc146463618" w:history="1">
            <w:r w:rsidR="000E744C" w:rsidRPr="00CA2D7E">
              <w:rPr>
                <w:rStyle w:val="Lienhypertexte"/>
                <w:noProof/>
              </w:rPr>
              <w:t>8 Logiciels</w:t>
            </w:r>
            <w:r w:rsidR="000E744C">
              <w:rPr>
                <w:noProof/>
                <w:webHidden/>
              </w:rPr>
              <w:tab/>
            </w:r>
            <w:r w:rsidR="000E744C">
              <w:rPr>
                <w:noProof/>
                <w:webHidden/>
              </w:rPr>
              <w:fldChar w:fldCharType="begin"/>
            </w:r>
            <w:r w:rsidR="000E744C">
              <w:rPr>
                <w:noProof/>
                <w:webHidden/>
              </w:rPr>
              <w:instrText xml:space="preserve"> PAGEREF _Toc146463618 \h </w:instrText>
            </w:r>
            <w:r w:rsidR="000E744C">
              <w:rPr>
                <w:noProof/>
                <w:webHidden/>
              </w:rPr>
            </w:r>
            <w:r w:rsidR="000E744C">
              <w:rPr>
                <w:noProof/>
                <w:webHidden/>
              </w:rPr>
              <w:fldChar w:fldCharType="separate"/>
            </w:r>
            <w:r w:rsidR="000E744C">
              <w:rPr>
                <w:noProof/>
                <w:webHidden/>
              </w:rPr>
              <w:t>35</w:t>
            </w:r>
            <w:r w:rsidR="000E744C">
              <w:rPr>
                <w:noProof/>
                <w:webHidden/>
              </w:rPr>
              <w:fldChar w:fldCharType="end"/>
            </w:r>
          </w:hyperlink>
        </w:p>
        <w:p w14:paraId="4E5DF0C4" w14:textId="1C29C111" w:rsidR="000E744C" w:rsidRDefault="008E40AF">
          <w:pPr>
            <w:pStyle w:val="TM1"/>
            <w:tabs>
              <w:tab w:val="right" w:pos="9062"/>
            </w:tabs>
            <w:rPr>
              <w:rFonts w:asciiTheme="minorHAnsi" w:hAnsiTheme="minorHAnsi" w:cstheme="minorBidi"/>
              <w:noProof/>
              <w:kern w:val="2"/>
              <w14:ligatures w14:val="standardContextual"/>
            </w:rPr>
          </w:pPr>
          <w:hyperlink w:anchor="_Toc146463619" w:history="1">
            <w:r w:rsidR="000E744C" w:rsidRPr="00CA2D7E">
              <w:rPr>
                <w:rStyle w:val="Lienhypertexte"/>
                <w:noProof/>
              </w:rPr>
              <w:t>9 Figures</w:t>
            </w:r>
            <w:r w:rsidR="000E744C">
              <w:rPr>
                <w:noProof/>
                <w:webHidden/>
              </w:rPr>
              <w:tab/>
            </w:r>
            <w:r w:rsidR="000E744C">
              <w:rPr>
                <w:noProof/>
                <w:webHidden/>
              </w:rPr>
              <w:fldChar w:fldCharType="begin"/>
            </w:r>
            <w:r w:rsidR="000E744C">
              <w:rPr>
                <w:noProof/>
                <w:webHidden/>
              </w:rPr>
              <w:instrText xml:space="preserve"> PAGEREF _Toc146463619 \h </w:instrText>
            </w:r>
            <w:r w:rsidR="000E744C">
              <w:rPr>
                <w:noProof/>
                <w:webHidden/>
              </w:rPr>
            </w:r>
            <w:r w:rsidR="000E744C">
              <w:rPr>
                <w:noProof/>
                <w:webHidden/>
              </w:rPr>
              <w:fldChar w:fldCharType="separate"/>
            </w:r>
            <w:r w:rsidR="000E744C">
              <w:rPr>
                <w:noProof/>
                <w:webHidden/>
              </w:rPr>
              <w:t>36</w:t>
            </w:r>
            <w:r w:rsidR="000E744C">
              <w:rPr>
                <w:noProof/>
                <w:webHidden/>
              </w:rPr>
              <w:fldChar w:fldCharType="end"/>
            </w:r>
          </w:hyperlink>
        </w:p>
        <w:p w14:paraId="04EA5F61" w14:textId="09245828" w:rsidR="000E744C" w:rsidRDefault="008E40AF">
          <w:pPr>
            <w:pStyle w:val="TM1"/>
            <w:tabs>
              <w:tab w:val="right" w:pos="9062"/>
            </w:tabs>
            <w:rPr>
              <w:rFonts w:asciiTheme="minorHAnsi" w:hAnsiTheme="minorHAnsi" w:cstheme="minorBidi"/>
              <w:noProof/>
              <w:kern w:val="2"/>
              <w14:ligatures w14:val="standardContextual"/>
            </w:rPr>
          </w:pPr>
          <w:hyperlink w:anchor="_Toc146463620" w:history="1">
            <w:r w:rsidR="000E744C" w:rsidRPr="00CA2D7E">
              <w:rPr>
                <w:rStyle w:val="Lienhypertexte"/>
                <w:noProof/>
              </w:rPr>
              <w:t>10 Tableaux</w:t>
            </w:r>
            <w:r w:rsidR="000E744C">
              <w:rPr>
                <w:noProof/>
                <w:webHidden/>
              </w:rPr>
              <w:tab/>
            </w:r>
            <w:r w:rsidR="000E744C">
              <w:rPr>
                <w:noProof/>
                <w:webHidden/>
              </w:rPr>
              <w:fldChar w:fldCharType="begin"/>
            </w:r>
            <w:r w:rsidR="000E744C">
              <w:rPr>
                <w:noProof/>
                <w:webHidden/>
              </w:rPr>
              <w:instrText xml:space="preserve"> PAGEREF _Toc146463620 \h </w:instrText>
            </w:r>
            <w:r w:rsidR="000E744C">
              <w:rPr>
                <w:noProof/>
                <w:webHidden/>
              </w:rPr>
            </w:r>
            <w:r w:rsidR="000E744C">
              <w:rPr>
                <w:noProof/>
                <w:webHidden/>
              </w:rPr>
              <w:fldChar w:fldCharType="separate"/>
            </w:r>
            <w:r w:rsidR="000E744C">
              <w:rPr>
                <w:noProof/>
                <w:webHidden/>
              </w:rPr>
              <w:t>36</w:t>
            </w:r>
            <w:r w:rsidR="000E744C">
              <w:rPr>
                <w:noProof/>
                <w:webHidden/>
              </w:rPr>
              <w:fldChar w:fldCharType="end"/>
            </w:r>
          </w:hyperlink>
        </w:p>
        <w:p w14:paraId="2E59CD5A" w14:textId="14012B2E" w:rsidR="000E744C" w:rsidRDefault="008E40AF">
          <w:pPr>
            <w:pStyle w:val="TM1"/>
            <w:tabs>
              <w:tab w:val="right" w:pos="9062"/>
            </w:tabs>
            <w:rPr>
              <w:rFonts w:asciiTheme="minorHAnsi" w:hAnsiTheme="minorHAnsi" w:cstheme="minorBidi"/>
              <w:noProof/>
              <w:kern w:val="2"/>
              <w14:ligatures w14:val="standardContextual"/>
            </w:rPr>
          </w:pPr>
          <w:hyperlink w:anchor="_Toc146463621" w:history="1">
            <w:r w:rsidR="000E744C" w:rsidRPr="00CA2D7E">
              <w:rPr>
                <w:rStyle w:val="Lienhypertexte"/>
                <w:noProof/>
              </w:rPr>
              <w:t>11 Equations</w:t>
            </w:r>
            <w:r w:rsidR="000E744C">
              <w:rPr>
                <w:noProof/>
                <w:webHidden/>
              </w:rPr>
              <w:tab/>
            </w:r>
            <w:r w:rsidR="000E744C">
              <w:rPr>
                <w:noProof/>
                <w:webHidden/>
              </w:rPr>
              <w:fldChar w:fldCharType="begin"/>
            </w:r>
            <w:r w:rsidR="000E744C">
              <w:rPr>
                <w:noProof/>
                <w:webHidden/>
              </w:rPr>
              <w:instrText xml:space="preserve"> PAGEREF _Toc146463621 \h </w:instrText>
            </w:r>
            <w:r w:rsidR="000E744C">
              <w:rPr>
                <w:noProof/>
                <w:webHidden/>
              </w:rPr>
            </w:r>
            <w:r w:rsidR="000E744C">
              <w:rPr>
                <w:noProof/>
                <w:webHidden/>
              </w:rPr>
              <w:fldChar w:fldCharType="separate"/>
            </w:r>
            <w:r w:rsidR="000E744C">
              <w:rPr>
                <w:noProof/>
                <w:webHidden/>
              </w:rPr>
              <w:t>37</w:t>
            </w:r>
            <w:r w:rsidR="000E744C">
              <w:rPr>
                <w:noProof/>
                <w:webHidden/>
              </w:rPr>
              <w:fldChar w:fldCharType="end"/>
            </w:r>
          </w:hyperlink>
        </w:p>
        <w:p w14:paraId="4627C99D" w14:textId="39D04832" w:rsidR="000E744C" w:rsidRDefault="008E40AF">
          <w:pPr>
            <w:pStyle w:val="TM1"/>
            <w:tabs>
              <w:tab w:val="right" w:pos="9062"/>
            </w:tabs>
            <w:rPr>
              <w:rFonts w:asciiTheme="minorHAnsi" w:hAnsiTheme="minorHAnsi" w:cstheme="minorBidi"/>
              <w:noProof/>
              <w:kern w:val="2"/>
              <w14:ligatures w14:val="standardContextual"/>
            </w:rPr>
          </w:pPr>
          <w:hyperlink w:anchor="_Toc146463622" w:history="1">
            <w:r w:rsidR="000E744C" w:rsidRPr="00CA2D7E">
              <w:rPr>
                <w:rStyle w:val="Lienhypertexte"/>
                <w:noProof/>
              </w:rPr>
              <w:t>12 Annexes</w:t>
            </w:r>
            <w:r w:rsidR="000E744C">
              <w:rPr>
                <w:noProof/>
                <w:webHidden/>
              </w:rPr>
              <w:tab/>
            </w:r>
            <w:r w:rsidR="000E744C">
              <w:rPr>
                <w:noProof/>
                <w:webHidden/>
              </w:rPr>
              <w:fldChar w:fldCharType="begin"/>
            </w:r>
            <w:r w:rsidR="000E744C">
              <w:rPr>
                <w:noProof/>
                <w:webHidden/>
              </w:rPr>
              <w:instrText xml:space="preserve"> PAGEREF _Toc146463622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7F6E76A8" w14:textId="510F6708" w:rsidR="000E744C" w:rsidRDefault="008E40AF">
          <w:pPr>
            <w:pStyle w:val="TM2"/>
            <w:tabs>
              <w:tab w:val="right" w:pos="9062"/>
            </w:tabs>
            <w:rPr>
              <w:rFonts w:asciiTheme="minorHAnsi" w:hAnsiTheme="minorHAnsi" w:cstheme="minorBidi"/>
              <w:noProof/>
              <w:kern w:val="2"/>
              <w14:ligatures w14:val="standardContextual"/>
            </w:rPr>
          </w:pPr>
          <w:hyperlink w:anchor="_Toc146463623" w:history="1">
            <w:r w:rsidR="000E744C" w:rsidRPr="00CA2D7E">
              <w:rPr>
                <w:rStyle w:val="Lienhypertexte"/>
                <w:noProof/>
              </w:rPr>
              <w:t>12.1 Cahier des charges</w:t>
            </w:r>
            <w:r w:rsidR="000E744C">
              <w:rPr>
                <w:noProof/>
                <w:webHidden/>
              </w:rPr>
              <w:tab/>
            </w:r>
            <w:r w:rsidR="000E744C">
              <w:rPr>
                <w:noProof/>
                <w:webHidden/>
              </w:rPr>
              <w:fldChar w:fldCharType="begin"/>
            </w:r>
            <w:r w:rsidR="000E744C">
              <w:rPr>
                <w:noProof/>
                <w:webHidden/>
              </w:rPr>
              <w:instrText xml:space="preserve"> PAGEREF _Toc146463623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4BCAF714" w14:textId="4CA280FD" w:rsidR="000E744C" w:rsidRDefault="008E40AF">
          <w:pPr>
            <w:pStyle w:val="TM2"/>
            <w:tabs>
              <w:tab w:val="right" w:pos="9062"/>
            </w:tabs>
            <w:rPr>
              <w:rFonts w:asciiTheme="minorHAnsi" w:hAnsiTheme="minorHAnsi" w:cstheme="minorBidi"/>
              <w:noProof/>
              <w:kern w:val="2"/>
              <w14:ligatures w14:val="standardContextual"/>
            </w:rPr>
          </w:pPr>
          <w:hyperlink w:anchor="_Toc146463624" w:history="1">
            <w:r w:rsidR="000E744C" w:rsidRPr="00CA2D7E">
              <w:rPr>
                <w:rStyle w:val="Lienhypertexte"/>
                <w:noProof/>
              </w:rPr>
              <w:t>12.2 Planification</w:t>
            </w:r>
            <w:r w:rsidR="000E744C">
              <w:rPr>
                <w:noProof/>
                <w:webHidden/>
              </w:rPr>
              <w:tab/>
            </w:r>
            <w:r w:rsidR="000E744C">
              <w:rPr>
                <w:noProof/>
                <w:webHidden/>
              </w:rPr>
              <w:fldChar w:fldCharType="begin"/>
            </w:r>
            <w:r w:rsidR="000E744C">
              <w:rPr>
                <w:noProof/>
                <w:webHidden/>
              </w:rPr>
              <w:instrText xml:space="preserve"> PAGEREF _Toc146463624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44759168" w14:textId="09CA6E4A" w:rsidR="000E744C" w:rsidRDefault="008E40AF">
          <w:pPr>
            <w:pStyle w:val="TM2"/>
            <w:tabs>
              <w:tab w:val="right" w:pos="9062"/>
            </w:tabs>
            <w:rPr>
              <w:rFonts w:asciiTheme="minorHAnsi" w:hAnsiTheme="minorHAnsi" w:cstheme="minorBidi"/>
              <w:noProof/>
              <w:kern w:val="2"/>
              <w14:ligatures w14:val="standardContextual"/>
            </w:rPr>
          </w:pPr>
          <w:hyperlink w:anchor="_Toc146463625" w:history="1">
            <w:r w:rsidR="000E744C" w:rsidRPr="00CA2D7E">
              <w:rPr>
                <w:rStyle w:val="Lienhypertexte"/>
                <w:noProof/>
              </w:rPr>
              <w:t>12.3 Journal de travail</w:t>
            </w:r>
            <w:r w:rsidR="000E744C">
              <w:rPr>
                <w:noProof/>
                <w:webHidden/>
              </w:rPr>
              <w:tab/>
            </w:r>
            <w:r w:rsidR="000E744C">
              <w:rPr>
                <w:noProof/>
                <w:webHidden/>
              </w:rPr>
              <w:fldChar w:fldCharType="begin"/>
            </w:r>
            <w:r w:rsidR="000E744C">
              <w:rPr>
                <w:noProof/>
                <w:webHidden/>
              </w:rPr>
              <w:instrText xml:space="preserve"> PAGEREF _Toc146463625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6D582622" w14:textId="3DC74A5A" w:rsidR="000E744C" w:rsidRDefault="008E40AF">
          <w:pPr>
            <w:pStyle w:val="TM2"/>
            <w:tabs>
              <w:tab w:val="right" w:pos="9062"/>
            </w:tabs>
            <w:rPr>
              <w:rFonts w:asciiTheme="minorHAnsi" w:hAnsiTheme="minorHAnsi" w:cstheme="minorBidi"/>
              <w:noProof/>
              <w:kern w:val="2"/>
              <w14:ligatures w14:val="standardContextual"/>
            </w:rPr>
          </w:pPr>
          <w:hyperlink w:anchor="_Toc146463626" w:history="1">
            <w:r w:rsidR="000E744C" w:rsidRPr="00CA2D7E">
              <w:rPr>
                <w:rStyle w:val="Lienhypertexte"/>
                <w:noProof/>
              </w:rPr>
              <w:t>12.4 Procès-verbaux des séances hebdomadaires</w:t>
            </w:r>
            <w:r w:rsidR="000E744C">
              <w:rPr>
                <w:noProof/>
                <w:webHidden/>
              </w:rPr>
              <w:tab/>
            </w:r>
            <w:r w:rsidR="000E744C">
              <w:rPr>
                <w:noProof/>
                <w:webHidden/>
              </w:rPr>
              <w:fldChar w:fldCharType="begin"/>
            </w:r>
            <w:r w:rsidR="000E744C">
              <w:rPr>
                <w:noProof/>
                <w:webHidden/>
              </w:rPr>
              <w:instrText xml:space="preserve"> PAGEREF _Toc146463626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69BBE102" w14:textId="46B95692" w:rsidR="000E744C" w:rsidRDefault="008E40AF">
          <w:pPr>
            <w:pStyle w:val="TM2"/>
            <w:tabs>
              <w:tab w:val="right" w:pos="9062"/>
            </w:tabs>
            <w:rPr>
              <w:rFonts w:asciiTheme="minorHAnsi" w:hAnsiTheme="minorHAnsi" w:cstheme="minorBidi"/>
              <w:noProof/>
              <w:kern w:val="2"/>
              <w14:ligatures w14:val="standardContextual"/>
            </w:rPr>
          </w:pPr>
          <w:hyperlink w:anchor="_Toc146463627" w:history="1">
            <w:r w:rsidR="000E744C" w:rsidRPr="00CA2D7E">
              <w:rPr>
                <w:rStyle w:val="Lienhypertexte"/>
                <w:noProof/>
              </w:rPr>
              <w:t>12.5 Schémas électroniques</w:t>
            </w:r>
            <w:r w:rsidR="000E744C">
              <w:rPr>
                <w:noProof/>
                <w:webHidden/>
              </w:rPr>
              <w:tab/>
            </w:r>
            <w:r w:rsidR="000E744C">
              <w:rPr>
                <w:noProof/>
                <w:webHidden/>
              </w:rPr>
              <w:fldChar w:fldCharType="begin"/>
            </w:r>
            <w:r w:rsidR="000E744C">
              <w:rPr>
                <w:noProof/>
                <w:webHidden/>
              </w:rPr>
              <w:instrText xml:space="preserve"> PAGEREF _Toc146463627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67B3F0E7" w14:textId="4352731D" w:rsidR="000E744C" w:rsidRDefault="008E40AF">
          <w:pPr>
            <w:pStyle w:val="TM2"/>
            <w:tabs>
              <w:tab w:val="right" w:pos="9062"/>
            </w:tabs>
            <w:rPr>
              <w:rFonts w:asciiTheme="minorHAnsi" w:hAnsiTheme="minorHAnsi" w:cstheme="minorBidi"/>
              <w:noProof/>
              <w:kern w:val="2"/>
              <w14:ligatures w14:val="standardContextual"/>
            </w:rPr>
          </w:pPr>
          <w:hyperlink w:anchor="_Toc146463628" w:history="1">
            <w:r w:rsidR="000E744C" w:rsidRPr="00CA2D7E">
              <w:rPr>
                <w:rStyle w:val="Lienhypertexte"/>
                <w:noProof/>
              </w:rPr>
              <w:t>12.6 Fichiers de fabrication</w:t>
            </w:r>
            <w:r w:rsidR="000E744C">
              <w:rPr>
                <w:noProof/>
                <w:webHidden/>
              </w:rPr>
              <w:tab/>
            </w:r>
            <w:r w:rsidR="000E744C">
              <w:rPr>
                <w:noProof/>
                <w:webHidden/>
              </w:rPr>
              <w:fldChar w:fldCharType="begin"/>
            </w:r>
            <w:r w:rsidR="000E744C">
              <w:rPr>
                <w:noProof/>
                <w:webHidden/>
              </w:rPr>
              <w:instrText xml:space="preserve"> PAGEREF _Toc146463628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7D2DAC53" w14:textId="7CD8FF16" w:rsidR="000E744C" w:rsidRDefault="008E40AF">
          <w:pPr>
            <w:pStyle w:val="TM2"/>
            <w:tabs>
              <w:tab w:val="right" w:pos="9062"/>
            </w:tabs>
            <w:rPr>
              <w:rFonts w:asciiTheme="minorHAnsi" w:hAnsiTheme="minorHAnsi" w:cstheme="minorBidi"/>
              <w:noProof/>
              <w:kern w:val="2"/>
              <w14:ligatures w14:val="standardContextual"/>
            </w:rPr>
          </w:pPr>
          <w:hyperlink w:anchor="_Toc146463629" w:history="1">
            <w:r w:rsidR="000E744C" w:rsidRPr="00CA2D7E">
              <w:rPr>
                <w:rStyle w:val="Lienhypertexte"/>
                <w:noProof/>
              </w:rPr>
              <w:t>12.7 Liste des règles Altium</w:t>
            </w:r>
            <w:r w:rsidR="000E744C">
              <w:rPr>
                <w:noProof/>
                <w:webHidden/>
              </w:rPr>
              <w:tab/>
            </w:r>
            <w:r w:rsidR="000E744C">
              <w:rPr>
                <w:noProof/>
                <w:webHidden/>
              </w:rPr>
              <w:fldChar w:fldCharType="begin"/>
            </w:r>
            <w:r w:rsidR="000E744C">
              <w:rPr>
                <w:noProof/>
                <w:webHidden/>
              </w:rPr>
              <w:instrText xml:space="preserve"> PAGEREF _Toc146463629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5C38E742" w14:textId="06158D0C" w:rsidR="000E744C" w:rsidRDefault="008E40AF">
          <w:pPr>
            <w:pStyle w:val="TM2"/>
            <w:tabs>
              <w:tab w:val="right" w:pos="9062"/>
            </w:tabs>
            <w:rPr>
              <w:rFonts w:asciiTheme="minorHAnsi" w:hAnsiTheme="minorHAnsi" w:cstheme="minorBidi"/>
              <w:noProof/>
              <w:kern w:val="2"/>
              <w14:ligatures w14:val="standardContextual"/>
            </w:rPr>
          </w:pPr>
          <w:hyperlink w:anchor="_Toc146463630" w:history="1">
            <w:r w:rsidR="000E744C" w:rsidRPr="00CA2D7E">
              <w:rPr>
                <w:rStyle w:val="Lienhypertexte"/>
                <w:noProof/>
              </w:rPr>
              <w:t>12.8 Liste des composants</w:t>
            </w:r>
            <w:r w:rsidR="000E744C">
              <w:rPr>
                <w:noProof/>
                <w:webHidden/>
              </w:rPr>
              <w:tab/>
            </w:r>
            <w:r w:rsidR="000E744C">
              <w:rPr>
                <w:noProof/>
                <w:webHidden/>
              </w:rPr>
              <w:fldChar w:fldCharType="begin"/>
            </w:r>
            <w:r w:rsidR="000E744C">
              <w:rPr>
                <w:noProof/>
                <w:webHidden/>
              </w:rPr>
              <w:instrText xml:space="preserve"> PAGEREF _Toc146463630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0E0CB99A" w14:textId="1ADF7EBC" w:rsidR="000E744C" w:rsidRDefault="008E40AF">
          <w:pPr>
            <w:pStyle w:val="TM2"/>
            <w:tabs>
              <w:tab w:val="right" w:pos="9062"/>
            </w:tabs>
            <w:rPr>
              <w:rFonts w:asciiTheme="minorHAnsi" w:hAnsiTheme="minorHAnsi" w:cstheme="minorBidi"/>
              <w:noProof/>
              <w:kern w:val="2"/>
              <w14:ligatures w14:val="standardContextual"/>
            </w:rPr>
          </w:pPr>
          <w:hyperlink w:anchor="_Toc146463631" w:history="1">
            <w:r w:rsidR="000E744C" w:rsidRPr="00CA2D7E">
              <w:rPr>
                <w:rStyle w:val="Lienhypertexte"/>
                <w:noProof/>
              </w:rPr>
              <w:t>12.9 Cotations du boitier</w:t>
            </w:r>
            <w:r w:rsidR="000E744C">
              <w:rPr>
                <w:noProof/>
                <w:webHidden/>
              </w:rPr>
              <w:tab/>
            </w:r>
            <w:r w:rsidR="000E744C">
              <w:rPr>
                <w:noProof/>
                <w:webHidden/>
              </w:rPr>
              <w:fldChar w:fldCharType="begin"/>
            </w:r>
            <w:r w:rsidR="000E744C">
              <w:rPr>
                <w:noProof/>
                <w:webHidden/>
              </w:rPr>
              <w:instrText xml:space="preserve"> PAGEREF _Toc146463631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19390EA2" w14:textId="6BF9AB68" w:rsidR="000E744C" w:rsidRDefault="008E40AF">
          <w:pPr>
            <w:pStyle w:val="TM2"/>
            <w:tabs>
              <w:tab w:val="right" w:pos="9062"/>
            </w:tabs>
            <w:rPr>
              <w:rFonts w:asciiTheme="minorHAnsi" w:hAnsiTheme="minorHAnsi" w:cstheme="minorBidi"/>
              <w:noProof/>
              <w:kern w:val="2"/>
              <w14:ligatures w14:val="standardContextual"/>
            </w:rPr>
          </w:pPr>
          <w:hyperlink w:anchor="_Toc146463632" w:history="1">
            <w:r w:rsidR="000E744C" w:rsidRPr="00CA2D7E">
              <w:rPr>
                <w:rStyle w:val="Lienhypertexte"/>
                <w:noProof/>
              </w:rPr>
              <w:t>12.10 Code source firmware</w:t>
            </w:r>
            <w:r w:rsidR="000E744C">
              <w:rPr>
                <w:noProof/>
                <w:webHidden/>
              </w:rPr>
              <w:tab/>
            </w:r>
            <w:r w:rsidR="000E744C">
              <w:rPr>
                <w:noProof/>
                <w:webHidden/>
              </w:rPr>
              <w:fldChar w:fldCharType="begin"/>
            </w:r>
            <w:r w:rsidR="000E744C">
              <w:rPr>
                <w:noProof/>
                <w:webHidden/>
              </w:rPr>
              <w:instrText xml:space="preserve"> PAGEREF _Toc146463632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3CF30D7B" w14:textId="25F425FE" w:rsidR="000E744C" w:rsidRDefault="008E40AF">
          <w:pPr>
            <w:pStyle w:val="TM2"/>
            <w:tabs>
              <w:tab w:val="right" w:pos="9062"/>
            </w:tabs>
            <w:rPr>
              <w:rFonts w:asciiTheme="minorHAnsi" w:hAnsiTheme="minorHAnsi" w:cstheme="minorBidi"/>
              <w:noProof/>
              <w:kern w:val="2"/>
              <w14:ligatures w14:val="standardContextual"/>
            </w:rPr>
          </w:pPr>
          <w:hyperlink w:anchor="_Toc146463633" w:history="1">
            <w:r w:rsidR="000E744C" w:rsidRPr="00CA2D7E">
              <w:rPr>
                <w:rStyle w:val="Lienhypertexte"/>
                <w:noProof/>
              </w:rPr>
              <w:t>12.11 Code source software</w:t>
            </w:r>
            <w:r w:rsidR="000E744C">
              <w:rPr>
                <w:noProof/>
                <w:webHidden/>
              </w:rPr>
              <w:tab/>
            </w:r>
            <w:r w:rsidR="000E744C">
              <w:rPr>
                <w:noProof/>
                <w:webHidden/>
              </w:rPr>
              <w:fldChar w:fldCharType="begin"/>
            </w:r>
            <w:r w:rsidR="000E744C">
              <w:rPr>
                <w:noProof/>
                <w:webHidden/>
              </w:rPr>
              <w:instrText xml:space="preserve"> PAGEREF _Toc146463633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5358FD1A" w14:textId="4B4B32EA" w:rsidR="000E744C" w:rsidRDefault="008E40AF">
          <w:pPr>
            <w:pStyle w:val="TM2"/>
            <w:tabs>
              <w:tab w:val="right" w:pos="9062"/>
            </w:tabs>
            <w:rPr>
              <w:rFonts w:asciiTheme="minorHAnsi" w:hAnsiTheme="minorHAnsi" w:cstheme="minorBidi"/>
              <w:noProof/>
              <w:kern w:val="2"/>
              <w14:ligatures w14:val="standardContextual"/>
            </w:rPr>
          </w:pPr>
          <w:hyperlink w:anchor="_Toc146463634" w:history="1">
            <w:r w:rsidR="000E744C" w:rsidRPr="00CA2D7E">
              <w:rPr>
                <w:rStyle w:val="Lienhypertexte"/>
                <w:noProof/>
              </w:rPr>
              <w:t>12.12 Fiche de modifications</w:t>
            </w:r>
            <w:r w:rsidR="000E744C">
              <w:rPr>
                <w:noProof/>
                <w:webHidden/>
              </w:rPr>
              <w:tab/>
            </w:r>
            <w:r w:rsidR="000E744C">
              <w:rPr>
                <w:noProof/>
                <w:webHidden/>
              </w:rPr>
              <w:fldChar w:fldCharType="begin"/>
            </w:r>
            <w:r w:rsidR="000E744C">
              <w:rPr>
                <w:noProof/>
                <w:webHidden/>
              </w:rPr>
              <w:instrText xml:space="preserve"> PAGEREF _Toc146463634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17F2AAFC" w14:textId="55CADB9C" w:rsidR="000E744C" w:rsidRDefault="008E40AF">
          <w:pPr>
            <w:pStyle w:val="TM2"/>
            <w:tabs>
              <w:tab w:val="right" w:pos="9062"/>
            </w:tabs>
            <w:rPr>
              <w:rFonts w:asciiTheme="minorHAnsi" w:hAnsiTheme="minorHAnsi" w:cstheme="minorBidi"/>
              <w:noProof/>
              <w:kern w:val="2"/>
              <w14:ligatures w14:val="standardContextual"/>
            </w:rPr>
          </w:pPr>
          <w:hyperlink w:anchor="_Toc146463635" w:history="1">
            <w:r w:rsidR="000E744C" w:rsidRPr="00CA2D7E">
              <w:rPr>
                <w:rStyle w:val="Lienhypertexte"/>
                <w:noProof/>
              </w:rPr>
              <w:t>12.13 Mode d’emploi</w:t>
            </w:r>
            <w:r w:rsidR="000E744C">
              <w:rPr>
                <w:noProof/>
                <w:webHidden/>
              </w:rPr>
              <w:tab/>
            </w:r>
            <w:r w:rsidR="000E744C">
              <w:rPr>
                <w:noProof/>
                <w:webHidden/>
              </w:rPr>
              <w:fldChar w:fldCharType="begin"/>
            </w:r>
            <w:r w:rsidR="000E744C">
              <w:rPr>
                <w:noProof/>
                <w:webHidden/>
              </w:rPr>
              <w:instrText xml:space="preserve"> PAGEREF _Toc146463635 \h </w:instrText>
            </w:r>
            <w:r w:rsidR="000E744C">
              <w:rPr>
                <w:noProof/>
                <w:webHidden/>
              </w:rPr>
            </w:r>
            <w:r w:rsidR="000E744C">
              <w:rPr>
                <w:noProof/>
                <w:webHidden/>
              </w:rPr>
              <w:fldChar w:fldCharType="separate"/>
            </w:r>
            <w:r w:rsidR="000E744C">
              <w:rPr>
                <w:noProof/>
                <w:webHidden/>
              </w:rPr>
              <w:t>38</w:t>
            </w:r>
            <w:r w:rsidR="000E744C">
              <w:rPr>
                <w:noProof/>
                <w:webHidden/>
              </w:rPr>
              <w:fldChar w:fldCharType="end"/>
            </w:r>
          </w:hyperlink>
        </w:p>
        <w:p w14:paraId="5270F623" w14:textId="53964589" w:rsidR="008211FE" w:rsidRDefault="008211FE">
          <w:r>
            <w:rPr>
              <w:b/>
              <w:bCs/>
              <w:lang w:val="fr-FR"/>
            </w:rPr>
            <w:fldChar w:fldCharType="end"/>
          </w:r>
        </w:p>
      </w:sdtContent>
    </w:sdt>
    <w:p w14:paraId="5292A5A6" w14:textId="77777777" w:rsidR="00E84CD5" w:rsidRPr="00537868" w:rsidRDefault="00E84CD5" w:rsidP="00036971"/>
    <w:p w14:paraId="5EE9A17A" w14:textId="77777777" w:rsidR="00E84CD5" w:rsidRPr="00537868" w:rsidRDefault="00E84CD5" w:rsidP="00036971">
      <w:pPr>
        <w:sectPr w:rsidR="00E84CD5" w:rsidRPr="00537868" w:rsidSect="00293D82">
          <w:headerReference w:type="default" r:id="rId9"/>
          <w:footerReference w:type="default" r:id="rId10"/>
          <w:type w:val="oddPage"/>
          <w:pgSz w:w="11906" w:h="16838"/>
          <w:pgMar w:top="1417" w:right="1417" w:bottom="1417" w:left="1417" w:header="708" w:footer="708" w:gutter="0"/>
          <w:pgNumType w:start="1"/>
          <w:cols w:space="708"/>
          <w:docGrid w:linePitch="360"/>
        </w:sectPr>
      </w:pPr>
    </w:p>
    <w:p w14:paraId="43E4ACCC" w14:textId="77777777" w:rsidR="00426AD1" w:rsidRPr="00537868" w:rsidRDefault="00426AD1" w:rsidP="00983124">
      <w:pPr>
        <w:pStyle w:val="En-ttedetabledesmatires"/>
      </w:pPr>
      <w:r w:rsidRPr="00537868">
        <w:lastRenderedPageBreak/>
        <w:t>Glossaire</w:t>
      </w:r>
    </w:p>
    <w:p w14:paraId="36C5E208" w14:textId="77777777" w:rsidR="00426AD1" w:rsidRPr="00537868" w:rsidRDefault="00426AD1" w:rsidP="00036971">
      <w:pPr>
        <w:pStyle w:val="Glossaire"/>
      </w:pPr>
      <w:r w:rsidRPr="00537868">
        <w:t xml:space="preserve">ETML </w:t>
      </w:r>
      <w:r w:rsidR="00A87DB7" w:rsidRPr="00537868">
        <w:tab/>
      </w:r>
      <w:r w:rsidRPr="00537868">
        <w:t>École Technique et des Métiers de Lausanne</w:t>
      </w:r>
    </w:p>
    <w:p w14:paraId="607D112A" w14:textId="4DF5FA15" w:rsidR="00426AD1" w:rsidRPr="00537868" w:rsidRDefault="00426AD1" w:rsidP="00036971">
      <w:pPr>
        <w:pStyle w:val="Glossaire"/>
      </w:pPr>
      <w:r w:rsidRPr="00537868">
        <w:t xml:space="preserve">ES </w:t>
      </w:r>
      <w:r w:rsidR="00A87DB7" w:rsidRPr="00537868">
        <w:tab/>
      </w:r>
      <w:r w:rsidRPr="00537868">
        <w:t>École Supérieure</w:t>
      </w:r>
    </w:p>
    <w:p w14:paraId="7087E027" w14:textId="6122D291" w:rsidR="00F7083F" w:rsidRDefault="00F7083F" w:rsidP="00036971">
      <w:pPr>
        <w:pStyle w:val="Glossaire"/>
      </w:pPr>
      <w:r w:rsidRPr="00537868">
        <w:t>CDC</w:t>
      </w:r>
      <w:r w:rsidRPr="00537868">
        <w:tab/>
        <w:t>Cahier Des Charges</w:t>
      </w:r>
    </w:p>
    <w:p w14:paraId="0FF4E3D7" w14:textId="33209973" w:rsidR="00DA004F" w:rsidRPr="001202AB" w:rsidRDefault="00DA004F" w:rsidP="00036971">
      <w:pPr>
        <w:pStyle w:val="Glossaire"/>
        <w:rPr>
          <w:lang w:val="en-US"/>
        </w:rPr>
      </w:pPr>
      <w:r w:rsidRPr="001202AB">
        <w:rPr>
          <w:lang w:val="en-US"/>
        </w:rPr>
        <w:t>PCB</w:t>
      </w:r>
      <w:r w:rsidRPr="001202AB">
        <w:rPr>
          <w:lang w:val="en-US"/>
        </w:rPr>
        <w:tab/>
        <w:t>Printed Circuit Board</w:t>
      </w:r>
    </w:p>
    <w:p w14:paraId="3908644E" w14:textId="4FE7C683" w:rsidR="00426AD1" w:rsidRDefault="00426AD1" w:rsidP="00036971">
      <w:pPr>
        <w:pStyle w:val="Glossaire"/>
        <w:rPr>
          <w:lang w:val="en-US"/>
        </w:rPr>
      </w:pPr>
      <w:r w:rsidRPr="003D1EF0">
        <w:rPr>
          <w:lang w:val="en-US"/>
        </w:rPr>
        <w:t xml:space="preserve">RFID </w:t>
      </w:r>
      <w:r w:rsidR="00A87DB7" w:rsidRPr="003D1EF0">
        <w:rPr>
          <w:lang w:val="en-US"/>
        </w:rPr>
        <w:tab/>
      </w:r>
      <w:r w:rsidR="00F7083F" w:rsidRPr="003D1EF0">
        <w:rPr>
          <w:lang w:val="en-US"/>
        </w:rPr>
        <w:t>Radio Frequency I</w:t>
      </w:r>
      <w:r w:rsidR="008E40AF" w:rsidRPr="003D1EF0">
        <w:rPr>
          <w:lang w:val="en-US"/>
        </w:rPr>
        <w:t>d</w:t>
      </w:r>
      <w:r w:rsidRPr="003D1EF0">
        <w:rPr>
          <w:lang w:val="en-US"/>
        </w:rPr>
        <w:t>entification</w:t>
      </w:r>
    </w:p>
    <w:p w14:paraId="1DC3189F" w14:textId="09E11F25" w:rsidR="008E40AF" w:rsidRDefault="008E40AF" w:rsidP="00036971">
      <w:pPr>
        <w:pStyle w:val="Glossaire"/>
        <w:rPr>
          <w:lang w:val="en-US"/>
        </w:rPr>
      </w:pPr>
      <w:r>
        <w:rPr>
          <w:lang w:val="en-US"/>
        </w:rPr>
        <w:t>PWM</w:t>
      </w:r>
      <w:r>
        <w:rPr>
          <w:lang w:val="en-US"/>
        </w:rPr>
        <w:tab/>
        <w:t>Pulse Width Modulation</w:t>
      </w:r>
    </w:p>
    <w:p w14:paraId="2C8933D2" w14:textId="332E8CD3" w:rsidR="008E40AF" w:rsidRDefault="008E40AF" w:rsidP="00036971">
      <w:pPr>
        <w:pStyle w:val="Glossaire"/>
        <w:rPr>
          <w:lang w:val="en-US"/>
        </w:rPr>
      </w:pPr>
      <w:r>
        <w:rPr>
          <w:lang w:val="en-US"/>
        </w:rPr>
        <w:t>GPIO</w:t>
      </w:r>
      <w:r>
        <w:rPr>
          <w:lang w:val="en-US"/>
        </w:rPr>
        <w:tab/>
        <w:t>General Purpose Input Output</w:t>
      </w:r>
    </w:p>
    <w:p w14:paraId="202FB2DB" w14:textId="77777777" w:rsidR="008E40AF" w:rsidRPr="003D1EF0" w:rsidRDefault="008E40AF" w:rsidP="008E40AF">
      <w:pPr>
        <w:pStyle w:val="Glossaire"/>
        <w:rPr>
          <w:lang w:val="en-US"/>
        </w:rPr>
      </w:pPr>
      <w:r>
        <w:rPr>
          <w:lang w:val="en-US"/>
        </w:rPr>
        <w:t>RMII</w:t>
      </w:r>
      <w:r>
        <w:rPr>
          <w:lang w:val="en-US"/>
        </w:rPr>
        <w:tab/>
        <w:t>Reduced Media-Independent Interface</w:t>
      </w:r>
    </w:p>
    <w:p w14:paraId="1BDD3E77" w14:textId="28B1B763" w:rsidR="008E40AF" w:rsidRPr="003D1EF0" w:rsidRDefault="008E40AF" w:rsidP="00036971">
      <w:pPr>
        <w:pStyle w:val="Glossaire"/>
        <w:rPr>
          <w:lang w:val="en-US"/>
        </w:rPr>
      </w:pPr>
      <w:r>
        <w:rPr>
          <w:lang w:val="en-US"/>
        </w:rPr>
        <w:t>MDI</w:t>
      </w:r>
      <w:r>
        <w:rPr>
          <w:lang w:val="en-US"/>
        </w:rPr>
        <w:tab/>
        <w:t>Medium Dependent Interface</w:t>
      </w:r>
    </w:p>
    <w:p w14:paraId="1BD334F0" w14:textId="4F821F3A" w:rsidR="00F7083F" w:rsidRPr="003D1EF0" w:rsidRDefault="00F7083F" w:rsidP="00036971">
      <w:pPr>
        <w:pStyle w:val="Glossaire"/>
        <w:rPr>
          <w:lang w:val="en-US"/>
        </w:rPr>
      </w:pPr>
      <w:r w:rsidRPr="003D1EF0">
        <w:rPr>
          <w:lang w:val="en-US"/>
        </w:rPr>
        <w:t>ABS</w:t>
      </w:r>
      <w:r w:rsidRPr="003D1EF0">
        <w:rPr>
          <w:lang w:val="en-US"/>
        </w:rPr>
        <w:tab/>
        <w:t xml:space="preserve">Acrylonitrile </w:t>
      </w:r>
      <w:proofErr w:type="spellStart"/>
      <w:r w:rsidRPr="003D1EF0">
        <w:rPr>
          <w:lang w:val="en-US"/>
        </w:rPr>
        <w:t>Butadiène</w:t>
      </w:r>
      <w:proofErr w:type="spellEnd"/>
      <w:r w:rsidRPr="003D1EF0">
        <w:rPr>
          <w:lang w:val="en-US"/>
        </w:rPr>
        <w:t xml:space="preserve"> </w:t>
      </w:r>
      <w:proofErr w:type="spellStart"/>
      <w:r w:rsidRPr="003D1EF0">
        <w:rPr>
          <w:lang w:val="en-US"/>
        </w:rPr>
        <w:t>Styrène</w:t>
      </w:r>
      <w:proofErr w:type="spellEnd"/>
    </w:p>
    <w:p w14:paraId="4DF4DFF7" w14:textId="7C35D045" w:rsidR="00F7083F" w:rsidRDefault="00F7083F" w:rsidP="00036971">
      <w:pPr>
        <w:pStyle w:val="Glossaire"/>
        <w:rPr>
          <w:lang w:val="en-US"/>
        </w:rPr>
      </w:pPr>
      <w:r w:rsidRPr="003D1EF0">
        <w:rPr>
          <w:lang w:val="en-US"/>
        </w:rPr>
        <w:t>PETG</w:t>
      </w:r>
      <w:r w:rsidRPr="003D1EF0">
        <w:rPr>
          <w:lang w:val="en-US"/>
        </w:rPr>
        <w:tab/>
      </w:r>
      <w:proofErr w:type="spellStart"/>
      <w:r w:rsidRPr="003D1EF0">
        <w:rPr>
          <w:lang w:val="en-US"/>
        </w:rPr>
        <w:t>Po</w:t>
      </w:r>
      <w:r w:rsidR="00243D50" w:rsidRPr="003D1EF0">
        <w:rPr>
          <w:lang w:val="en-US"/>
        </w:rPr>
        <w:t>lyEthylene</w:t>
      </w:r>
      <w:proofErr w:type="spellEnd"/>
      <w:r w:rsidR="00243D50" w:rsidRPr="003D1EF0">
        <w:rPr>
          <w:lang w:val="en-US"/>
        </w:rPr>
        <w:t xml:space="preserve"> Terephthalate Glycol</w:t>
      </w:r>
    </w:p>
    <w:p w14:paraId="3783E53F" w14:textId="10DA464C" w:rsidR="008E40AF" w:rsidRPr="003D1EF0" w:rsidRDefault="008E40AF" w:rsidP="00036971">
      <w:pPr>
        <w:pStyle w:val="Glossaire"/>
        <w:rPr>
          <w:lang w:val="en-US"/>
        </w:rPr>
      </w:pPr>
      <w:r>
        <w:rPr>
          <w:lang w:val="en-US"/>
        </w:rPr>
        <w:t>PLA</w:t>
      </w:r>
      <w:r>
        <w:rPr>
          <w:lang w:val="en-US"/>
        </w:rPr>
        <w:tab/>
      </w:r>
      <w:proofErr w:type="spellStart"/>
      <w:r>
        <w:rPr>
          <w:lang w:val="en-US"/>
        </w:rPr>
        <w:t>Acide</w:t>
      </w:r>
      <w:proofErr w:type="spellEnd"/>
      <w:r>
        <w:rPr>
          <w:lang w:val="en-US"/>
        </w:rPr>
        <w:t xml:space="preserve"> </w:t>
      </w:r>
      <w:proofErr w:type="spellStart"/>
      <w:r>
        <w:rPr>
          <w:lang w:val="en-US"/>
        </w:rPr>
        <w:t>Polylactique</w:t>
      </w:r>
      <w:proofErr w:type="spellEnd"/>
    </w:p>
    <w:p w14:paraId="164BA9C3" w14:textId="3767ED1D" w:rsidR="00243D50" w:rsidRPr="003D1EF0" w:rsidRDefault="00243D50" w:rsidP="00036971">
      <w:pPr>
        <w:pStyle w:val="Glossaire"/>
        <w:rPr>
          <w:lang w:val="en-US"/>
        </w:rPr>
      </w:pPr>
    </w:p>
    <w:p w14:paraId="29004AED" w14:textId="16535B85" w:rsidR="00243D50" w:rsidRPr="003D1EF0" w:rsidRDefault="00243D50" w:rsidP="00036971">
      <w:pPr>
        <w:pStyle w:val="Glossaire"/>
        <w:rPr>
          <w:lang w:val="en-US"/>
        </w:rPr>
      </w:pPr>
    </w:p>
    <w:p w14:paraId="16EAACD3" w14:textId="562F6CDB" w:rsidR="00243D50" w:rsidRPr="00537868" w:rsidRDefault="00243D50" w:rsidP="00243D50">
      <w:pPr>
        <w:pStyle w:val="En-ttedetabledesmatires"/>
      </w:pPr>
      <w:r w:rsidRPr="00537868">
        <w:t>Notes</w:t>
      </w:r>
    </w:p>
    <w:p w14:paraId="11FCDB55" w14:textId="595EC994" w:rsidR="00426AD1" w:rsidRPr="00537868" w:rsidRDefault="00426AD1" w:rsidP="00036971">
      <w:pPr>
        <w:rPr>
          <w:lang w:eastAsia="fr-CH"/>
        </w:rPr>
      </w:pPr>
    </w:p>
    <w:p w14:paraId="246807BC" w14:textId="77777777" w:rsidR="00243D50" w:rsidRPr="00537868" w:rsidRDefault="00243D50" w:rsidP="00036971"/>
    <w:p w14:paraId="2C76FAEF" w14:textId="77777777" w:rsidR="00426AD1" w:rsidRPr="00537868" w:rsidRDefault="00426AD1" w:rsidP="00036971">
      <w:pPr>
        <w:sectPr w:rsidR="00426AD1" w:rsidRPr="00537868" w:rsidSect="008760E4">
          <w:type w:val="oddPage"/>
          <w:pgSz w:w="11906" w:h="16838"/>
          <w:pgMar w:top="1417" w:right="1417" w:bottom="1417" w:left="1417" w:header="708" w:footer="708" w:gutter="0"/>
          <w:cols w:space="708"/>
          <w:docGrid w:linePitch="360"/>
        </w:sectPr>
      </w:pPr>
    </w:p>
    <w:p w14:paraId="6B857F5C" w14:textId="77777777" w:rsidR="008760E4" w:rsidRPr="00537868" w:rsidRDefault="008760E4" w:rsidP="00E84CD5">
      <w:pPr>
        <w:pStyle w:val="Titre1"/>
      </w:pPr>
      <w:bookmarkStart w:id="0" w:name="_Toc146463578"/>
      <w:r w:rsidRPr="00537868">
        <w:lastRenderedPageBreak/>
        <w:t>Introduction</w:t>
      </w:r>
      <w:bookmarkEnd w:id="0"/>
    </w:p>
    <w:p w14:paraId="7B73D2C5" w14:textId="25E938B3" w:rsidR="008760E4" w:rsidRDefault="008760E4" w:rsidP="00E84CD5">
      <w:pPr>
        <w:pStyle w:val="Titre2"/>
        <w:numPr>
          <w:ilvl w:val="1"/>
          <w:numId w:val="2"/>
        </w:numPr>
      </w:pPr>
      <w:bookmarkStart w:id="1" w:name="_Toc146463579"/>
      <w:r w:rsidRPr="00537868">
        <w:t>Contexte</w:t>
      </w:r>
      <w:bookmarkEnd w:id="1"/>
    </w:p>
    <w:p w14:paraId="22D1A694" w14:textId="644EA83C" w:rsidR="00BB1B09" w:rsidRDefault="00BB1B09" w:rsidP="00BB1B09">
      <w:r>
        <w:t xml:space="preserve">Ce projet est réalisé </w:t>
      </w:r>
      <w:r w:rsidR="00E33089">
        <w:t>dans le cadre de la formation en École Supérieure (ES)</w:t>
      </w:r>
      <w:r>
        <w:t xml:space="preserve"> en génie électrique, spécialisation électronique. Il</w:t>
      </w:r>
      <w:r w:rsidRPr="00537868">
        <w:t xml:space="preserve"> constitue la validation finale des connaissances et des compétences acquises tout au long de la formation.</w:t>
      </w:r>
      <w:r w:rsidR="00C10730">
        <w:t xml:space="preserve"> Sa réussite conduit à l’obtention du diplôme de l’ES.</w:t>
      </w:r>
    </w:p>
    <w:p w14:paraId="1D7DA419" w14:textId="1C65362F" w:rsidR="00BB1B09" w:rsidRDefault="00BB1B09" w:rsidP="00BB1B09">
      <w:r>
        <w:t>Ce projet est réalisé en fin de formation et possède une durée de 5 semaines. Un enseignant de l’ES, nommé le Maître de diplôme, en assure le suivi. Ce dernier réalise l’évaluation finale</w:t>
      </w:r>
      <w:r w:rsidR="00C10730">
        <w:t xml:space="preserve"> de ce rapport ainsi que de la défense orale,</w:t>
      </w:r>
      <w:r>
        <w:t xml:space="preserve"> conjointement à deux experts externes.</w:t>
      </w:r>
    </w:p>
    <w:p w14:paraId="42E5786C" w14:textId="42A8AC31" w:rsidR="008760E4" w:rsidRDefault="008760E4" w:rsidP="00E84CD5">
      <w:pPr>
        <w:pStyle w:val="Titre2"/>
        <w:numPr>
          <w:ilvl w:val="1"/>
          <w:numId w:val="2"/>
        </w:numPr>
      </w:pPr>
      <w:bookmarkStart w:id="2" w:name="_Toc146463580"/>
      <w:r w:rsidRPr="00537868">
        <w:t>But du projet</w:t>
      </w:r>
      <w:bookmarkEnd w:id="2"/>
    </w:p>
    <w:p w14:paraId="5BE2B222" w14:textId="572DC63B" w:rsidR="00C10730" w:rsidRDefault="00C10730" w:rsidP="00C10730">
      <w:r>
        <w:t>L’objectif de ce pro</w:t>
      </w:r>
      <w:r w:rsidR="00E23498">
        <w:t>jet est de réaliser un système d’accès par badge aux différents équipements disponible</w:t>
      </w:r>
      <w:r w:rsidR="00E33089">
        <w:t>s</w:t>
      </w:r>
      <w:r w:rsidR="00E23498">
        <w:t xml:space="preserve"> à l’ES.</w:t>
      </w:r>
      <w:r w:rsidR="00E33089">
        <w:t xml:space="preserve"> En fonction des droits accordés à </w:t>
      </w:r>
      <w:r w:rsidR="00DA004F">
        <w:t>la personne, l’alimentation électrique des différents équipements sera activée ou non. Cela concerne notamment chacune des places de travail des étudiants et le « local de montage » de l’ES.</w:t>
      </w:r>
    </w:p>
    <w:p w14:paraId="13759572" w14:textId="77777777" w:rsidR="00210AAB" w:rsidRDefault="00210AAB" w:rsidP="00210AAB">
      <w:pPr>
        <w:pStyle w:val="Image-centree"/>
        <w:keepNext/>
      </w:pPr>
      <w:r>
        <w:rPr>
          <w:lang w:val="fr-CH" w:eastAsia="fr-CH"/>
        </w:rPr>
        <w:drawing>
          <wp:inline distT="0" distB="0" distL="0" distR="0" wp14:anchorId="55568F1D" wp14:editId="55FCA8A9">
            <wp:extent cx="3168000" cy="1470508"/>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8000" cy="1470508"/>
                    </a:xfrm>
                    <a:prstGeom prst="rect">
                      <a:avLst/>
                    </a:prstGeom>
                  </pic:spPr>
                </pic:pic>
              </a:graphicData>
            </a:graphic>
          </wp:inline>
        </w:drawing>
      </w:r>
    </w:p>
    <w:p w14:paraId="121AA322" w14:textId="43B83243" w:rsidR="00210AAB" w:rsidRPr="00C10730" w:rsidRDefault="00210AAB" w:rsidP="00210AAB">
      <w:pPr>
        <w:pStyle w:val="Lgende"/>
      </w:pPr>
      <w:bookmarkStart w:id="3" w:name="_Toc146463636"/>
      <w:r>
        <w:t xml:space="preserve">Figure </w:t>
      </w:r>
      <w:r>
        <w:fldChar w:fldCharType="begin"/>
      </w:r>
      <w:r>
        <w:instrText xml:space="preserve"> SEQ Figure \* ARABIC </w:instrText>
      </w:r>
      <w:r>
        <w:fldChar w:fldCharType="separate"/>
      </w:r>
      <w:r w:rsidR="00663E5E">
        <w:rPr>
          <w:noProof/>
        </w:rPr>
        <w:t>1</w:t>
      </w:r>
      <w:r>
        <w:rPr>
          <w:noProof/>
        </w:rPr>
        <w:fldChar w:fldCharType="end"/>
      </w:r>
      <w:r>
        <w:t xml:space="preserve"> : Illustration du système, issu du CDC</w:t>
      </w:r>
      <w:bookmarkEnd w:id="3"/>
    </w:p>
    <w:p w14:paraId="5EDFB82F" w14:textId="1D3AB252" w:rsidR="00B435E2" w:rsidRDefault="00DA004F" w:rsidP="00B435E2">
      <w:r>
        <w:t>Le principal but</w:t>
      </w:r>
      <w:r w:rsidR="00B435E2">
        <w:t xml:space="preserve"> est d'améliorer la gestion de la consommation électrique en évitant les oublis d'extinction des appareils, d'assurer la sécurité des stations de brasage en réduisant les risques d'incendie, de</w:t>
      </w:r>
      <w:r>
        <w:t xml:space="preserve"> gérer les droits d'utilisations </w:t>
      </w:r>
      <w:r w:rsidR="00B435E2">
        <w:t>et de fournir un suivi à l'aide d'un journal.</w:t>
      </w:r>
    </w:p>
    <w:p w14:paraId="58D4E23F" w14:textId="4C80593B" w:rsidR="00B435E2" w:rsidRDefault="00B435E2" w:rsidP="00B435E2">
      <w:r>
        <w:t>Le système électronique doit être capable de lire un badge RFID, d'activer ou de désactiver un commutateur 230 VAC en fonction des informations stockées dans une base de données accessible via Ethernet ou Wi-Fi. Il devra également gérer le concept de timeout en utilisant des indications lumineuses et/ou sonores. Le dispositif doit avoir une adresse permettant de le relier à la base de données pour enregistrer des informations telles que l'identité de l'utilisateur, la fréque</w:t>
      </w:r>
      <w:r w:rsidR="00DA004F">
        <w:t>nce et la durée d’utilisation.</w:t>
      </w:r>
    </w:p>
    <w:p w14:paraId="72EC0179" w14:textId="2FBCA0ED" w:rsidR="00DA004F" w:rsidRDefault="00DA004F" w:rsidP="00B435E2">
      <w:r>
        <w:t>La conception du système, la réalisation d’un circuit imprimé (PCB) et sa programmation représentent les exigences mi</w:t>
      </w:r>
      <w:r w:rsidR="00210AAB">
        <w:t>nimales de la formation</w:t>
      </w:r>
      <w:r>
        <w:t>.</w:t>
      </w:r>
    </w:p>
    <w:p w14:paraId="5D483D90" w14:textId="476513CC" w:rsidR="00B435E2" w:rsidRDefault="00B435E2" w:rsidP="00B435E2">
      <w:r w:rsidRPr="00B435E2">
        <w:t>L</w:t>
      </w:r>
      <w:r w:rsidR="00DA004F">
        <w:t>e projet est mandaté par l'ES</w:t>
      </w:r>
      <w:r w:rsidRPr="00B435E2">
        <w:t>, qui a fourni un cahier des charges</w:t>
      </w:r>
      <w:r w:rsidR="00DA004F">
        <w:t xml:space="preserve"> (CDC)</w:t>
      </w:r>
      <w:r w:rsidRPr="00B435E2">
        <w:t xml:space="preserve"> détaillant les exigences précises du projet</w:t>
      </w:r>
      <w:r>
        <w:t xml:space="preserve"> (Annexe </w:t>
      </w:r>
      <w:r>
        <w:fldChar w:fldCharType="begin"/>
      </w:r>
      <w:r>
        <w:instrText xml:space="preserve"> REF _Ref145058489 \r \h </w:instrText>
      </w:r>
      <w:r>
        <w:fldChar w:fldCharType="separate"/>
      </w:r>
      <w:r w:rsidR="000E744C">
        <w:t>12.1</w:t>
      </w:r>
      <w:r>
        <w:fldChar w:fldCharType="end"/>
      </w:r>
      <w:r>
        <w:t>)</w:t>
      </w:r>
      <w:r w:rsidRPr="00B435E2">
        <w:t>.</w:t>
      </w:r>
    </w:p>
    <w:p w14:paraId="1171CF57" w14:textId="38272514" w:rsidR="00BB1B09" w:rsidRDefault="00BB1B09" w:rsidP="00BB1B09">
      <w:pPr>
        <w:pStyle w:val="Titre2"/>
        <w:numPr>
          <w:ilvl w:val="1"/>
          <w:numId w:val="2"/>
        </w:numPr>
      </w:pPr>
      <w:bookmarkStart w:id="4" w:name="_Toc146463581"/>
      <w:r w:rsidRPr="00537868">
        <w:t>Organisation</w:t>
      </w:r>
      <w:bookmarkEnd w:id="4"/>
    </w:p>
    <w:p w14:paraId="50C63AAB" w14:textId="320B3169" w:rsidR="00DA004F" w:rsidRPr="00DA004F" w:rsidRDefault="00DA004F" w:rsidP="00DA004F">
      <w:r>
        <w:t>Le projet a été planifié en différentes phases</w:t>
      </w:r>
      <w:r w:rsidR="006439EF">
        <w:t xml:space="preserve"> et une documentation quotidiennes des activités a été réalisée dans un journal de travail.</w:t>
      </w:r>
    </w:p>
    <w:p w14:paraId="71A2C4E6" w14:textId="04F5CD2A" w:rsidR="00BB1B09" w:rsidRPr="00537868" w:rsidRDefault="00BB1B09" w:rsidP="00BB1B09">
      <w:r w:rsidRPr="00537868">
        <w:t xml:space="preserve">Une réunion hebdomadaire était organisée avec le Maître de diplôme </w:t>
      </w:r>
      <w:r w:rsidR="006439EF">
        <w:t>afin</w:t>
      </w:r>
      <w:r w:rsidRPr="00537868">
        <w:t xml:space="preserve"> </w:t>
      </w:r>
      <w:r w:rsidR="006439EF">
        <w:t>d’</w:t>
      </w:r>
      <w:r w:rsidRPr="00537868">
        <w:t>examiner l’évolution du projet. Un procès-verbal a été dressé à chaque séance.</w:t>
      </w:r>
    </w:p>
    <w:p w14:paraId="46E7AF47" w14:textId="197D842C" w:rsidR="001F0D34" w:rsidRPr="00537868" w:rsidRDefault="006439EF" w:rsidP="00B435E2">
      <w:r>
        <w:t>Ces</w:t>
      </w:r>
      <w:r w:rsidR="00BB1B09" w:rsidRPr="00537868">
        <w:t xml:space="preserve"> documents sont </w:t>
      </w:r>
      <w:r>
        <w:t>disponibles</w:t>
      </w:r>
      <w:r w:rsidR="00BB1B09" w:rsidRPr="00537868">
        <w:t xml:space="preserve"> en annexes de ce rapport. </w:t>
      </w:r>
      <w:r>
        <w:t>(</w:t>
      </w:r>
      <w:r>
        <w:fldChar w:fldCharType="begin"/>
      </w:r>
      <w:r>
        <w:instrText xml:space="preserve"> REF _Ref146361361 \r \h </w:instrText>
      </w:r>
      <w:r>
        <w:fldChar w:fldCharType="separate"/>
      </w:r>
      <w:r w:rsidR="000E744C">
        <w:t>12.2</w:t>
      </w:r>
      <w:r>
        <w:fldChar w:fldCharType="end"/>
      </w:r>
      <w:r>
        <w:t xml:space="preserve"> à </w:t>
      </w:r>
      <w:r>
        <w:fldChar w:fldCharType="begin"/>
      </w:r>
      <w:r>
        <w:instrText xml:space="preserve"> REF _Ref146361364 \r \h </w:instrText>
      </w:r>
      <w:r>
        <w:fldChar w:fldCharType="separate"/>
      </w:r>
      <w:r w:rsidR="000E744C">
        <w:t>12.4</w:t>
      </w:r>
      <w:r>
        <w:fldChar w:fldCharType="end"/>
      </w:r>
      <w:r>
        <w:t>)</w:t>
      </w:r>
      <w:r w:rsidR="001F0D34" w:rsidRPr="00537868">
        <w:br w:type="page"/>
      </w:r>
    </w:p>
    <w:p w14:paraId="4C961ECC" w14:textId="0F979473" w:rsidR="008211FE" w:rsidRDefault="008211FE" w:rsidP="009A5B0B">
      <w:pPr>
        <w:pStyle w:val="Titre1"/>
      </w:pPr>
      <w:bookmarkStart w:id="5" w:name="_Ref146456998"/>
      <w:bookmarkStart w:id="6" w:name="_Toc146463582"/>
      <w:r>
        <w:lastRenderedPageBreak/>
        <w:t>Conception</w:t>
      </w:r>
      <w:bookmarkEnd w:id="5"/>
      <w:bookmarkEnd w:id="6"/>
    </w:p>
    <w:p w14:paraId="05DB0A8D" w14:textId="663E6735" w:rsidR="00F87DA0" w:rsidRDefault="00F87DA0" w:rsidP="008211FE">
      <w:r w:rsidRPr="00F87DA0">
        <w:t>C</w:t>
      </w:r>
      <w:r>
        <w:t xml:space="preserve">ette partie </w:t>
      </w:r>
      <w:r w:rsidRPr="00F87DA0">
        <w:t>vise à expliquer les raisons des choix de composants, en mettant en avant leurs avantages, inconvénients et dimensionnement.</w:t>
      </w:r>
    </w:p>
    <w:p w14:paraId="7121E5F1" w14:textId="7CE68E20" w:rsidR="00F87DA0" w:rsidRDefault="00F87DA0" w:rsidP="008211FE">
      <w:r w:rsidRPr="00F87DA0">
        <w:t xml:space="preserve">Les </w:t>
      </w:r>
      <w:proofErr w:type="spellStart"/>
      <w:r w:rsidRPr="00F87DA0">
        <w:t>datasheets</w:t>
      </w:r>
      <w:proofErr w:type="spellEnd"/>
      <w:r w:rsidRPr="00F87DA0">
        <w:t xml:space="preserve"> des composants sont référencées en bibliographie ou accessibles via les liens dans les tableaux. Les schémas électroniques correspondants </w:t>
      </w:r>
      <w:r w:rsidR="000E744C">
        <w:t>sont joint en annexe (</w:t>
      </w:r>
      <w:r w:rsidR="000E744C">
        <w:fldChar w:fldCharType="begin"/>
      </w:r>
      <w:r w:rsidR="000E744C">
        <w:instrText xml:space="preserve"> REF _Ref146463495 \r \h </w:instrText>
      </w:r>
      <w:r w:rsidR="000E744C">
        <w:fldChar w:fldCharType="separate"/>
      </w:r>
      <w:r w:rsidR="000E744C">
        <w:t>12.5</w:t>
      </w:r>
      <w:r w:rsidR="000E744C">
        <w:fldChar w:fldCharType="end"/>
      </w:r>
      <w:r w:rsidR="000E744C">
        <w:t>)</w:t>
      </w:r>
      <w:r w:rsidRPr="00F87DA0">
        <w:t>.</w:t>
      </w:r>
    </w:p>
    <w:p w14:paraId="6FB50FBD" w14:textId="2F578BAC" w:rsidR="00D97689" w:rsidRDefault="00D97689" w:rsidP="008211FE">
      <w:pPr>
        <w:pStyle w:val="Titre2"/>
      </w:pPr>
      <w:bookmarkStart w:id="7" w:name="_Toc146463583"/>
      <w:r w:rsidRPr="00537868">
        <w:t>Schéma-bloc</w:t>
      </w:r>
      <w:r w:rsidR="008211FE">
        <w:t xml:space="preserve"> du système</w:t>
      </w:r>
      <w:bookmarkEnd w:id="7"/>
    </w:p>
    <w:p w14:paraId="4AEFCF7F" w14:textId="11681B3F" w:rsidR="0000681A" w:rsidRPr="0000681A" w:rsidRDefault="009E449B" w:rsidP="0000681A">
      <w:r>
        <w:t>Le schéma-bloc suivant résume les</w:t>
      </w:r>
      <w:r w:rsidR="0000681A">
        <w:t xml:space="preserve"> composants du système</w:t>
      </w:r>
      <w:r w:rsidR="00F87DA0">
        <w:t> :</w:t>
      </w:r>
    </w:p>
    <w:p w14:paraId="49E8D5A2" w14:textId="77777777" w:rsidR="0000681A" w:rsidRDefault="005E7B9C" w:rsidP="004E6E62">
      <w:pPr>
        <w:pStyle w:val="Image-centree"/>
      </w:pPr>
      <w:r w:rsidRPr="00537868">
        <w:rPr>
          <w:lang w:val="fr-CH" w:eastAsia="fr-CH"/>
        </w:rPr>
        <w:drawing>
          <wp:inline distT="0" distB="0" distL="0" distR="0" wp14:anchorId="732F13D1" wp14:editId="66AA1C62">
            <wp:extent cx="4015628" cy="6810902"/>
            <wp:effectExtent l="0" t="0" r="4445" b="0"/>
            <wp:docPr id="1536430230"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430230" name="Image 4"/>
                    <pic:cNvPicPr>
                      <a:picLocks noChangeAspect="1" noChangeArrowheads="1"/>
                    </pic:cNvPicPr>
                  </pic:nvPicPr>
                  <pic:blipFill>
                    <a:blip r:embed="rId12"/>
                    <a:stretch>
                      <a:fillRect/>
                    </a:stretch>
                  </pic:blipFill>
                  <pic:spPr bwMode="auto">
                    <a:xfrm>
                      <a:off x="0" y="0"/>
                      <a:ext cx="4075761" cy="6912893"/>
                    </a:xfrm>
                    <a:prstGeom prst="rect">
                      <a:avLst/>
                    </a:prstGeom>
                    <a:noFill/>
                    <a:ln>
                      <a:noFill/>
                    </a:ln>
                  </pic:spPr>
                </pic:pic>
              </a:graphicData>
            </a:graphic>
          </wp:inline>
        </w:drawing>
      </w:r>
    </w:p>
    <w:p w14:paraId="03941232" w14:textId="77E3E8BA" w:rsidR="00067B33" w:rsidRDefault="0000681A" w:rsidP="009E449B">
      <w:pPr>
        <w:pStyle w:val="Lgende"/>
      </w:pPr>
      <w:bookmarkStart w:id="8" w:name="_Toc146463637"/>
      <w:r>
        <w:t xml:space="preserve">Figure </w:t>
      </w:r>
      <w:r>
        <w:fldChar w:fldCharType="begin"/>
      </w:r>
      <w:r>
        <w:instrText xml:space="preserve"> SEQ Figure \* ARABIC </w:instrText>
      </w:r>
      <w:r>
        <w:fldChar w:fldCharType="separate"/>
      </w:r>
      <w:r w:rsidR="00663E5E">
        <w:rPr>
          <w:noProof/>
        </w:rPr>
        <w:t>2</w:t>
      </w:r>
      <w:r>
        <w:rPr>
          <w:noProof/>
        </w:rPr>
        <w:fldChar w:fldCharType="end"/>
      </w:r>
      <w:r>
        <w:t xml:space="preserve"> : Schéma-bloc du système</w:t>
      </w:r>
      <w:bookmarkEnd w:id="8"/>
    </w:p>
    <w:p w14:paraId="6E6FF020" w14:textId="77777777" w:rsidR="006926AF" w:rsidRPr="00537868" w:rsidRDefault="006926AF" w:rsidP="006926AF">
      <w:pPr>
        <w:pStyle w:val="Titre2"/>
      </w:pPr>
      <w:bookmarkStart w:id="9" w:name="_Toc146463584"/>
      <w:r w:rsidRPr="00537868">
        <w:lastRenderedPageBreak/>
        <w:t>Connecteurs 230VAC</w:t>
      </w:r>
      <w:bookmarkEnd w:id="9"/>
    </w:p>
    <w:p w14:paraId="3C0438E2" w14:textId="3173A3AA" w:rsidR="00063A06" w:rsidRPr="00537868" w:rsidRDefault="00063A06" w:rsidP="00063A06">
      <w:r w:rsidRPr="00537868">
        <w:t xml:space="preserve">L’appareil doit être alimenté directement sur le réseau électrique. Il doit </w:t>
      </w:r>
      <w:r w:rsidR="00B86117">
        <w:t xml:space="preserve">aussi </w:t>
      </w:r>
      <w:r w:rsidRPr="00537868">
        <w:t xml:space="preserve">pouvoir fournir une sortie 230VAC avec </w:t>
      </w:r>
      <w:r w:rsidR="000D3C01">
        <w:t>le</w:t>
      </w:r>
      <w:r w:rsidRPr="00537868">
        <w:t xml:space="preserve"> courant</w:t>
      </w:r>
      <w:r w:rsidR="000D3C01">
        <w:t xml:space="preserve"> standard d’une prise électrique (10A).</w:t>
      </w:r>
    </w:p>
    <w:p w14:paraId="56DDC622" w14:textId="413C24A3" w:rsidR="00E6287F" w:rsidRPr="00537868" w:rsidRDefault="00063A06" w:rsidP="006926AF">
      <w:r w:rsidRPr="00537868">
        <w:t>L’entrée est réalisée</w:t>
      </w:r>
      <w:r w:rsidR="006926AF" w:rsidRPr="00537868">
        <w:t xml:space="preserve"> au moyen d'un</w:t>
      </w:r>
      <w:r w:rsidR="00AC4A84" w:rsidRPr="00537868">
        <w:t xml:space="preserve"> câble et d’une</w:t>
      </w:r>
      <w:r w:rsidR="006926AF" w:rsidRPr="00537868">
        <w:t xml:space="preserve"> prise IEC C14 standard</w:t>
      </w:r>
      <w:r w:rsidRPr="00537868">
        <w:t>, couramment utilisée au sein de l’ES</w:t>
      </w:r>
      <w:r w:rsidR="006926AF" w:rsidRPr="00537868">
        <w:t xml:space="preserve">. Celle-ci </w:t>
      </w:r>
      <w:r w:rsidRPr="00537868">
        <w:t xml:space="preserve">est montée sur le boiter et </w:t>
      </w:r>
      <w:r w:rsidR="006926AF" w:rsidRPr="00537868">
        <w:t>intègre un porte-fusible et un interrupteur, connectés en interne</w:t>
      </w:r>
      <w:r w:rsidR="00AC4A84" w:rsidRPr="00537868">
        <w:t>, pour assurer la sécurité du circuit et de l’utilisateur</w:t>
      </w:r>
      <w:r w:rsidR="006926AF" w:rsidRPr="00537868">
        <w:t>.</w:t>
      </w:r>
    </w:p>
    <w:p w14:paraId="575BDCA8" w14:textId="0DC77DCF" w:rsidR="006926AF" w:rsidRPr="00537868" w:rsidRDefault="006926AF" w:rsidP="006926AF">
      <w:r w:rsidRPr="00537868">
        <w:t>La sortie du circuit est réalisée avec un câble doté d'une prise électrique CH (T13) femelle</w:t>
      </w:r>
      <w:r w:rsidR="00063A06" w:rsidRPr="00537868">
        <w:t xml:space="preserve"> permettant de connecter un appareil ou une multiprise</w:t>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E40A31" w:rsidRPr="00537868" w14:paraId="01DB3F4A" w14:textId="77777777" w:rsidTr="000D3C01">
        <w:trPr>
          <w:trHeight w:val="397"/>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12BD43B5" w14:textId="1BE3854E" w:rsidR="00E40A31" w:rsidRPr="00537868" w:rsidRDefault="00435989" w:rsidP="00A94B0B">
            <w:pPr>
              <w:pStyle w:val="titre-Tableaux"/>
            </w:pPr>
            <w:r w:rsidRPr="00A94B0B">
              <w:t>Connecteur d’entrée 230VAC</w:t>
            </w:r>
            <w:r w:rsidR="0059753C">
              <w:tab/>
            </w:r>
            <w:hyperlink r:id="rId13" w:history="1">
              <w:proofErr w:type="spellStart"/>
              <w:r w:rsidR="0059753C" w:rsidRPr="000D3C01">
                <w:rPr>
                  <w:rStyle w:val="Lienhypertexte"/>
                </w:rPr>
                <w:t>Datasheet</w:t>
              </w:r>
              <w:proofErr w:type="spellEnd"/>
            </w:hyperlink>
            <w:r w:rsidR="0059753C" w:rsidRPr="000D3C01">
              <w:rPr>
                <w:rStyle w:val="titre-TableauxCar"/>
              </w:rPr>
              <w:t xml:space="preserve"> </w:t>
            </w:r>
            <w:r w:rsidR="004A512D">
              <w:rPr>
                <w:rStyle w:val="titre-TableauxCar"/>
              </w:rPr>
              <w:fldChar w:fldCharType="begin"/>
            </w:r>
            <w:r w:rsidR="004A512D">
              <w:rPr>
                <w:rStyle w:val="titre-TableauxCar"/>
              </w:rPr>
              <w:instrText xml:space="preserve"> ADDIN ZOTERO_ITEM CSL_CITATION {"citationID":"czmWWAkQ","properties":{"formattedCitation":"[1]","plainCitation":"[1]","noteIndex":0},"citationItems":[{"id":61,"uris":["http://zotero.org/users/10756185/items/K9273U78"],"itemData":{"id":61,"type":"document","title":"DD11-IEC-C14.pdf","URL":"https://www.schurter.com/en/datasheet/typ_DD11.pdf","accessed":{"date-parts":[["2023",9,24]]},"citation-key":""}}],"schema":"https://github.com/citation-style-language/schema/raw/master/csl-citation.json"} </w:instrText>
            </w:r>
            <w:r w:rsidR="004A512D">
              <w:rPr>
                <w:rStyle w:val="titre-TableauxCar"/>
              </w:rPr>
              <w:fldChar w:fldCharType="separate"/>
            </w:r>
            <w:r w:rsidR="004A512D" w:rsidRPr="004A512D">
              <w:t>[1]</w:t>
            </w:r>
            <w:r w:rsidR="004A512D">
              <w:rPr>
                <w:rStyle w:val="titre-TableauxCar"/>
              </w:rPr>
              <w:fldChar w:fldCharType="end"/>
            </w:r>
          </w:p>
        </w:tc>
      </w:tr>
      <w:tr w:rsidR="00435989" w:rsidRPr="00537868" w14:paraId="091E64DB" w14:textId="77777777" w:rsidTr="00A94B0B">
        <w:trPr>
          <w:trHeight w:val="283"/>
          <w:jc w:val="center"/>
        </w:trPr>
        <w:tc>
          <w:tcPr>
            <w:tcW w:w="2551" w:type="dxa"/>
            <w:tcBorders>
              <w:top w:val="single" w:sz="8" w:space="0" w:color="auto"/>
              <w:bottom w:val="single" w:sz="4" w:space="0" w:color="auto"/>
              <w:right w:val="single" w:sz="4" w:space="0" w:color="auto"/>
            </w:tcBorders>
            <w:vAlign w:val="center"/>
          </w:tcPr>
          <w:p w14:paraId="5317A6C4" w14:textId="17BF23E7" w:rsidR="00435989" w:rsidRPr="000D3C01" w:rsidRDefault="000D3C01" w:rsidP="000D3C01">
            <w:pPr>
              <w:pStyle w:val="texte-Tableaux"/>
            </w:pPr>
            <w:r w:rsidRPr="000D3C01">
              <w:t>Fabricant</w:t>
            </w:r>
          </w:p>
        </w:tc>
        <w:tc>
          <w:tcPr>
            <w:tcW w:w="3118" w:type="dxa"/>
            <w:gridSpan w:val="2"/>
            <w:tcBorders>
              <w:top w:val="single" w:sz="8" w:space="0" w:color="auto"/>
              <w:left w:val="single" w:sz="4" w:space="0" w:color="auto"/>
              <w:right w:val="single" w:sz="8" w:space="0" w:color="auto"/>
            </w:tcBorders>
            <w:vAlign w:val="center"/>
          </w:tcPr>
          <w:p w14:paraId="4D657F7A" w14:textId="43D01F8B" w:rsidR="00435989" w:rsidRPr="000D3C01" w:rsidRDefault="000D3C01" w:rsidP="000D3C01">
            <w:pPr>
              <w:pStyle w:val="texte-Tableaux"/>
            </w:pPr>
            <w:proofErr w:type="spellStart"/>
            <w:r w:rsidRPr="000D3C01">
              <w:t>Schurter</w:t>
            </w:r>
            <w:proofErr w:type="spellEnd"/>
          </w:p>
        </w:tc>
        <w:tc>
          <w:tcPr>
            <w:tcW w:w="2835" w:type="dxa"/>
            <w:vMerge w:val="restart"/>
            <w:tcBorders>
              <w:top w:val="single" w:sz="8" w:space="0" w:color="auto"/>
              <w:left w:val="single" w:sz="8" w:space="0" w:color="auto"/>
            </w:tcBorders>
            <w:vAlign w:val="center"/>
          </w:tcPr>
          <w:p w14:paraId="49D846BC" w14:textId="576FAEE4" w:rsidR="00435989" w:rsidRPr="00537868" w:rsidRDefault="00435989" w:rsidP="004E6E62">
            <w:pPr>
              <w:pStyle w:val="Image-centree"/>
            </w:pPr>
            <w:r w:rsidRPr="00537868">
              <w:rPr>
                <w:lang w:val="fr-CH" w:eastAsia="fr-CH"/>
              </w:rPr>
              <w:drawing>
                <wp:inline distT="0" distB="0" distL="0" distR="0" wp14:anchorId="0B8B61BF" wp14:editId="05BD1660">
                  <wp:extent cx="1414462" cy="1414462"/>
                  <wp:effectExtent l="0" t="0" r="0" b="0"/>
                  <wp:docPr id="29465363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27929" cy="1427929"/>
                          </a:xfrm>
                          <a:prstGeom prst="rect">
                            <a:avLst/>
                          </a:prstGeom>
                          <a:noFill/>
                          <a:ln>
                            <a:noFill/>
                          </a:ln>
                        </pic:spPr>
                      </pic:pic>
                    </a:graphicData>
                  </a:graphic>
                </wp:inline>
              </w:drawing>
            </w:r>
          </w:p>
        </w:tc>
      </w:tr>
      <w:tr w:rsidR="000D3C01" w:rsidRPr="00537868" w14:paraId="196F5346"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3C53323F" w14:textId="46DF65FF" w:rsidR="000D3C01" w:rsidRPr="000D3C01" w:rsidRDefault="000D3C01" w:rsidP="000D3C01">
            <w:pPr>
              <w:pStyle w:val="texte-Tableaux"/>
            </w:pPr>
            <w:r w:rsidRPr="000D3C01">
              <w:t>N° de fabricant</w:t>
            </w:r>
          </w:p>
        </w:tc>
        <w:tc>
          <w:tcPr>
            <w:tcW w:w="2268" w:type="dxa"/>
            <w:tcBorders>
              <w:left w:val="single" w:sz="4" w:space="0" w:color="auto"/>
            </w:tcBorders>
            <w:vAlign w:val="center"/>
          </w:tcPr>
          <w:p w14:paraId="5EBB8090" w14:textId="0358C00E" w:rsidR="000D3C01" w:rsidRPr="000D3C01" w:rsidRDefault="000D3C01" w:rsidP="000D3C01">
            <w:pPr>
              <w:pStyle w:val="texte-Tableaux"/>
            </w:pPr>
            <w:r w:rsidRPr="000D3C01">
              <w:t>DD11.0111.1111</w:t>
            </w:r>
          </w:p>
        </w:tc>
        <w:tc>
          <w:tcPr>
            <w:tcW w:w="850" w:type="dxa"/>
            <w:tcBorders>
              <w:right w:val="single" w:sz="8" w:space="0" w:color="auto"/>
            </w:tcBorders>
            <w:vAlign w:val="center"/>
          </w:tcPr>
          <w:p w14:paraId="5A4000CF" w14:textId="77777777" w:rsidR="000D3C01" w:rsidRPr="000D3C01" w:rsidRDefault="000D3C01" w:rsidP="000D3C01">
            <w:pPr>
              <w:pStyle w:val="texte-Tableaux"/>
            </w:pPr>
          </w:p>
        </w:tc>
        <w:tc>
          <w:tcPr>
            <w:tcW w:w="2835" w:type="dxa"/>
            <w:vMerge/>
            <w:tcBorders>
              <w:left w:val="single" w:sz="8" w:space="0" w:color="auto"/>
            </w:tcBorders>
            <w:vAlign w:val="center"/>
          </w:tcPr>
          <w:p w14:paraId="646BDFA3" w14:textId="77777777" w:rsidR="000D3C01" w:rsidRPr="00537868" w:rsidRDefault="000D3C01" w:rsidP="000D3C01"/>
        </w:tc>
      </w:tr>
      <w:tr w:rsidR="000D3C01" w:rsidRPr="00537868" w14:paraId="3B6D2641"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6E0FCEC4" w14:textId="2AD95B95" w:rsidR="000D3C01" w:rsidRPr="000D3C01" w:rsidRDefault="000D3C01" w:rsidP="000D3C01">
            <w:pPr>
              <w:pStyle w:val="texte-Tableaux"/>
            </w:pPr>
            <w:r w:rsidRPr="000D3C01">
              <w:t xml:space="preserve">Tension </w:t>
            </w:r>
            <w:r>
              <w:t>nominale</w:t>
            </w:r>
          </w:p>
        </w:tc>
        <w:tc>
          <w:tcPr>
            <w:tcW w:w="2268" w:type="dxa"/>
            <w:tcBorders>
              <w:left w:val="single" w:sz="4" w:space="0" w:color="auto"/>
            </w:tcBorders>
            <w:vAlign w:val="center"/>
          </w:tcPr>
          <w:p w14:paraId="6F7C31A8" w14:textId="075E382F" w:rsidR="000D3C01" w:rsidRPr="000D3C01" w:rsidRDefault="000D3C01" w:rsidP="000D3C01">
            <w:pPr>
              <w:pStyle w:val="texte-Tableaux"/>
            </w:pPr>
            <w:r w:rsidRPr="000D3C01">
              <w:t>250 RMS</w:t>
            </w:r>
          </w:p>
        </w:tc>
        <w:tc>
          <w:tcPr>
            <w:tcW w:w="850" w:type="dxa"/>
            <w:tcBorders>
              <w:right w:val="single" w:sz="8" w:space="0" w:color="auto"/>
            </w:tcBorders>
            <w:vAlign w:val="center"/>
          </w:tcPr>
          <w:p w14:paraId="0A89EEFF" w14:textId="77777777" w:rsidR="000D3C01" w:rsidRPr="000D3C01" w:rsidRDefault="000D3C01" w:rsidP="000D3C01">
            <w:pPr>
              <w:pStyle w:val="texte-Tableaux"/>
            </w:pPr>
            <w:r w:rsidRPr="000D3C01">
              <w:t>[VAC]</w:t>
            </w:r>
          </w:p>
        </w:tc>
        <w:tc>
          <w:tcPr>
            <w:tcW w:w="2835" w:type="dxa"/>
            <w:vMerge/>
            <w:tcBorders>
              <w:left w:val="single" w:sz="8" w:space="0" w:color="auto"/>
            </w:tcBorders>
            <w:vAlign w:val="center"/>
          </w:tcPr>
          <w:p w14:paraId="68A274F1" w14:textId="77777777" w:rsidR="000D3C01" w:rsidRPr="00537868" w:rsidRDefault="000D3C01" w:rsidP="000D3C01"/>
        </w:tc>
      </w:tr>
      <w:tr w:rsidR="000D3C01" w:rsidRPr="00537868" w14:paraId="055FA605"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65616A3F" w14:textId="128F3032" w:rsidR="000D3C01" w:rsidRPr="000D3C01" w:rsidRDefault="000D3C01" w:rsidP="000D3C01">
            <w:pPr>
              <w:pStyle w:val="texte-Tableaux"/>
            </w:pPr>
            <w:r w:rsidRPr="000D3C01">
              <w:t xml:space="preserve">Courant </w:t>
            </w:r>
            <w:r>
              <w:t>nominale</w:t>
            </w:r>
          </w:p>
        </w:tc>
        <w:tc>
          <w:tcPr>
            <w:tcW w:w="2268" w:type="dxa"/>
            <w:tcBorders>
              <w:left w:val="single" w:sz="4" w:space="0" w:color="auto"/>
            </w:tcBorders>
            <w:vAlign w:val="center"/>
          </w:tcPr>
          <w:p w14:paraId="6535DC89" w14:textId="77777777" w:rsidR="000D3C01" w:rsidRPr="000D3C01" w:rsidRDefault="000D3C01" w:rsidP="000D3C01">
            <w:pPr>
              <w:pStyle w:val="texte-Tableaux"/>
            </w:pPr>
            <w:r w:rsidRPr="000D3C01">
              <w:t>10</w:t>
            </w:r>
          </w:p>
        </w:tc>
        <w:tc>
          <w:tcPr>
            <w:tcW w:w="850" w:type="dxa"/>
            <w:tcBorders>
              <w:right w:val="single" w:sz="8" w:space="0" w:color="auto"/>
            </w:tcBorders>
            <w:vAlign w:val="center"/>
          </w:tcPr>
          <w:p w14:paraId="5E5A51F4" w14:textId="77777777" w:rsidR="000D3C01" w:rsidRPr="000D3C01" w:rsidRDefault="000D3C01" w:rsidP="000D3C01">
            <w:pPr>
              <w:pStyle w:val="texte-Tableaux"/>
            </w:pPr>
            <w:r w:rsidRPr="000D3C01">
              <w:t>[A]</w:t>
            </w:r>
          </w:p>
        </w:tc>
        <w:tc>
          <w:tcPr>
            <w:tcW w:w="2835" w:type="dxa"/>
            <w:vMerge/>
            <w:tcBorders>
              <w:left w:val="single" w:sz="8" w:space="0" w:color="auto"/>
            </w:tcBorders>
            <w:vAlign w:val="center"/>
          </w:tcPr>
          <w:p w14:paraId="4A06E3D8" w14:textId="77777777" w:rsidR="000D3C01" w:rsidRPr="00537868" w:rsidRDefault="000D3C01" w:rsidP="000D3C01"/>
        </w:tc>
      </w:tr>
      <w:tr w:rsidR="000D3C01" w:rsidRPr="00537868" w14:paraId="718F39A3"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298F9FF6" w14:textId="03C72021" w:rsidR="000D3C01" w:rsidRPr="000D3C01" w:rsidRDefault="000D3C01" w:rsidP="000D3C01">
            <w:pPr>
              <w:pStyle w:val="texte-Tableaux"/>
            </w:pPr>
            <w:r w:rsidRPr="000D3C01">
              <w:t>Taille fusible</w:t>
            </w:r>
          </w:p>
        </w:tc>
        <w:tc>
          <w:tcPr>
            <w:tcW w:w="2268" w:type="dxa"/>
            <w:tcBorders>
              <w:left w:val="single" w:sz="4" w:space="0" w:color="auto"/>
            </w:tcBorders>
            <w:vAlign w:val="center"/>
          </w:tcPr>
          <w:p w14:paraId="05F86F7F" w14:textId="19E685AF" w:rsidR="000D3C01" w:rsidRPr="000D3C01" w:rsidRDefault="000D3C01" w:rsidP="000D3C01">
            <w:pPr>
              <w:pStyle w:val="texte-Tableaux"/>
            </w:pPr>
            <w:r w:rsidRPr="000D3C01">
              <w:t>5 x 20</w:t>
            </w:r>
          </w:p>
        </w:tc>
        <w:tc>
          <w:tcPr>
            <w:tcW w:w="850" w:type="dxa"/>
            <w:tcBorders>
              <w:right w:val="single" w:sz="8" w:space="0" w:color="auto"/>
            </w:tcBorders>
            <w:vAlign w:val="center"/>
          </w:tcPr>
          <w:p w14:paraId="26DA076C" w14:textId="3B91E87A" w:rsidR="000D3C01" w:rsidRPr="000D3C01" w:rsidRDefault="000D3C01" w:rsidP="000D3C01">
            <w:pPr>
              <w:pStyle w:val="texte-Tableaux"/>
            </w:pPr>
            <w:r w:rsidRPr="000D3C01">
              <w:t>[mm]</w:t>
            </w:r>
          </w:p>
        </w:tc>
        <w:tc>
          <w:tcPr>
            <w:tcW w:w="2835" w:type="dxa"/>
            <w:vMerge/>
            <w:tcBorders>
              <w:left w:val="single" w:sz="8" w:space="0" w:color="auto"/>
            </w:tcBorders>
            <w:vAlign w:val="center"/>
          </w:tcPr>
          <w:p w14:paraId="155B7B20" w14:textId="77777777" w:rsidR="000D3C01" w:rsidRPr="00537868" w:rsidRDefault="000D3C01" w:rsidP="000D3C01"/>
        </w:tc>
      </w:tr>
      <w:tr w:rsidR="000D3C01" w:rsidRPr="00537868" w14:paraId="40D8DCBE"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4170CB68" w14:textId="03D2B2F6" w:rsidR="000D3C01" w:rsidRPr="000D3C01" w:rsidRDefault="000D3C01" w:rsidP="000D3C01">
            <w:pPr>
              <w:pStyle w:val="texte-Tableaux"/>
            </w:pPr>
            <w:r w:rsidRPr="000D3C01">
              <w:t>Puissance fusible</w:t>
            </w:r>
          </w:p>
        </w:tc>
        <w:tc>
          <w:tcPr>
            <w:tcW w:w="2268" w:type="dxa"/>
            <w:tcBorders>
              <w:left w:val="single" w:sz="4" w:space="0" w:color="auto"/>
            </w:tcBorders>
            <w:vAlign w:val="center"/>
          </w:tcPr>
          <w:p w14:paraId="1F383A76" w14:textId="34187A20" w:rsidR="000D3C01" w:rsidRPr="000D3C01" w:rsidRDefault="000D3C01" w:rsidP="000D3C01">
            <w:pPr>
              <w:pStyle w:val="texte-Tableaux"/>
            </w:pPr>
            <w:r w:rsidRPr="000D3C01">
              <w:t>2</w:t>
            </w:r>
          </w:p>
        </w:tc>
        <w:tc>
          <w:tcPr>
            <w:tcW w:w="850" w:type="dxa"/>
            <w:tcBorders>
              <w:right w:val="single" w:sz="8" w:space="0" w:color="auto"/>
            </w:tcBorders>
            <w:vAlign w:val="center"/>
          </w:tcPr>
          <w:p w14:paraId="4B278700" w14:textId="4E65432C" w:rsidR="000D3C01" w:rsidRPr="000D3C01" w:rsidRDefault="000D3C01" w:rsidP="000D3C01">
            <w:pPr>
              <w:pStyle w:val="texte-Tableaux"/>
            </w:pPr>
            <w:r w:rsidRPr="000D3C01">
              <w:t>[W]</w:t>
            </w:r>
          </w:p>
        </w:tc>
        <w:tc>
          <w:tcPr>
            <w:tcW w:w="2835" w:type="dxa"/>
            <w:vMerge/>
            <w:tcBorders>
              <w:left w:val="single" w:sz="8" w:space="0" w:color="auto"/>
            </w:tcBorders>
            <w:vAlign w:val="center"/>
          </w:tcPr>
          <w:p w14:paraId="4672E570" w14:textId="77777777" w:rsidR="000D3C01" w:rsidRPr="00537868" w:rsidRDefault="000D3C01" w:rsidP="000D3C01"/>
        </w:tc>
      </w:tr>
      <w:tr w:rsidR="000D3C01" w:rsidRPr="00537868" w14:paraId="4C17EB3C" w14:textId="77777777" w:rsidTr="00A94B0B">
        <w:trPr>
          <w:trHeight w:val="283"/>
          <w:jc w:val="center"/>
        </w:trPr>
        <w:tc>
          <w:tcPr>
            <w:tcW w:w="2551" w:type="dxa"/>
            <w:tcBorders>
              <w:top w:val="single" w:sz="4" w:space="0" w:color="auto"/>
              <w:bottom w:val="single" w:sz="8" w:space="0" w:color="auto"/>
              <w:right w:val="single" w:sz="4" w:space="0" w:color="auto"/>
            </w:tcBorders>
            <w:vAlign w:val="center"/>
          </w:tcPr>
          <w:p w14:paraId="40AE03D0" w14:textId="761B6F18" w:rsidR="000D3C01" w:rsidRPr="000D3C01" w:rsidRDefault="000D3C01" w:rsidP="000D3C01">
            <w:pPr>
              <w:pStyle w:val="texte-Tableaux"/>
            </w:pPr>
            <w:r w:rsidRPr="000D3C01">
              <w:t>Interrupteur</w:t>
            </w:r>
          </w:p>
        </w:tc>
        <w:tc>
          <w:tcPr>
            <w:tcW w:w="3118" w:type="dxa"/>
            <w:gridSpan w:val="2"/>
            <w:tcBorders>
              <w:left w:val="single" w:sz="4" w:space="0" w:color="auto"/>
              <w:right w:val="single" w:sz="8" w:space="0" w:color="auto"/>
            </w:tcBorders>
            <w:vAlign w:val="center"/>
          </w:tcPr>
          <w:p w14:paraId="7E902587" w14:textId="348BBA51" w:rsidR="000D3C01" w:rsidRPr="000D3C01" w:rsidRDefault="000D3C01" w:rsidP="000D3C01">
            <w:pPr>
              <w:pStyle w:val="texte-Tableaux"/>
            </w:pPr>
            <w:r w:rsidRPr="000D3C01">
              <w:t>2 pos. / non-illuminé</w:t>
            </w:r>
            <w:r w:rsidRPr="000D3C01">
              <w:br/>
              <w:t>Disjoncteur thermique</w:t>
            </w:r>
          </w:p>
        </w:tc>
        <w:tc>
          <w:tcPr>
            <w:tcW w:w="2835" w:type="dxa"/>
            <w:vMerge/>
            <w:tcBorders>
              <w:left w:val="single" w:sz="8" w:space="0" w:color="auto"/>
            </w:tcBorders>
            <w:vAlign w:val="center"/>
          </w:tcPr>
          <w:p w14:paraId="7AFCB77B" w14:textId="77777777" w:rsidR="000D3C01" w:rsidRPr="00537868" w:rsidRDefault="000D3C01" w:rsidP="000D3C01">
            <w:pPr>
              <w:keepNext/>
            </w:pPr>
          </w:p>
        </w:tc>
      </w:tr>
    </w:tbl>
    <w:p w14:paraId="7E69239F" w14:textId="053BC4DC" w:rsidR="00435989" w:rsidRPr="00537868" w:rsidRDefault="00435989">
      <w:pPr>
        <w:pStyle w:val="Lgende"/>
      </w:pPr>
      <w:bookmarkStart w:id="10" w:name="_Toc146463656"/>
      <w:r w:rsidRPr="00537868">
        <w:t xml:space="preserve">Tableau </w:t>
      </w:r>
      <w:r w:rsidR="008526A6">
        <w:fldChar w:fldCharType="begin"/>
      </w:r>
      <w:r w:rsidR="008526A6">
        <w:instrText xml:space="preserve"> SEQ Tableau \* ARABIC </w:instrText>
      </w:r>
      <w:r w:rsidR="008526A6">
        <w:fldChar w:fldCharType="separate"/>
      </w:r>
      <w:r w:rsidR="008526A6">
        <w:rPr>
          <w:noProof/>
        </w:rPr>
        <w:t>1</w:t>
      </w:r>
      <w:r w:rsidR="008526A6">
        <w:fldChar w:fldCharType="end"/>
      </w:r>
      <w:r w:rsidRPr="00537868">
        <w:t xml:space="preserve"> : Caractéristiques principales de la prise IEC C14</w:t>
      </w:r>
      <w:bookmarkEnd w:id="10"/>
    </w:p>
    <w:p w14:paraId="7D997A2F" w14:textId="0B3D9324" w:rsidR="001E09AA" w:rsidRPr="00537868" w:rsidRDefault="001E09AA" w:rsidP="001E09AA">
      <w:r w:rsidRPr="00537868">
        <w:t>Les connecteurs externes sont reliés à des borniers pour acheminer la phase et le neutre à travers le PCB, utilisés par le convertisseur AC/DC</w:t>
      </w:r>
      <w:r w:rsidR="00A94B0B">
        <w:t xml:space="preserve"> et la commutation via le relai</w:t>
      </w:r>
      <w:r w:rsidR="006926AF" w:rsidRPr="00537868">
        <w:t>.</w:t>
      </w:r>
    </w:p>
    <w:p w14:paraId="2ABB97AF" w14:textId="7190EE6A" w:rsidR="006926AF" w:rsidRPr="00537868" w:rsidRDefault="006926AF" w:rsidP="001E09AA">
      <w:r w:rsidRPr="00537868">
        <w:t>La mise à la terre est établie directement de l'entrée à la sortie, le boîtier ou le circuit ne nécessitant pas de protection</w:t>
      </w:r>
      <w:r w:rsidR="00793FD8">
        <w:t>s</w:t>
      </w:r>
      <w:r w:rsidRPr="00537868">
        <w:t xml:space="preserve"> particulière</w:t>
      </w:r>
      <w:r w:rsidR="00793FD8">
        <w:t>s</w:t>
      </w:r>
      <w:r w:rsidR="00B86117">
        <w:t xml:space="preserve"> contrairement aux</w:t>
      </w:r>
      <w:r w:rsidR="001E09AA" w:rsidRPr="00537868">
        <w:t xml:space="preserve"> </w:t>
      </w:r>
      <w:r w:rsidR="00B86117">
        <w:t>appareils connectés à la sortie.</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6926AF" w:rsidRPr="00537868" w14:paraId="77334937" w14:textId="77777777" w:rsidTr="000D3C01">
        <w:trPr>
          <w:trHeight w:val="397"/>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9B6DC6D" w14:textId="62D16394" w:rsidR="006926AF" w:rsidRPr="00537868" w:rsidRDefault="006926AF" w:rsidP="00A94B0B">
            <w:pPr>
              <w:pStyle w:val="titre-Tableaux"/>
            </w:pPr>
            <w:r w:rsidRPr="00537868">
              <w:t>Borniers</w:t>
            </w:r>
            <w:r w:rsidR="0059753C">
              <w:tab/>
            </w:r>
            <w:hyperlink r:id="rId15" w:history="1">
              <w:proofErr w:type="spellStart"/>
              <w:r w:rsidR="0059753C" w:rsidRPr="0006145D">
                <w:rPr>
                  <w:rStyle w:val="Lienhypertexte"/>
                </w:rPr>
                <w:t>Datasheet</w:t>
              </w:r>
              <w:proofErr w:type="spellEnd"/>
            </w:hyperlink>
            <w:r w:rsidR="0059753C">
              <w:t xml:space="preserve"> </w:t>
            </w:r>
            <w:r w:rsidR="004A512D">
              <w:fldChar w:fldCharType="begin"/>
            </w:r>
            <w:r w:rsidR="004A512D">
              <w:instrText xml:space="preserve"> ADDIN ZOTERO_ITEM CSL_CITATION {"citationID":"FXLackyO","properties":{"formattedCitation":"[2]","plainCitation":"[2]","noteIndex":0},"citationItems":[{"id":62,"uris":["http://zotero.org/users/10756185/items/9HWQWM5A"],"itemData":{"id":62,"type":"document","title":"WE-6914017000xxB.pdf","URL":"https://www.we-online.com/components/products/datasheet/691401700002B.pdf","accessed":{"date-parts":[["2023",9,24]]},"citation-key":""}}],"schema":"https://github.com/citation-style-language/schema/raw/master/csl-citation.json"} </w:instrText>
            </w:r>
            <w:r w:rsidR="004A512D">
              <w:fldChar w:fldCharType="separate"/>
            </w:r>
            <w:r w:rsidR="004A512D" w:rsidRPr="004A512D">
              <w:t>[2]</w:t>
            </w:r>
            <w:r w:rsidR="004A512D">
              <w:fldChar w:fldCharType="end"/>
            </w:r>
          </w:p>
        </w:tc>
      </w:tr>
      <w:tr w:rsidR="006926AF" w:rsidRPr="00537868" w14:paraId="6DD8D5E3" w14:textId="77777777" w:rsidTr="00A94B0B">
        <w:trPr>
          <w:trHeight w:val="283"/>
          <w:jc w:val="center"/>
        </w:trPr>
        <w:tc>
          <w:tcPr>
            <w:tcW w:w="2551" w:type="dxa"/>
            <w:tcBorders>
              <w:top w:val="single" w:sz="8" w:space="0" w:color="auto"/>
              <w:bottom w:val="single" w:sz="4" w:space="0" w:color="auto"/>
              <w:right w:val="single" w:sz="4" w:space="0" w:color="auto"/>
            </w:tcBorders>
            <w:vAlign w:val="center"/>
          </w:tcPr>
          <w:p w14:paraId="058CBA7F" w14:textId="150B54CE" w:rsidR="006926AF" w:rsidRPr="00537868" w:rsidRDefault="000D3C01"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2DB42D4" w14:textId="65B7D1C7" w:rsidR="006926AF" w:rsidRPr="00537868" w:rsidRDefault="000D3C01" w:rsidP="000D3C01">
            <w:pPr>
              <w:pStyle w:val="texte-Tableaux"/>
            </w:pPr>
            <w:proofErr w:type="spellStart"/>
            <w:r w:rsidRPr="000D3C01">
              <w:t>Würth</w:t>
            </w:r>
            <w:proofErr w:type="spellEnd"/>
            <w:r w:rsidRPr="000D3C01">
              <w:t xml:space="preserve"> </w:t>
            </w:r>
            <w:proofErr w:type="spellStart"/>
            <w:r w:rsidRPr="000D3C01">
              <w:t>Elektronik</w:t>
            </w:r>
            <w:proofErr w:type="spellEnd"/>
          </w:p>
        </w:tc>
        <w:tc>
          <w:tcPr>
            <w:tcW w:w="2835" w:type="dxa"/>
            <w:vMerge w:val="restart"/>
            <w:tcBorders>
              <w:top w:val="single" w:sz="8" w:space="0" w:color="auto"/>
              <w:left w:val="single" w:sz="8" w:space="0" w:color="auto"/>
            </w:tcBorders>
            <w:vAlign w:val="center"/>
          </w:tcPr>
          <w:p w14:paraId="309F6455" w14:textId="77777777" w:rsidR="006926AF" w:rsidRPr="00537868" w:rsidRDefault="006926AF" w:rsidP="004E6E62">
            <w:pPr>
              <w:pStyle w:val="Image-centree"/>
            </w:pPr>
            <w:r w:rsidRPr="00537868">
              <w:rPr>
                <w:lang w:val="fr-CH" w:eastAsia="fr-CH"/>
              </w:rPr>
              <w:drawing>
                <wp:inline distT="0" distB="0" distL="0" distR="0" wp14:anchorId="7CE22E7A" wp14:editId="324A9DE7">
                  <wp:extent cx="1142774" cy="864000"/>
                  <wp:effectExtent l="0" t="0" r="635" b="0"/>
                  <wp:docPr id="5" name="Image 5" descr="Une image contenant jouet, plas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jouet, plastique&#10;&#10;Description générée automatiquement"/>
                          <pic:cNvPicPr>
                            <a:picLocks noChangeAspect="1" noChangeArrowheads="1"/>
                          </pic:cNvPicPr>
                        </pic:nvPicPr>
                        <pic:blipFill rotWithShape="1">
                          <a:blip r:embed="rId16">
                            <a:extLst>
                              <a:ext uri="{28A0092B-C50C-407E-A947-70E740481C1C}">
                                <a14:useLocalDpi xmlns:a14="http://schemas.microsoft.com/office/drawing/2010/main" val="0"/>
                              </a:ext>
                            </a:extLst>
                          </a:blip>
                          <a:srcRect t="8825" b="6549"/>
                          <a:stretch/>
                        </pic:blipFill>
                        <pic:spPr bwMode="auto">
                          <a:xfrm>
                            <a:off x="0" y="0"/>
                            <a:ext cx="1142774" cy="864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D3C01" w:rsidRPr="00537868" w14:paraId="039DE2E1"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73326647" w14:textId="24F1BA5F" w:rsidR="000D3C01" w:rsidRPr="00537868" w:rsidRDefault="000D3C01" w:rsidP="000D3C01">
            <w:pPr>
              <w:pStyle w:val="texte-Tableaux"/>
            </w:pPr>
            <w:r w:rsidRPr="00537868">
              <w:t>N° de fabricant</w:t>
            </w:r>
          </w:p>
        </w:tc>
        <w:tc>
          <w:tcPr>
            <w:tcW w:w="2268" w:type="dxa"/>
            <w:tcBorders>
              <w:left w:val="single" w:sz="4" w:space="0" w:color="auto"/>
            </w:tcBorders>
            <w:vAlign w:val="center"/>
          </w:tcPr>
          <w:p w14:paraId="6F8AB883" w14:textId="3115174B" w:rsidR="000D3C01" w:rsidRPr="00537868" w:rsidRDefault="000D3C01" w:rsidP="000D3C01">
            <w:pPr>
              <w:pStyle w:val="texte-Tableaux"/>
            </w:pPr>
            <w:r w:rsidRPr="00537868">
              <w:t>69140170000</w:t>
            </w:r>
            <w:r>
              <w:t>xB</w:t>
            </w:r>
          </w:p>
        </w:tc>
        <w:tc>
          <w:tcPr>
            <w:tcW w:w="850" w:type="dxa"/>
            <w:tcBorders>
              <w:right w:val="single" w:sz="8" w:space="0" w:color="auto"/>
            </w:tcBorders>
            <w:vAlign w:val="center"/>
          </w:tcPr>
          <w:p w14:paraId="37D56A35" w14:textId="77777777" w:rsidR="000D3C01" w:rsidRPr="00537868" w:rsidRDefault="000D3C01" w:rsidP="000D3C01">
            <w:pPr>
              <w:pStyle w:val="texte-Tableaux"/>
            </w:pPr>
          </w:p>
        </w:tc>
        <w:tc>
          <w:tcPr>
            <w:tcW w:w="2835" w:type="dxa"/>
            <w:vMerge/>
            <w:tcBorders>
              <w:left w:val="single" w:sz="8" w:space="0" w:color="auto"/>
            </w:tcBorders>
            <w:vAlign w:val="center"/>
          </w:tcPr>
          <w:p w14:paraId="11584D65" w14:textId="77777777" w:rsidR="000D3C01" w:rsidRPr="00537868" w:rsidRDefault="000D3C01" w:rsidP="000D3C01"/>
        </w:tc>
      </w:tr>
      <w:tr w:rsidR="000D3C01" w:rsidRPr="00537868" w14:paraId="73BE4FD7"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32926179" w14:textId="0D5A03CC" w:rsidR="000D3C01" w:rsidRPr="00537868" w:rsidRDefault="000D3C01" w:rsidP="000D3C01">
            <w:pPr>
              <w:pStyle w:val="texte-Tableaux"/>
            </w:pPr>
            <w:r w:rsidRPr="00537868">
              <w:t xml:space="preserve">Tension </w:t>
            </w:r>
            <w:r>
              <w:t>nominale</w:t>
            </w:r>
          </w:p>
        </w:tc>
        <w:tc>
          <w:tcPr>
            <w:tcW w:w="2268" w:type="dxa"/>
            <w:tcBorders>
              <w:left w:val="single" w:sz="4" w:space="0" w:color="auto"/>
            </w:tcBorders>
            <w:vAlign w:val="center"/>
          </w:tcPr>
          <w:p w14:paraId="34B22A1C" w14:textId="77777777" w:rsidR="000D3C01" w:rsidRPr="00537868" w:rsidRDefault="000D3C01" w:rsidP="000D3C01">
            <w:pPr>
              <w:pStyle w:val="texte-Tableaux"/>
            </w:pPr>
            <w:r w:rsidRPr="00537868">
              <w:t>300 RMS</w:t>
            </w:r>
          </w:p>
        </w:tc>
        <w:tc>
          <w:tcPr>
            <w:tcW w:w="850" w:type="dxa"/>
            <w:tcBorders>
              <w:right w:val="single" w:sz="8" w:space="0" w:color="auto"/>
            </w:tcBorders>
            <w:vAlign w:val="center"/>
          </w:tcPr>
          <w:p w14:paraId="32065521" w14:textId="77777777" w:rsidR="000D3C01" w:rsidRPr="00537868" w:rsidRDefault="000D3C01" w:rsidP="000D3C01">
            <w:pPr>
              <w:pStyle w:val="texte-Tableaux"/>
            </w:pPr>
            <w:r w:rsidRPr="00537868">
              <w:t>[VAC]</w:t>
            </w:r>
          </w:p>
        </w:tc>
        <w:tc>
          <w:tcPr>
            <w:tcW w:w="2835" w:type="dxa"/>
            <w:vMerge/>
            <w:tcBorders>
              <w:left w:val="single" w:sz="8" w:space="0" w:color="auto"/>
            </w:tcBorders>
            <w:vAlign w:val="center"/>
          </w:tcPr>
          <w:p w14:paraId="37FCAE7A" w14:textId="77777777" w:rsidR="000D3C01" w:rsidRPr="00537868" w:rsidRDefault="000D3C01" w:rsidP="000D3C01"/>
        </w:tc>
      </w:tr>
      <w:tr w:rsidR="000D3C01" w:rsidRPr="00537868" w14:paraId="4125082A"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6709DCEB" w14:textId="62EDE019" w:rsidR="000D3C01" w:rsidRPr="00537868" w:rsidRDefault="000D3C01" w:rsidP="000D3C01">
            <w:pPr>
              <w:pStyle w:val="texte-Tableaux"/>
            </w:pPr>
            <w:r w:rsidRPr="00537868">
              <w:t xml:space="preserve">Courant </w:t>
            </w:r>
            <w:r>
              <w:t>nominale</w:t>
            </w:r>
          </w:p>
        </w:tc>
        <w:tc>
          <w:tcPr>
            <w:tcW w:w="2268" w:type="dxa"/>
            <w:tcBorders>
              <w:left w:val="single" w:sz="4" w:space="0" w:color="auto"/>
            </w:tcBorders>
            <w:vAlign w:val="center"/>
          </w:tcPr>
          <w:p w14:paraId="006D2048" w14:textId="77777777" w:rsidR="000D3C01" w:rsidRPr="00537868" w:rsidRDefault="000D3C01" w:rsidP="000D3C01">
            <w:pPr>
              <w:pStyle w:val="texte-Tableaux"/>
            </w:pPr>
            <w:r w:rsidRPr="00537868">
              <w:t>10</w:t>
            </w:r>
          </w:p>
        </w:tc>
        <w:tc>
          <w:tcPr>
            <w:tcW w:w="850" w:type="dxa"/>
            <w:tcBorders>
              <w:right w:val="single" w:sz="8" w:space="0" w:color="auto"/>
            </w:tcBorders>
            <w:vAlign w:val="center"/>
          </w:tcPr>
          <w:p w14:paraId="757C15C3" w14:textId="77777777" w:rsidR="000D3C01" w:rsidRPr="00537868" w:rsidRDefault="000D3C01" w:rsidP="000D3C01">
            <w:pPr>
              <w:pStyle w:val="texte-Tableaux"/>
            </w:pPr>
            <w:r w:rsidRPr="00537868">
              <w:t>[A]</w:t>
            </w:r>
          </w:p>
        </w:tc>
        <w:tc>
          <w:tcPr>
            <w:tcW w:w="2835" w:type="dxa"/>
            <w:vMerge/>
            <w:tcBorders>
              <w:left w:val="single" w:sz="8" w:space="0" w:color="auto"/>
            </w:tcBorders>
            <w:vAlign w:val="center"/>
          </w:tcPr>
          <w:p w14:paraId="345BCF1B" w14:textId="77777777" w:rsidR="000D3C01" w:rsidRPr="00537868" w:rsidRDefault="000D3C01" w:rsidP="000D3C01"/>
        </w:tc>
      </w:tr>
      <w:tr w:rsidR="000D3C01" w:rsidRPr="00537868" w14:paraId="19C02F45" w14:textId="77777777" w:rsidTr="00A94B0B">
        <w:trPr>
          <w:trHeight w:val="283"/>
          <w:jc w:val="center"/>
        </w:trPr>
        <w:tc>
          <w:tcPr>
            <w:tcW w:w="2551" w:type="dxa"/>
            <w:tcBorders>
              <w:top w:val="single" w:sz="4" w:space="0" w:color="auto"/>
              <w:bottom w:val="single" w:sz="8" w:space="0" w:color="auto"/>
              <w:right w:val="single" w:sz="4" w:space="0" w:color="auto"/>
            </w:tcBorders>
            <w:vAlign w:val="center"/>
          </w:tcPr>
          <w:p w14:paraId="44B7066E" w14:textId="265E089A" w:rsidR="000D3C01" w:rsidRPr="00537868" w:rsidRDefault="000D3C01" w:rsidP="000D3C01">
            <w:pPr>
              <w:pStyle w:val="texte-Tableaux"/>
            </w:pPr>
            <w:r>
              <w:t>Positions (x)</w:t>
            </w:r>
          </w:p>
        </w:tc>
        <w:tc>
          <w:tcPr>
            <w:tcW w:w="2268" w:type="dxa"/>
            <w:tcBorders>
              <w:left w:val="single" w:sz="4" w:space="0" w:color="auto"/>
            </w:tcBorders>
            <w:vAlign w:val="center"/>
          </w:tcPr>
          <w:p w14:paraId="3C7E7544" w14:textId="77777777" w:rsidR="000D3C01" w:rsidRPr="00537868" w:rsidRDefault="000D3C01" w:rsidP="000D3C01">
            <w:pPr>
              <w:pStyle w:val="texte-Tableaux"/>
            </w:pPr>
            <w:r w:rsidRPr="00537868">
              <w:t>2 &amp; 4</w:t>
            </w:r>
          </w:p>
        </w:tc>
        <w:tc>
          <w:tcPr>
            <w:tcW w:w="850" w:type="dxa"/>
            <w:tcBorders>
              <w:right w:val="single" w:sz="8" w:space="0" w:color="auto"/>
            </w:tcBorders>
            <w:vAlign w:val="center"/>
          </w:tcPr>
          <w:p w14:paraId="5A657A3C" w14:textId="77777777" w:rsidR="000D3C01" w:rsidRPr="00537868" w:rsidRDefault="000D3C01" w:rsidP="000D3C01">
            <w:pPr>
              <w:pStyle w:val="texte-Tableaux"/>
            </w:pPr>
            <w:r w:rsidRPr="00537868">
              <w:t>[-]</w:t>
            </w:r>
          </w:p>
        </w:tc>
        <w:tc>
          <w:tcPr>
            <w:tcW w:w="2835" w:type="dxa"/>
            <w:vMerge/>
            <w:tcBorders>
              <w:left w:val="single" w:sz="8" w:space="0" w:color="auto"/>
            </w:tcBorders>
            <w:vAlign w:val="center"/>
          </w:tcPr>
          <w:p w14:paraId="020F230C" w14:textId="77777777" w:rsidR="000D3C01" w:rsidRPr="00537868" w:rsidRDefault="000D3C01" w:rsidP="000D3C01">
            <w:pPr>
              <w:keepNext/>
            </w:pPr>
          </w:p>
        </w:tc>
      </w:tr>
    </w:tbl>
    <w:p w14:paraId="05BBE99E" w14:textId="556D26EC" w:rsidR="00435989" w:rsidRPr="00537868" w:rsidRDefault="00435989">
      <w:pPr>
        <w:pStyle w:val="Lgende"/>
      </w:pPr>
      <w:bookmarkStart w:id="11" w:name="_Toc146463657"/>
      <w:r w:rsidRPr="00537868">
        <w:t xml:space="preserve">Tableau </w:t>
      </w:r>
      <w:r w:rsidR="008526A6">
        <w:fldChar w:fldCharType="begin"/>
      </w:r>
      <w:r w:rsidR="008526A6">
        <w:instrText xml:space="preserve"> SEQ Tableau \* ARABIC </w:instrText>
      </w:r>
      <w:r w:rsidR="008526A6">
        <w:fldChar w:fldCharType="separate"/>
      </w:r>
      <w:r w:rsidR="008526A6">
        <w:rPr>
          <w:noProof/>
        </w:rPr>
        <w:t>2</w:t>
      </w:r>
      <w:r w:rsidR="008526A6">
        <w:fldChar w:fldCharType="end"/>
      </w:r>
      <w:r w:rsidRPr="00537868">
        <w:t xml:space="preserve"> : Caractéristiques principales des borniers</w:t>
      </w:r>
      <w:bookmarkEnd w:id="11"/>
    </w:p>
    <w:p w14:paraId="0E081BBB" w14:textId="78950BA3" w:rsidR="006926AF" w:rsidRPr="00537868" w:rsidRDefault="00435989" w:rsidP="008211FE">
      <w:r w:rsidRPr="00537868">
        <w:t xml:space="preserve">Tous les composants ci-dessus sont conçus pour supporter le courant </w:t>
      </w:r>
      <w:r w:rsidR="001E09AA" w:rsidRPr="00537868">
        <w:t>maximal</w:t>
      </w:r>
      <w:r w:rsidRPr="00537868">
        <w:t xml:space="preserve"> d'une prise électrique </w:t>
      </w:r>
      <w:r w:rsidR="001E09AA" w:rsidRPr="00537868">
        <w:t xml:space="preserve">standard </w:t>
      </w:r>
      <w:r w:rsidRPr="00537868">
        <w:t>(10A) ainsi que la tension du réseau (230VAC RMS).</w:t>
      </w:r>
      <w:r w:rsidR="006926AF" w:rsidRPr="00537868">
        <w:br w:type="page"/>
      </w:r>
    </w:p>
    <w:p w14:paraId="2C39A39D" w14:textId="6A23E531" w:rsidR="00600202" w:rsidRPr="00537868" w:rsidRDefault="006926AF" w:rsidP="00D97689">
      <w:pPr>
        <w:pStyle w:val="Titre2"/>
      </w:pPr>
      <w:bookmarkStart w:id="12" w:name="_Toc146463585"/>
      <w:r w:rsidRPr="00537868">
        <w:lastRenderedPageBreak/>
        <w:t>Convertisseur AC/DC</w:t>
      </w:r>
      <w:bookmarkEnd w:id="12"/>
    </w:p>
    <w:p w14:paraId="49D9D9BC" w14:textId="4C16AB8C" w:rsidR="0055025A" w:rsidRPr="00537868" w:rsidRDefault="00F72F0E" w:rsidP="00036971">
      <w:r w:rsidRPr="00537868">
        <w:t>L’appareil étant directement alimenté à partir du réseau électrique, il est nécessaire d'employer un convertisseur AC/DC afin de fournir la</w:t>
      </w:r>
      <w:r w:rsidR="00A94B0B">
        <w:t xml:space="preserve"> tension nécessaire au circuit. Celle-ci a été fixée à +3,3VDC</w:t>
      </w:r>
      <w:r w:rsidR="0055025A" w:rsidRPr="00537868">
        <w:t xml:space="preserve"> car </w:t>
      </w:r>
      <w:r w:rsidR="00D1731F" w:rsidRPr="00537868">
        <w:t>elle est nécessaire aux</w:t>
      </w:r>
      <w:r w:rsidR="0055025A" w:rsidRPr="00537868">
        <w:t xml:space="preserve"> principaux composants, </w:t>
      </w:r>
      <w:r w:rsidR="00D1731F" w:rsidRPr="00537868">
        <w:t>tel que</w:t>
      </w:r>
      <w:r w:rsidR="0055025A" w:rsidRPr="00537868">
        <w:t xml:space="preserve"> le microcontrôleur </w:t>
      </w:r>
      <w:r w:rsidR="00D1731F" w:rsidRPr="00537868">
        <w:t>ou</w:t>
      </w:r>
      <w:r w:rsidR="00A94B0B">
        <w:t xml:space="preserve"> le module RFID.</w:t>
      </w:r>
    </w:p>
    <w:p w14:paraId="7CEFA647" w14:textId="7DF464BB" w:rsidR="00DF2BD4" w:rsidRPr="00537868" w:rsidRDefault="00DB5C8C" w:rsidP="00036971">
      <w:r w:rsidRPr="00537868">
        <w:t xml:space="preserve">Le courant maximal nécessaire a été déterminé en se basant </w:t>
      </w:r>
      <w:r w:rsidR="00F811A1">
        <w:t xml:space="preserve">sur </w:t>
      </w:r>
      <w:r w:rsidRPr="00537868">
        <w:t xml:space="preserve">les </w:t>
      </w:r>
      <w:proofErr w:type="spellStart"/>
      <w:r w:rsidRPr="00537868">
        <w:t>datasheets</w:t>
      </w:r>
      <w:proofErr w:type="spellEnd"/>
      <w:r w:rsidRPr="00537868">
        <w:t xml:space="preserve"> des composants, avec une marge de sécurité de 10% en cas d’imprévus</w:t>
      </w:r>
      <w:r w:rsidR="00A96FF3" w:rsidRPr="00537868">
        <w:t xml:space="preserve"> (</w:t>
      </w:r>
      <w:r w:rsidR="007D3F22">
        <w:fldChar w:fldCharType="begin"/>
      </w:r>
      <w:r w:rsidR="007D3F22">
        <w:instrText xml:space="preserve"> REF _Ref146137424 \h </w:instrText>
      </w:r>
      <w:r w:rsidR="007D3F22">
        <w:fldChar w:fldCharType="separate"/>
      </w:r>
      <w:r w:rsidR="000E744C">
        <w:t xml:space="preserve">Tableau </w:t>
      </w:r>
      <w:r w:rsidR="000E744C">
        <w:rPr>
          <w:noProof/>
        </w:rPr>
        <w:t>3</w:t>
      </w:r>
      <w:r w:rsidR="007D3F22">
        <w:fldChar w:fldCharType="end"/>
      </w:r>
      <w:r w:rsidR="00A96FF3" w:rsidRPr="00537868">
        <w:t>).</w:t>
      </w:r>
    </w:p>
    <w:tbl>
      <w:tblPr>
        <w:tblW w:w="7220" w:type="dxa"/>
        <w:jc w:val="center"/>
        <w:tblCellMar>
          <w:left w:w="70" w:type="dxa"/>
          <w:right w:w="70" w:type="dxa"/>
        </w:tblCellMar>
        <w:tblLook w:val="04A0" w:firstRow="1" w:lastRow="0" w:firstColumn="1" w:lastColumn="0" w:noHBand="0" w:noVBand="1"/>
      </w:tblPr>
      <w:tblGrid>
        <w:gridCol w:w="3034"/>
        <w:gridCol w:w="2526"/>
        <w:gridCol w:w="1660"/>
      </w:tblGrid>
      <w:tr w:rsidR="00EE450A" w:rsidRPr="00EE450A" w14:paraId="0EA81297" w14:textId="77777777" w:rsidTr="00F811A1">
        <w:trPr>
          <w:trHeight w:val="340"/>
          <w:jc w:val="center"/>
        </w:trPr>
        <w:tc>
          <w:tcPr>
            <w:tcW w:w="5560" w:type="dxa"/>
            <w:gridSpan w:val="2"/>
            <w:tcBorders>
              <w:top w:val="single" w:sz="8" w:space="0" w:color="auto"/>
              <w:left w:val="single" w:sz="8" w:space="0" w:color="auto"/>
              <w:bottom w:val="single" w:sz="8" w:space="0" w:color="000000"/>
              <w:right w:val="single" w:sz="4" w:space="0" w:color="auto"/>
            </w:tcBorders>
            <w:shd w:val="clear" w:color="auto" w:fill="F7CAAC" w:themeFill="accent2" w:themeFillTint="66"/>
            <w:vAlign w:val="center"/>
            <w:hideMark/>
          </w:tcPr>
          <w:p w14:paraId="1D00266F" w14:textId="5F335AC1" w:rsidR="00EE450A" w:rsidRPr="00EE450A" w:rsidRDefault="00EE450A" w:rsidP="00A94B0B">
            <w:pPr>
              <w:pStyle w:val="titre-Tableaux"/>
              <w:rPr>
                <w:lang w:eastAsia="fr-CH"/>
              </w:rPr>
            </w:pPr>
            <w:r w:rsidRPr="00EE450A">
              <w:rPr>
                <w:lang w:eastAsia="fr-CH"/>
              </w:rPr>
              <w:t>Estimation du courant</w:t>
            </w:r>
            <w:r>
              <w:rPr>
                <w:lang w:eastAsia="fr-CH"/>
              </w:rPr>
              <w:t xml:space="preserve"> maximal</w:t>
            </w:r>
          </w:p>
        </w:tc>
        <w:tc>
          <w:tcPr>
            <w:tcW w:w="1660" w:type="dxa"/>
            <w:tcBorders>
              <w:top w:val="single" w:sz="8" w:space="0" w:color="auto"/>
              <w:left w:val="nil"/>
              <w:bottom w:val="single" w:sz="8" w:space="0" w:color="auto"/>
              <w:right w:val="single" w:sz="8" w:space="0" w:color="auto"/>
            </w:tcBorders>
            <w:shd w:val="clear" w:color="auto" w:fill="F7CAAC" w:themeFill="accent2" w:themeFillTint="66"/>
            <w:noWrap/>
            <w:vAlign w:val="center"/>
            <w:hideMark/>
          </w:tcPr>
          <w:p w14:paraId="29CF3EC7" w14:textId="77777777" w:rsidR="00EE450A" w:rsidRPr="00EE450A" w:rsidRDefault="00EE450A" w:rsidP="00A94B0B">
            <w:pPr>
              <w:pStyle w:val="titre-Tableaux"/>
              <w:rPr>
                <w:lang w:eastAsia="fr-CH"/>
              </w:rPr>
            </w:pPr>
            <w:r w:rsidRPr="00EE450A">
              <w:rPr>
                <w:lang w:eastAsia="fr-CH"/>
              </w:rPr>
              <w:t>[mA]</w:t>
            </w:r>
          </w:p>
        </w:tc>
      </w:tr>
      <w:tr w:rsidR="00EE450A" w:rsidRPr="00EE450A" w14:paraId="628EBC1B"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60DDEA78" w14:textId="77777777" w:rsidR="00EE450A" w:rsidRPr="00EE450A" w:rsidRDefault="00EE450A" w:rsidP="000D3C01">
            <w:pPr>
              <w:pStyle w:val="texte-Tableaux"/>
              <w:rPr>
                <w:lang w:eastAsia="fr-CH"/>
              </w:rPr>
            </w:pPr>
            <w:r w:rsidRPr="00EE450A">
              <w:rPr>
                <w:lang w:eastAsia="fr-CH"/>
              </w:rPr>
              <w:t>Microcontrôleur</w:t>
            </w:r>
          </w:p>
        </w:tc>
        <w:tc>
          <w:tcPr>
            <w:tcW w:w="2526" w:type="dxa"/>
            <w:tcBorders>
              <w:top w:val="single" w:sz="8" w:space="0" w:color="auto"/>
              <w:left w:val="nil"/>
              <w:bottom w:val="single" w:sz="4" w:space="0" w:color="auto"/>
              <w:right w:val="single" w:sz="4" w:space="0" w:color="auto"/>
            </w:tcBorders>
            <w:shd w:val="clear" w:color="auto" w:fill="auto"/>
            <w:noWrap/>
            <w:vAlign w:val="center"/>
            <w:hideMark/>
          </w:tcPr>
          <w:p w14:paraId="3C78DF9A" w14:textId="4C244087" w:rsidR="00EE450A" w:rsidRPr="00EE450A" w:rsidRDefault="00EE450A" w:rsidP="000D3C01">
            <w:pPr>
              <w:pStyle w:val="texte-Tableaux"/>
              <w:rPr>
                <w:lang w:eastAsia="fr-CH"/>
              </w:rPr>
            </w:pPr>
            <w:r w:rsidRPr="00EE450A">
              <w:rPr>
                <w:lang w:eastAsia="fr-CH"/>
              </w:rPr>
              <w:t>PIC32</w:t>
            </w:r>
            <w:r w:rsidR="00A94B0B">
              <w:rPr>
                <w:lang w:eastAsia="fr-CH"/>
              </w:rPr>
              <w:t>MX795F512H</w:t>
            </w:r>
          </w:p>
        </w:tc>
        <w:tc>
          <w:tcPr>
            <w:tcW w:w="1660" w:type="dxa"/>
            <w:tcBorders>
              <w:top w:val="nil"/>
              <w:left w:val="nil"/>
              <w:bottom w:val="single" w:sz="4" w:space="0" w:color="auto"/>
              <w:right w:val="single" w:sz="8" w:space="0" w:color="auto"/>
            </w:tcBorders>
            <w:shd w:val="clear" w:color="auto" w:fill="auto"/>
            <w:noWrap/>
            <w:vAlign w:val="center"/>
            <w:hideMark/>
          </w:tcPr>
          <w:p w14:paraId="0426E0E7" w14:textId="77777777" w:rsidR="00EE450A" w:rsidRPr="00EE450A" w:rsidRDefault="00EE450A" w:rsidP="000D3C01">
            <w:pPr>
              <w:pStyle w:val="texte-Tableaux"/>
              <w:rPr>
                <w:lang w:eastAsia="fr-CH"/>
              </w:rPr>
            </w:pPr>
            <w:r w:rsidRPr="00EE450A">
              <w:rPr>
                <w:lang w:eastAsia="fr-CH"/>
              </w:rPr>
              <w:t>100</w:t>
            </w:r>
          </w:p>
        </w:tc>
      </w:tr>
      <w:tr w:rsidR="00EE450A" w:rsidRPr="00EE450A" w14:paraId="0B2B1300" w14:textId="77777777" w:rsidTr="00A94B0B">
        <w:trPr>
          <w:trHeight w:val="283"/>
          <w:jc w:val="center"/>
        </w:trPr>
        <w:tc>
          <w:tcPr>
            <w:tcW w:w="3034"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18D34EDF" w14:textId="77777777" w:rsidR="00EE450A" w:rsidRPr="00EE450A" w:rsidRDefault="00EE450A" w:rsidP="000D3C01">
            <w:pPr>
              <w:pStyle w:val="texte-Tableaux"/>
              <w:rPr>
                <w:lang w:eastAsia="fr-CH"/>
              </w:rPr>
            </w:pPr>
            <w:r w:rsidRPr="00EE450A">
              <w:rPr>
                <w:lang w:eastAsia="fr-CH"/>
              </w:rPr>
              <w:t>Modules RFID</w:t>
            </w:r>
          </w:p>
        </w:tc>
        <w:tc>
          <w:tcPr>
            <w:tcW w:w="2526" w:type="dxa"/>
            <w:tcBorders>
              <w:top w:val="nil"/>
              <w:left w:val="nil"/>
              <w:bottom w:val="single" w:sz="4" w:space="0" w:color="auto"/>
              <w:right w:val="single" w:sz="4" w:space="0" w:color="auto"/>
            </w:tcBorders>
            <w:shd w:val="clear" w:color="auto" w:fill="auto"/>
            <w:noWrap/>
            <w:vAlign w:val="center"/>
            <w:hideMark/>
          </w:tcPr>
          <w:p w14:paraId="7D858C89" w14:textId="77777777" w:rsidR="00EE450A" w:rsidRPr="00EE450A" w:rsidRDefault="00EE450A" w:rsidP="000D3C01">
            <w:pPr>
              <w:pStyle w:val="texte-Tableaux"/>
              <w:rPr>
                <w:lang w:eastAsia="fr-CH"/>
              </w:rPr>
            </w:pPr>
            <w:r w:rsidRPr="00EE450A">
              <w:rPr>
                <w:lang w:eastAsia="fr-CH"/>
              </w:rPr>
              <w:t>CHILLI UART</w:t>
            </w:r>
          </w:p>
        </w:tc>
        <w:tc>
          <w:tcPr>
            <w:tcW w:w="1660" w:type="dxa"/>
            <w:tcBorders>
              <w:top w:val="nil"/>
              <w:left w:val="nil"/>
              <w:bottom w:val="single" w:sz="4" w:space="0" w:color="auto"/>
              <w:right w:val="single" w:sz="8" w:space="0" w:color="auto"/>
            </w:tcBorders>
            <w:shd w:val="clear" w:color="auto" w:fill="auto"/>
            <w:noWrap/>
            <w:vAlign w:val="center"/>
            <w:hideMark/>
          </w:tcPr>
          <w:p w14:paraId="076D6792" w14:textId="77777777" w:rsidR="00EE450A" w:rsidRPr="00EE450A" w:rsidRDefault="00EE450A" w:rsidP="000D3C01">
            <w:pPr>
              <w:pStyle w:val="texte-Tableaux"/>
              <w:rPr>
                <w:lang w:eastAsia="fr-CH"/>
              </w:rPr>
            </w:pPr>
            <w:r w:rsidRPr="00EE450A">
              <w:rPr>
                <w:lang w:eastAsia="fr-CH"/>
              </w:rPr>
              <w:t>100</w:t>
            </w:r>
          </w:p>
        </w:tc>
      </w:tr>
      <w:tr w:rsidR="00EE450A" w:rsidRPr="00EE450A" w14:paraId="5917C167" w14:textId="77777777" w:rsidTr="00A94B0B">
        <w:trPr>
          <w:trHeight w:val="283"/>
          <w:jc w:val="center"/>
        </w:trPr>
        <w:tc>
          <w:tcPr>
            <w:tcW w:w="3034" w:type="dxa"/>
            <w:vMerge/>
            <w:tcBorders>
              <w:top w:val="nil"/>
              <w:left w:val="single" w:sz="8" w:space="0" w:color="auto"/>
              <w:bottom w:val="single" w:sz="4" w:space="0" w:color="auto"/>
              <w:right w:val="single" w:sz="4" w:space="0" w:color="auto"/>
            </w:tcBorders>
            <w:vAlign w:val="center"/>
            <w:hideMark/>
          </w:tcPr>
          <w:p w14:paraId="0E849B01" w14:textId="77777777" w:rsidR="00EE450A" w:rsidRPr="00EE450A" w:rsidRDefault="00EE450A" w:rsidP="000D3C01">
            <w:pPr>
              <w:pStyle w:val="texte-Tableaux"/>
              <w:rPr>
                <w:lang w:eastAsia="fr-CH"/>
              </w:rPr>
            </w:pPr>
          </w:p>
        </w:tc>
        <w:tc>
          <w:tcPr>
            <w:tcW w:w="2526" w:type="dxa"/>
            <w:tcBorders>
              <w:top w:val="nil"/>
              <w:left w:val="nil"/>
              <w:bottom w:val="single" w:sz="4" w:space="0" w:color="auto"/>
              <w:right w:val="single" w:sz="4" w:space="0" w:color="auto"/>
            </w:tcBorders>
            <w:shd w:val="clear" w:color="auto" w:fill="auto"/>
            <w:noWrap/>
            <w:vAlign w:val="center"/>
            <w:hideMark/>
          </w:tcPr>
          <w:p w14:paraId="103B2B17" w14:textId="77777777" w:rsidR="00EE450A" w:rsidRPr="00EE450A" w:rsidRDefault="00EE450A" w:rsidP="000D3C01">
            <w:pPr>
              <w:pStyle w:val="texte-Tableaux"/>
              <w:rPr>
                <w:lang w:eastAsia="fr-CH"/>
              </w:rPr>
            </w:pPr>
            <w:r w:rsidRPr="00EE450A">
              <w:rPr>
                <w:lang w:eastAsia="fr-CH"/>
              </w:rPr>
              <w:t>RFID CLICK</w:t>
            </w:r>
          </w:p>
        </w:tc>
        <w:tc>
          <w:tcPr>
            <w:tcW w:w="1660" w:type="dxa"/>
            <w:tcBorders>
              <w:top w:val="nil"/>
              <w:left w:val="nil"/>
              <w:bottom w:val="single" w:sz="4" w:space="0" w:color="auto"/>
              <w:right w:val="single" w:sz="8" w:space="0" w:color="auto"/>
            </w:tcBorders>
            <w:shd w:val="clear" w:color="auto" w:fill="auto"/>
            <w:noWrap/>
            <w:vAlign w:val="center"/>
            <w:hideMark/>
          </w:tcPr>
          <w:p w14:paraId="48F0CDE6" w14:textId="77777777" w:rsidR="00EE450A" w:rsidRPr="00EE450A" w:rsidRDefault="00EE450A" w:rsidP="000D3C01">
            <w:pPr>
              <w:pStyle w:val="texte-Tableaux"/>
              <w:rPr>
                <w:lang w:eastAsia="fr-CH"/>
              </w:rPr>
            </w:pPr>
            <w:r w:rsidRPr="00EE450A">
              <w:rPr>
                <w:lang w:eastAsia="fr-CH"/>
              </w:rPr>
              <w:t>100</w:t>
            </w:r>
          </w:p>
        </w:tc>
      </w:tr>
      <w:tr w:rsidR="00EE450A" w:rsidRPr="00EE450A" w14:paraId="4AED19BF"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7F6365E1" w14:textId="77777777" w:rsidR="00EE450A" w:rsidRPr="00EE450A" w:rsidRDefault="00EE450A" w:rsidP="000D3C01">
            <w:pPr>
              <w:pStyle w:val="texte-Tableaux"/>
              <w:rPr>
                <w:lang w:eastAsia="fr-CH"/>
              </w:rPr>
            </w:pPr>
            <w:r w:rsidRPr="00EE450A">
              <w:rPr>
                <w:lang w:eastAsia="fr-CH"/>
              </w:rPr>
              <w:t xml:space="preserve">Module </w:t>
            </w:r>
            <w:proofErr w:type="spellStart"/>
            <w:r w:rsidRPr="00EE450A">
              <w:rPr>
                <w:lang w:eastAsia="fr-CH"/>
              </w:rPr>
              <w:t>Wi-fi</w:t>
            </w:r>
            <w:proofErr w:type="spellEnd"/>
          </w:p>
        </w:tc>
        <w:tc>
          <w:tcPr>
            <w:tcW w:w="2526" w:type="dxa"/>
            <w:tcBorders>
              <w:top w:val="nil"/>
              <w:left w:val="nil"/>
              <w:bottom w:val="single" w:sz="4" w:space="0" w:color="auto"/>
              <w:right w:val="single" w:sz="4" w:space="0" w:color="auto"/>
            </w:tcBorders>
            <w:shd w:val="clear" w:color="auto" w:fill="auto"/>
            <w:noWrap/>
            <w:vAlign w:val="center"/>
            <w:hideMark/>
          </w:tcPr>
          <w:p w14:paraId="2348644C" w14:textId="77777777" w:rsidR="00EE450A" w:rsidRPr="00EE450A" w:rsidRDefault="00EE450A" w:rsidP="000D3C01">
            <w:pPr>
              <w:pStyle w:val="texte-Tableaux"/>
              <w:rPr>
                <w:lang w:eastAsia="fr-CH"/>
              </w:rPr>
            </w:pPr>
            <w:r w:rsidRPr="00EE450A">
              <w:rPr>
                <w:lang w:eastAsia="fr-CH"/>
              </w:rPr>
              <w:t>ESP32-C3-WROOM</w:t>
            </w:r>
          </w:p>
        </w:tc>
        <w:tc>
          <w:tcPr>
            <w:tcW w:w="1660" w:type="dxa"/>
            <w:tcBorders>
              <w:top w:val="nil"/>
              <w:left w:val="nil"/>
              <w:bottom w:val="single" w:sz="4" w:space="0" w:color="auto"/>
              <w:right w:val="single" w:sz="8" w:space="0" w:color="auto"/>
            </w:tcBorders>
            <w:shd w:val="clear" w:color="auto" w:fill="auto"/>
            <w:noWrap/>
            <w:vAlign w:val="center"/>
            <w:hideMark/>
          </w:tcPr>
          <w:p w14:paraId="2B3C7F51" w14:textId="77777777" w:rsidR="00EE450A" w:rsidRPr="00EE450A" w:rsidRDefault="00EE450A" w:rsidP="000D3C01">
            <w:pPr>
              <w:pStyle w:val="texte-Tableaux"/>
              <w:rPr>
                <w:lang w:eastAsia="fr-CH"/>
              </w:rPr>
            </w:pPr>
            <w:r w:rsidRPr="00EE450A">
              <w:rPr>
                <w:lang w:eastAsia="fr-CH"/>
              </w:rPr>
              <w:t>345</w:t>
            </w:r>
          </w:p>
        </w:tc>
      </w:tr>
      <w:tr w:rsidR="00EE450A" w:rsidRPr="00EE450A" w14:paraId="7DBDD11B"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05018DA1" w14:textId="77777777" w:rsidR="00EE450A" w:rsidRPr="00EE450A" w:rsidRDefault="00EE450A" w:rsidP="000D3C01">
            <w:pPr>
              <w:pStyle w:val="texte-Tableaux"/>
              <w:rPr>
                <w:lang w:eastAsia="fr-CH"/>
              </w:rPr>
            </w:pPr>
            <w:r w:rsidRPr="00EE450A">
              <w:rPr>
                <w:lang w:eastAsia="fr-CH"/>
              </w:rPr>
              <w:t>Module Ethernet</w:t>
            </w:r>
          </w:p>
        </w:tc>
        <w:tc>
          <w:tcPr>
            <w:tcW w:w="2526" w:type="dxa"/>
            <w:tcBorders>
              <w:top w:val="nil"/>
              <w:left w:val="nil"/>
              <w:bottom w:val="single" w:sz="4" w:space="0" w:color="auto"/>
              <w:right w:val="single" w:sz="4" w:space="0" w:color="auto"/>
            </w:tcBorders>
            <w:shd w:val="clear" w:color="auto" w:fill="auto"/>
            <w:noWrap/>
            <w:vAlign w:val="center"/>
            <w:hideMark/>
          </w:tcPr>
          <w:p w14:paraId="27A319C7" w14:textId="77777777" w:rsidR="00EE450A" w:rsidRPr="00EE450A" w:rsidRDefault="00EE450A" w:rsidP="000D3C01">
            <w:pPr>
              <w:pStyle w:val="texte-Tableaux"/>
              <w:rPr>
                <w:lang w:eastAsia="fr-CH"/>
              </w:rPr>
            </w:pPr>
            <w:r w:rsidRPr="00EE450A">
              <w:rPr>
                <w:lang w:eastAsia="fr-CH"/>
              </w:rPr>
              <w:t>Module Ethernet</w:t>
            </w:r>
          </w:p>
        </w:tc>
        <w:tc>
          <w:tcPr>
            <w:tcW w:w="1660" w:type="dxa"/>
            <w:tcBorders>
              <w:top w:val="nil"/>
              <w:left w:val="nil"/>
              <w:bottom w:val="single" w:sz="4" w:space="0" w:color="auto"/>
              <w:right w:val="single" w:sz="8" w:space="0" w:color="auto"/>
            </w:tcBorders>
            <w:shd w:val="clear" w:color="auto" w:fill="auto"/>
            <w:noWrap/>
            <w:vAlign w:val="center"/>
            <w:hideMark/>
          </w:tcPr>
          <w:p w14:paraId="3720BB4A" w14:textId="77777777" w:rsidR="00EE450A" w:rsidRPr="00EE450A" w:rsidRDefault="00EE450A" w:rsidP="000D3C01">
            <w:pPr>
              <w:pStyle w:val="texte-Tableaux"/>
              <w:rPr>
                <w:lang w:eastAsia="fr-CH"/>
              </w:rPr>
            </w:pPr>
            <w:r w:rsidRPr="00EE450A">
              <w:rPr>
                <w:lang w:eastAsia="fr-CH"/>
              </w:rPr>
              <w:t>220</w:t>
            </w:r>
          </w:p>
        </w:tc>
      </w:tr>
      <w:tr w:rsidR="00EE450A" w:rsidRPr="00EE450A" w14:paraId="3AC0A08A"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760C0718" w14:textId="77777777" w:rsidR="00EE450A" w:rsidRPr="00EE450A" w:rsidRDefault="00EE450A" w:rsidP="000D3C01">
            <w:pPr>
              <w:pStyle w:val="texte-Tableaux"/>
              <w:rPr>
                <w:lang w:eastAsia="fr-CH"/>
              </w:rPr>
            </w:pPr>
            <w:r w:rsidRPr="00EE450A">
              <w:rPr>
                <w:lang w:eastAsia="fr-CH"/>
              </w:rPr>
              <w:t>Commutation 230VAC</w:t>
            </w:r>
          </w:p>
        </w:tc>
        <w:tc>
          <w:tcPr>
            <w:tcW w:w="2526" w:type="dxa"/>
            <w:tcBorders>
              <w:top w:val="nil"/>
              <w:left w:val="nil"/>
              <w:bottom w:val="single" w:sz="4" w:space="0" w:color="auto"/>
              <w:right w:val="single" w:sz="4" w:space="0" w:color="auto"/>
            </w:tcBorders>
            <w:shd w:val="clear" w:color="auto" w:fill="auto"/>
            <w:noWrap/>
            <w:vAlign w:val="center"/>
            <w:hideMark/>
          </w:tcPr>
          <w:p w14:paraId="46792186" w14:textId="77777777" w:rsidR="00EE450A" w:rsidRPr="00EE450A" w:rsidRDefault="00EE450A" w:rsidP="000D3C01">
            <w:pPr>
              <w:pStyle w:val="texte-Tableaux"/>
              <w:rPr>
                <w:lang w:eastAsia="fr-CH"/>
              </w:rPr>
            </w:pPr>
            <w:r w:rsidRPr="00EE450A">
              <w:rPr>
                <w:lang w:eastAsia="fr-CH"/>
              </w:rPr>
              <w:t>Relai 230V</w:t>
            </w:r>
          </w:p>
        </w:tc>
        <w:tc>
          <w:tcPr>
            <w:tcW w:w="1660" w:type="dxa"/>
            <w:tcBorders>
              <w:top w:val="nil"/>
              <w:left w:val="nil"/>
              <w:bottom w:val="single" w:sz="4" w:space="0" w:color="auto"/>
              <w:right w:val="single" w:sz="8" w:space="0" w:color="auto"/>
            </w:tcBorders>
            <w:shd w:val="clear" w:color="auto" w:fill="auto"/>
            <w:noWrap/>
            <w:vAlign w:val="center"/>
            <w:hideMark/>
          </w:tcPr>
          <w:p w14:paraId="3007EA9F" w14:textId="77777777" w:rsidR="00EE450A" w:rsidRPr="00EE450A" w:rsidRDefault="00EE450A" w:rsidP="000D3C01">
            <w:pPr>
              <w:pStyle w:val="texte-Tableaux"/>
              <w:rPr>
                <w:lang w:eastAsia="fr-CH"/>
              </w:rPr>
            </w:pPr>
            <w:r w:rsidRPr="00EE450A">
              <w:rPr>
                <w:lang w:eastAsia="fr-CH"/>
              </w:rPr>
              <w:t>140</w:t>
            </w:r>
          </w:p>
        </w:tc>
      </w:tr>
      <w:tr w:rsidR="00EE450A" w:rsidRPr="00EE450A" w14:paraId="1A418842" w14:textId="77777777" w:rsidTr="00A94B0B">
        <w:trPr>
          <w:trHeight w:val="283"/>
          <w:jc w:val="center"/>
        </w:trPr>
        <w:tc>
          <w:tcPr>
            <w:tcW w:w="3034"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0ADBB29D" w14:textId="77777777" w:rsidR="00EE450A" w:rsidRPr="00EE450A" w:rsidRDefault="00EE450A" w:rsidP="000D3C01">
            <w:pPr>
              <w:pStyle w:val="texte-Tableaux"/>
              <w:rPr>
                <w:lang w:eastAsia="fr-CH"/>
              </w:rPr>
            </w:pPr>
            <w:r w:rsidRPr="00EE450A">
              <w:rPr>
                <w:lang w:eastAsia="fr-CH"/>
              </w:rPr>
              <w:t>Interfaces</w:t>
            </w:r>
          </w:p>
        </w:tc>
        <w:tc>
          <w:tcPr>
            <w:tcW w:w="2526" w:type="dxa"/>
            <w:tcBorders>
              <w:top w:val="nil"/>
              <w:left w:val="nil"/>
              <w:bottom w:val="single" w:sz="4" w:space="0" w:color="auto"/>
              <w:right w:val="single" w:sz="4" w:space="0" w:color="auto"/>
            </w:tcBorders>
            <w:shd w:val="clear" w:color="auto" w:fill="auto"/>
            <w:noWrap/>
            <w:vAlign w:val="center"/>
            <w:hideMark/>
          </w:tcPr>
          <w:p w14:paraId="295FFAC4" w14:textId="77777777" w:rsidR="00EE450A" w:rsidRPr="00EE450A" w:rsidRDefault="00EE450A" w:rsidP="000D3C01">
            <w:pPr>
              <w:pStyle w:val="texte-Tableaux"/>
              <w:rPr>
                <w:lang w:eastAsia="fr-CH"/>
              </w:rPr>
            </w:pPr>
            <w:r w:rsidRPr="00EE450A">
              <w:rPr>
                <w:lang w:eastAsia="fr-CH"/>
              </w:rPr>
              <w:t>LEDS RGB</w:t>
            </w:r>
          </w:p>
        </w:tc>
        <w:tc>
          <w:tcPr>
            <w:tcW w:w="1660" w:type="dxa"/>
            <w:tcBorders>
              <w:top w:val="nil"/>
              <w:left w:val="nil"/>
              <w:bottom w:val="single" w:sz="4" w:space="0" w:color="auto"/>
              <w:right w:val="single" w:sz="8" w:space="0" w:color="auto"/>
            </w:tcBorders>
            <w:shd w:val="clear" w:color="auto" w:fill="auto"/>
            <w:noWrap/>
            <w:vAlign w:val="center"/>
            <w:hideMark/>
          </w:tcPr>
          <w:p w14:paraId="622400DA" w14:textId="77777777" w:rsidR="00EE450A" w:rsidRPr="00EE450A" w:rsidRDefault="00EE450A" w:rsidP="000D3C01">
            <w:pPr>
              <w:pStyle w:val="texte-Tableaux"/>
              <w:rPr>
                <w:lang w:eastAsia="fr-CH"/>
              </w:rPr>
            </w:pPr>
            <w:r w:rsidRPr="00EE450A">
              <w:rPr>
                <w:lang w:eastAsia="fr-CH"/>
              </w:rPr>
              <w:t>180</w:t>
            </w:r>
          </w:p>
        </w:tc>
      </w:tr>
      <w:tr w:rsidR="00EE450A" w:rsidRPr="00EE450A" w14:paraId="283AA078" w14:textId="77777777" w:rsidTr="00A94B0B">
        <w:trPr>
          <w:trHeight w:val="283"/>
          <w:jc w:val="center"/>
        </w:trPr>
        <w:tc>
          <w:tcPr>
            <w:tcW w:w="3034" w:type="dxa"/>
            <w:vMerge/>
            <w:tcBorders>
              <w:top w:val="nil"/>
              <w:left w:val="single" w:sz="8" w:space="0" w:color="auto"/>
              <w:bottom w:val="single" w:sz="4" w:space="0" w:color="auto"/>
              <w:right w:val="single" w:sz="4" w:space="0" w:color="auto"/>
            </w:tcBorders>
            <w:vAlign w:val="center"/>
            <w:hideMark/>
          </w:tcPr>
          <w:p w14:paraId="2801F751" w14:textId="77777777" w:rsidR="00EE450A" w:rsidRPr="00EE450A" w:rsidRDefault="00EE450A" w:rsidP="000D3C01">
            <w:pPr>
              <w:pStyle w:val="texte-Tableaux"/>
              <w:rPr>
                <w:lang w:eastAsia="fr-CH"/>
              </w:rPr>
            </w:pPr>
          </w:p>
        </w:tc>
        <w:tc>
          <w:tcPr>
            <w:tcW w:w="2526" w:type="dxa"/>
            <w:tcBorders>
              <w:top w:val="nil"/>
              <w:left w:val="nil"/>
              <w:bottom w:val="nil"/>
              <w:right w:val="single" w:sz="4" w:space="0" w:color="auto"/>
            </w:tcBorders>
            <w:shd w:val="clear" w:color="auto" w:fill="auto"/>
            <w:noWrap/>
            <w:vAlign w:val="center"/>
            <w:hideMark/>
          </w:tcPr>
          <w:p w14:paraId="6E799CC3" w14:textId="77777777" w:rsidR="00EE450A" w:rsidRPr="00EE450A" w:rsidRDefault="00EE450A" w:rsidP="000D3C01">
            <w:pPr>
              <w:pStyle w:val="texte-Tableaux"/>
              <w:rPr>
                <w:lang w:eastAsia="fr-CH"/>
              </w:rPr>
            </w:pPr>
            <w:proofErr w:type="spellStart"/>
            <w:r w:rsidRPr="00EE450A">
              <w:rPr>
                <w:lang w:eastAsia="fr-CH"/>
              </w:rPr>
              <w:t>Buzzer</w:t>
            </w:r>
            <w:proofErr w:type="spellEnd"/>
          </w:p>
        </w:tc>
        <w:tc>
          <w:tcPr>
            <w:tcW w:w="1660" w:type="dxa"/>
            <w:tcBorders>
              <w:top w:val="nil"/>
              <w:left w:val="nil"/>
              <w:bottom w:val="nil"/>
              <w:right w:val="single" w:sz="8" w:space="0" w:color="auto"/>
            </w:tcBorders>
            <w:shd w:val="clear" w:color="auto" w:fill="auto"/>
            <w:noWrap/>
            <w:vAlign w:val="center"/>
            <w:hideMark/>
          </w:tcPr>
          <w:p w14:paraId="4A7FE9D6" w14:textId="77777777" w:rsidR="00EE450A" w:rsidRPr="00EE450A" w:rsidRDefault="00EE450A" w:rsidP="000D3C01">
            <w:pPr>
              <w:pStyle w:val="texte-Tableaux"/>
              <w:rPr>
                <w:lang w:eastAsia="fr-CH"/>
              </w:rPr>
            </w:pPr>
            <w:r w:rsidRPr="00EE450A">
              <w:rPr>
                <w:lang w:eastAsia="fr-CH"/>
              </w:rPr>
              <w:t>90</w:t>
            </w:r>
          </w:p>
        </w:tc>
      </w:tr>
      <w:tr w:rsidR="00EE450A" w:rsidRPr="00EE450A" w14:paraId="4247E192" w14:textId="77777777" w:rsidTr="00A94B0B">
        <w:trPr>
          <w:trHeight w:val="283"/>
          <w:jc w:val="center"/>
        </w:trPr>
        <w:tc>
          <w:tcPr>
            <w:tcW w:w="5560" w:type="dxa"/>
            <w:gridSpan w:val="2"/>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6C2ADA62" w14:textId="6FDEB480" w:rsidR="00EE450A" w:rsidRPr="00EE450A" w:rsidRDefault="00A94B0B" w:rsidP="000D3C01">
            <w:pPr>
              <w:pStyle w:val="texte-Tableaux"/>
              <w:rPr>
                <w:lang w:eastAsia="fr-CH"/>
              </w:rPr>
            </w:pPr>
            <w:r>
              <w:rPr>
                <w:lang w:eastAsia="fr-CH"/>
              </w:rPr>
              <w:t>Total</w:t>
            </w:r>
          </w:p>
        </w:tc>
        <w:tc>
          <w:tcPr>
            <w:tcW w:w="1660" w:type="dxa"/>
            <w:tcBorders>
              <w:top w:val="single" w:sz="8" w:space="0" w:color="auto"/>
              <w:left w:val="nil"/>
              <w:bottom w:val="single" w:sz="4" w:space="0" w:color="auto"/>
              <w:right w:val="single" w:sz="8" w:space="0" w:color="auto"/>
            </w:tcBorders>
            <w:shd w:val="clear" w:color="auto" w:fill="auto"/>
            <w:noWrap/>
            <w:vAlign w:val="center"/>
            <w:hideMark/>
          </w:tcPr>
          <w:p w14:paraId="4308C3AF" w14:textId="77777777" w:rsidR="00EE450A" w:rsidRPr="00EE450A" w:rsidRDefault="00EE450A" w:rsidP="000D3C01">
            <w:pPr>
              <w:pStyle w:val="texte-Tableaux"/>
              <w:rPr>
                <w:lang w:eastAsia="fr-CH"/>
              </w:rPr>
            </w:pPr>
            <w:r w:rsidRPr="00EE450A">
              <w:rPr>
                <w:lang w:eastAsia="fr-CH"/>
              </w:rPr>
              <w:t>1285</w:t>
            </w:r>
          </w:p>
        </w:tc>
      </w:tr>
      <w:tr w:rsidR="00EE450A" w:rsidRPr="00EE450A" w14:paraId="78E8A7BE" w14:textId="77777777" w:rsidTr="00A94B0B">
        <w:trPr>
          <w:trHeight w:val="283"/>
          <w:jc w:val="center"/>
        </w:trPr>
        <w:tc>
          <w:tcPr>
            <w:tcW w:w="5560" w:type="dxa"/>
            <w:gridSpan w:val="2"/>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5AA58570" w14:textId="7A0062B0" w:rsidR="00EE450A" w:rsidRPr="00EE450A" w:rsidRDefault="00A94B0B" w:rsidP="000D3C01">
            <w:pPr>
              <w:pStyle w:val="texte-Tableaux"/>
              <w:rPr>
                <w:lang w:eastAsia="fr-CH"/>
              </w:rPr>
            </w:pPr>
            <w:r>
              <w:rPr>
                <w:lang w:eastAsia="fr-CH"/>
              </w:rPr>
              <w:t>Avec marge de 10%</w:t>
            </w:r>
          </w:p>
        </w:tc>
        <w:tc>
          <w:tcPr>
            <w:tcW w:w="1660" w:type="dxa"/>
            <w:tcBorders>
              <w:top w:val="nil"/>
              <w:left w:val="nil"/>
              <w:bottom w:val="single" w:sz="8" w:space="0" w:color="auto"/>
              <w:right w:val="single" w:sz="8" w:space="0" w:color="auto"/>
            </w:tcBorders>
            <w:shd w:val="clear" w:color="auto" w:fill="auto"/>
            <w:noWrap/>
            <w:vAlign w:val="center"/>
            <w:hideMark/>
          </w:tcPr>
          <w:p w14:paraId="1AFD0D01" w14:textId="77777777" w:rsidR="00EE450A" w:rsidRPr="00EE450A" w:rsidRDefault="00EE450A" w:rsidP="000D3C01">
            <w:pPr>
              <w:pStyle w:val="texte-Tableaux"/>
              <w:rPr>
                <w:lang w:eastAsia="fr-CH"/>
              </w:rPr>
            </w:pPr>
            <w:r w:rsidRPr="00EE450A">
              <w:rPr>
                <w:lang w:eastAsia="fr-CH"/>
              </w:rPr>
              <w:t>1413,5</w:t>
            </w:r>
          </w:p>
        </w:tc>
      </w:tr>
    </w:tbl>
    <w:p w14:paraId="4B899FD2" w14:textId="3568523A" w:rsidR="00EE450A" w:rsidRDefault="00EE450A" w:rsidP="00EE450A">
      <w:pPr>
        <w:pStyle w:val="Lgende"/>
      </w:pPr>
      <w:bookmarkStart w:id="13" w:name="_Ref146137424"/>
      <w:bookmarkStart w:id="14" w:name="_Toc146463658"/>
      <w:r>
        <w:t xml:space="preserve">Tableau </w:t>
      </w:r>
      <w:r w:rsidR="008526A6">
        <w:fldChar w:fldCharType="begin"/>
      </w:r>
      <w:r w:rsidR="008526A6">
        <w:instrText xml:space="preserve"> SEQ Tableau \* ARABIC </w:instrText>
      </w:r>
      <w:r w:rsidR="008526A6">
        <w:fldChar w:fldCharType="separate"/>
      </w:r>
      <w:r w:rsidR="008526A6">
        <w:rPr>
          <w:noProof/>
        </w:rPr>
        <w:t>3</w:t>
      </w:r>
      <w:r w:rsidR="008526A6">
        <w:fldChar w:fldCharType="end"/>
      </w:r>
      <w:bookmarkEnd w:id="13"/>
      <w:r>
        <w:t xml:space="preserve"> : Estimation du courant maximal</w:t>
      </w:r>
      <w:bookmarkEnd w:id="14"/>
    </w:p>
    <w:p w14:paraId="6E5C0FE4" w14:textId="5C896B02" w:rsidR="00A94B0B" w:rsidRPr="00A94B0B" w:rsidRDefault="00A94B0B" w:rsidP="00A94B0B">
      <w:r w:rsidRPr="00537868">
        <w:t>Le module choisi (</w:t>
      </w:r>
      <w:r w:rsidRPr="00537868">
        <w:fldChar w:fldCharType="begin"/>
      </w:r>
      <w:r w:rsidRPr="00537868">
        <w:instrText xml:space="preserve"> REF _Ref145059169 \h </w:instrText>
      </w:r>
      <w:r w:rsidRPr="00537868">
        <w:fldChar w:fldCharType="separate"/>
      </w:r>
      <w:r w:rsidR="000E744C" w:rsidRPr="00537868">
        <w:t xml:space="preserve">Tableau </w:t>
      </w:r>
      <w:r w:rsidR="000E744C">
        <w:rPr>
          <w:noProof/>
        </w:rPr>
        <w:t>4</w:t>
      </w:r>
      <w:r w:rsidRPr="00537868">
        <w:fldChar w:fldCharType="end"/>
      </w:r>
      <w:r w:rsidRPr="00537868">
        <w:t xml:space="preserve">) ne nécessite pas de composants externes et se distingue de ces concurrents par sa taille </w:t>
      </w:r>
      <w:r w:rsidR="00F811A1">
        <w:t xml:space="preserve">et </w:t>
      </w:r>
      <w:r>
        <w:t>son rapport qualité/prix. Il</w:t>
      </w:r>
      <w:r w:rsidRPr="00537868">
        <w:t xml:space="preserve"> intègre des protections contre les surtensions, </w:t>
      </w:r>
      <w:r w:rsidR="001202AB" w:rsidRPr="00537868">
        <w:t xml:space="preserve">les </w:t>
      </w:r>
      <w:proofErr w:type="spellStart"/>
      <w:r w:rsidR="001202AB" w:rsidRPr="00537868">
        <w:t>courts-circuits</w:t>
      </w:r>
      <w:proofErr w:type="spellEnd"/>
      <w:r w:rsidRPr="00537868">
        <w:t>, et un fusible. Bien que son rendement soit relativement bas en utilisation intensive, il se montre plus efficace</w:t>
      </w:r>
      <w:r>
        <w:t xml:space="preserve"> en cas de faible consommation.</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A2175" w:rsidRPr="00537868" w14:paraId="5ABD76C4" w14:textId="77777777" w:rsidTr="00F811A1">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2DBF11B" w14:textId="7038F2F7" w:rsidR="007A2175" w:rsidRPr="00537868" w:rsidRDefault="007A2175" w:rsidP="00A94B0B">
            <w:pPr>
              <w:pStyle w:val="titre-Tableaux"/>
            </w:pPr>
            <w:r w:rsidRPr="00537868">
              <w:t>Convertisseur AC/DC</w:t>
            </w:r>
            <w:r w:rsidR="00EE450A">
              <w:tab/>
            </w:r>
            <w:hyperlink r:id="rId17" w:history="1">
              <w:proofErr w:type="spellStart"/>
              <w:r w:rsidR="00EE450A" w:rsidRPr="00EE450A">
                <w:rPr>
                  <w:rStyle w:val="Lienhypertexte"/>
                </w:rPr>
                <w:t>Datasheet</w:t>
              </w:r>
              <w:proofErr w:type="spellEnd"/>
            </w:hyperlink>
            <w:r w:rsidR="00EE450A">
              <w:t xml:space="preserve"> </w:t>
            </w:r>
            <w:r w:rsidR="004A512D">
              <w:fldChar w:fldCharType="begin"/>
            </w:r>
            <w:r w:rsidR="004A512D">
              <w:instrText xml:space="preserve"> ADDIN ZOTERO_ITEM CSL_CITATION {"citationID":"6V69qB1G","properties":{"formattedCitation":"[3]","plainCitation":"[3]","noteIndex":0},"citationItems":[{"id":63,"uris":["http://zotero.org/users/10756185/items/EHMXFFE6"],"itemData":{"id":63,"type":"document","title":"RAC05-K.pdf","URL":"https://g.recomcdn.com/media/Datasheet/pdf/.f7S7vjMX/.t5ca32a5e916099fe1de3/Datasheet-130/RAC05-K.pdf","accessed":{"date-parts":[["2023",9,24]]},"citation-key":""}}],"schema":"https://github.com/citation-style-language/schema/raw/master/csl-citation.json"} </w:instrText>
            </w:r>
            <w:r w:rsidR="004A512D">
              <w:fldChar w:fldCharType="separate"/>
            </w:r>
            <w:r w:rsidR="004A512D" w:rsidRPr="004A512D">
              <w:t>[3]</w:t>
            </w:r>
            <w:r w:rsidR="004A512D">
              <w:fldChar w:fldCharType="end"/>
            </w:r>
          </w:p>
        </w:tc>
      </w:tr>
      <w:tr w:rsidR="00A94B0B" w:rsidRPr="00537868" w14:paraId="1FC04069" w14:textId="77777777" w:rsidTr="00E739C9">
        <w:trPr>
          <w:trHeight w:val="283"/>
          <w:jc w:val="center"/>
        </w:trPr>
        <w:tc>
          <w:tcPr>
            <w:tcW w:w="2551" w:type="dxa"/>
            <w:tcBorders>
              <w:top w:val="single" w:sz="8" w:space="0" w:color="auto"/>
              <w:bottom w:val="single" w:sz="4" w:space="0" w:color="auto"/>
              <w:right w:val="single" w:sz="4" w:space="0" w:color="auto"/>
            </w:tcBorders>
            <w:vAlign w:val="center"/>
          </w:tcPr>
          <w:p w14:paraId="318234DD" w14:textId="7C24677E" w:rsidR="00A94B0B" w:rsidRPr="00537868" w:rsidRDefault="00A94B0B"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19A963FF" w14:textId="4A36470C" w:rsidR="00A94B0B" w:rsidRPr="00537868" w:rsidRDefault="00A94B0B" w:rsidP="000D3C01">
            <w:pPr>
              <w:pStyle w:val="texte-Tableaux"/>
            </w:pPr>
            <w:r>
              <w:t>RECOM</w:t>
            </w:r>
          </w:p>
        </w:tc>
        <w:tc>
          <w:tcPr>
            <w:tcW w:w="2835" w:type="dxa"/>
            <w:vMerge w:val="restart"/>
            <w:tcBorders>
              <w:top w:val="single" w:sz="8" w:space="0" w:color="auto"/>
              <w:left w:val="single" w:sz="8" w:space="0" w:color="auto"/>
            </w:tcBorders>
            <w:vAlign w:val="center"/>
          </w:tcPr>
          <w:p w14:paraId="126DF798" w14:textId="77777777" w:rsidR="00A94B0B" w:rsidRPr="00537868" w:rsidRDefault="00A94B0B" w:rsidP="004E6E62">
            <w:pPr>
              <w:pStyle w:val="Image-centree"/>
            </w:pPr>
            <w:r w:rsidRPr="00537868">
              <w:rPr>
                <w:lang w:val="fr-CH" w:eastAsia="fr-CH"/>
              </w:rPr>
              <w:drawing>
                <wp:inline distT="0" distB="0" distL="0" distR="0" wp14:anchorId="77C19927" wp14:editId="42FE505C">
                  <wp:extent cx="1358467" cy="1008000"/>
                  <wp:effectExtent l="0" t="0" r="0" b="1905"/>
                  <wp:docPr id="11" name="Image 11" descr="https://mm.digikey.com/Volume0/opasdata/d220001/medias/images/2167/MFG_RAC05-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rotWithShape="1">
                          <a:blip r:embed="rId18">
                            <a:extLst>
                              <a:ext uri="{28A0092B-C50C-407E-A947-70E740481C1C}">
                                <a14:useLocalDpi xmlns:a14="http://schemas.microsoft.com/office/drawing/2010/main" val="0"/>
                              </a:ext>
                            </a:extLst>
                          </a:blip>
                          <a:srcRect t="11794" b="14005"/>
                          <a:stretch/>
                        </pic:blipFill>
                        <pic:spPr bwMode="auto">
                          <a:xfrm>
                            <a:off x="0" y="0"/>
                            <a:ext cx="1358467" cy="100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94B0B" w:rsidRPr="00537868" w14:paraId="3A1AC5BD"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236808FA" w14:textId="50AF34A5" w:rsidR="00A94B0B" w:rsidRPr="00537868" w:rsidRDefault="00A94B0B" w:rsidP="00A94B0B">
            <w:pPr>
              <w:pStyle w:val="texte-Tableaux"/>
            </w:pPr>
            <w:r w:rsidRPr="00537868">
              <w:t>N° de fabricant</w:t>
            </w:r>
          </w:p>
        </w:tc>
        <w:tc>
          <w:tcPr>
            <w:tcW w:w="2268" w:type="dxa"/>
            <w:tcBorders>
              <w:left w:val="single" w:sz="4" w:space="0" w:color="auto"/>
            </w:tcBorders>
            <w:vAlign w:val="center"/>
          </w:tcPr>
          <w:p w14:paraId="692D2972" w14:textId="6C838F9B" w:rsidR="00A94B0B" w:rsidRPr="00537868" w:rsidRDefault="00A94B0B" w:rsidP="00A94B0B">
            <w:pPr>
              <w:pStyle w:val="texte-Tableaux"/>
            </w:pPr>
            <w:r w:rsidRPr="00537868">
              <w:t>RAC05-3.3SK</w:t>
            </w:r>
          </w:p>
        </w:tc>
        <w:tc>
          <w:tcPr>
            <w:tcW w:w="850" w:type="dxa"/>
            <w:tcBorders>
              <w:right w:val="single" w:sz="8" w:space="0" w:color="auto"/>
            </w:tcBorders>
            <w:vAlign w:val="center"/>
          </w:tcPr>
          <w:p w14:paraId="049BF753" w14:textId="77777777" w:rsidR="00A94B0B" w:rsidRPr="00537868" w:rsidRDefault="00A94B0B" w:rsidP="00A94B0B">
            <w:pPr>
              <w:pStyle w:val="texte-Tableaux"/>
            </w:pPr>
          </w:p>
        </w:tc>
        <w:tc>
          <w:tcPr>
            <w:tcW w:w="2835" w:type="dxa"/>
            <w:vMerge/>
            <w:tcBorders>
              <w:left w:val="single" w:sz="8" w:space="0" w:color="auto"/>
            </w:tcBorders>
            <w:vAlign w:val="center"/>
          </w:tcPr>
          <w:p w14:paraId="6E6BD6C2" w14:textId="77777777" w:rsidR="00A94B0B" w:rsidRPr="00537868" w:rsidRDefault="00A94B0B" w:rsidP="00A94B0B">
            <w:pPr>
              <w:jc w:val="left"/>
            </w:pPr>
          </w:p>
        </w:tc>
      </w:tr>
      <w:tr w:rsidR="00A94B0B" w:rsidRPr="00537868" w14:paraId="0BD7C26B"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2D73CCD8" w14:textId="3F129809" w:rsidR="00A94B0B" w:rsidRPr="00537868" w:rsidRDefault="00A94B0B" w:rsidP="00A94B0B">
            <w:pPr>
              <w:pStyle w:val="texte-Tableaux"/>
            </w:pPr>
            <w:r w:rsidRPr="00537868">
              <w:t>Tension d’entrée</w:t>
            </w:r>
          </w:p>
        </w:tc>
        <w:tc>
          <w:tcPr>
            <w:tcW w:w="2268" w:type="dxa"/>
            <w:tcBorders>
              <w:left w:val="single" w:sz="4" w:space="0" w:color="auto"/>
            </w:tcBorders>
            <w:vAlign w:val="center"/>
          </w:tcPr>
          <w:p w14:paraId="4E8645FF" w14:textId="11E8CAC3" w:rsidR="00A94B0B" w:rsidRPr="00537868" w:rsidRDefault="00A94B0B" w:rsidP="00A94B0B">
            <w:pPr>
              <w:pStyle w:val="texte-Tableaux"/>
            </w:pPr>
            <w:r w:rsidRPr="00537868">
              <w:t>85 ~ 264 RMS</w:t>
            </w:r>
          </w:p>
        </w:tc>
        <w:tc>
          <w:tcPr>
            <w:tcW w:w="850" w:type="dxa"/>
            <w:tcBorders>
              <w:right w:val="single" w:sz="8" w:space="0" w:color="auto"/>
            </w:tcBorders>
            <w:vAlign w:val="center"/>
          </w:tcPr>
          <w:p w14:paraId="10382513" w14:textId="6DB34251" w:rsidR="00A94B0B" w:rsidRPr="00537868" w:rsidRDefault="00A94B0B" w:rsidP="00A94B0B">
            <w:pPr>
              <w:pStyle w:val="texte-Tableaux"/>
            </w:pPr>
            <w:r w:rsidRPr="00537868">
              <w:t>[VAC]</w:t>
            </w:r>
          </w:p>
        </w:tc>
        <w:tc>
          <w:tcPr>
            <w:tcW w:w="2835" w:type="dxa"/>
            <w:vMerge/>
            <w:tcBorders>
              <w:left w:val="single" w:sz="8" w:space="0" w:color="auto"/>
            </w:tcBorders>
            <w:vAlign w:val="center"/>
          </w:tcPr>
          <w:p w14:paraId="54F310C9" w14:textId="77777777" w:rsidR="00A94B0B" w:rsidRPr="00537868" w:rsidRDefault="00A94B0B" w:rsidP="00A94B0B">
            <w:pPr>
              <w:jc w:val="left"/>
            </w:pPr>
          </w:p>
        </w:tc>
      </w:tr>
      <w:tr w:rsidR="00A94B0B" w:rsidRPr="00537868" w14:paraId="4916689D"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6F4A3CB7" w14:textId="67222B8E" w:rsidR="00A94B0B" w:rsidRPr="00537868" w:rsidRDefault="00A94B0B" w:rsidP="00A94B0B">
            <w:pPr>
              <w:pStyle w:val="texte-Tableaux"/>
            </w:pPr>
            <w:r w:rsidRPr="00537868">
              <w:t>Tension de sortie</w:t>
            </w:r>
          </w:p>
        </w:tc>
        <w:tc>
          <w:tcPr>
            <w:tcW w:w="2268" w:type="dxa"/>
            <w:tcBorders>
              <w:left w:val="single" w:sz="4" w:space="0" w:color="auto"/>
            </w:tcBorders>
            <w:vAlign w:val="center"/>
          </w:tcPr>
          <w:p w14:paraId="0E081B04" w14:textId="2DBF7B8B" w:rsidR="00A94B0B" w:rsidRPr="00537868" w:rsidRDefault="00A94B0B" w:rsidP="00A94B0B">
            <w:pPr>
              <w:pStyle w:val="texte-Tableaux"/>
            </w:pPr>
            <w:r w:rsidRPr="00537868">
              <w:t>3.3</w:t>
            </w:r>
          </w:p>
        </w:tc>
        <w:tc>
          <w:tcPr>
            <w:tcW w:w="850" w:type="dxa"/>
            <w:tcBorders>
              <w:right w:val="single" w:sz="8" w:space="0" w:color="auto"/>
            </w:tcBorders>
            <w:vAlign w:val="center"/>
          </w:tcPr>
          <w:p w14:paraId="68011688" w14:textId="110418C3" w:rsidR="00A94B0B" w:rsidRPr="00537868" w:rsidRDefault="00A94B0B" w:rsidP="00A94B0B">
            <w:pPr>
              <w:pStyle w:val="texte-Tableaux"/>
            </w:pPr>
            <w:r w:rsidRPr="00537868">
              <w:t>[VDC]</w:t>
            </w:r>
          </w:p>
        </w:tc>
        <w:tc>
          <w:tcPr>
            <w:tcW w:w="2835" w:type="dxa"/>
            <w:vMerge/>
            <w:tcBorders>
              <w:left w:val="single" w:sz="8" w:space="0" w:color="auto"/>
            </w:tcBorders>
            <w:vAlign w:val="center"/>
          </w:tcPr>
          <w:p w14:paraId="0CCA5473" w14:textId="77777777" w:rsidR="00A94B0B" w:rsidRPr="00537868" w:rsidRDefault="00A94B0B" w:rsidP="00A94B0B">
            <w:pPr>
              <w:jc w:val="left"/>
            </w:pPr>
          </w:p>
        </w:tc>
      </w:tr>
      <w:tr w:rsidR="00A94B0B" w:rsidRPr="00537868" w14:paraId="66B423BE"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7DAE5BC1" w14:textId="11E35B06" w:rsidR="00A94B0B" w:rsidRPr="00537868" w:rsidRDefault="00A94B0B" w:rsidP="00A94B0B">
            <w:pPr>
              <w:pStyle w:val="texte-Tableaux"/>
            </w:pPr>
            <w:r w:rsidRPr="00537868">
              <w:t>Courant de sortie</w:t>
            </w:r>
            <w:r>
              <w:t xml:space="preserve"> max.</w:t>
            </w:r>
          </w:p>
        </w:tc>
        <w:tc>
          <w:tcPr>
            <w:tcW w:w="2268" w:type="dxa"/>
            <w:tcBorders>
              <w:left w:val="single" w:sz="4" w:space="0" w:color="auto"/>
            </w:tcBorders>
            <w:vAlign w:val="center"/>
          </w:tcPr>
          <w:p w14:paraId="2502F6BF" w14:textId="25F348BB" w:rsidR="00A94B0B" w:rsidRPr="00537868" w:rsidRDefault="00A94B0B" w:rsidP="00A94B0B">
            <w:pPr>
              <w:pStyle w:val="texte-Tableaux"/>
            </w:pPr>
            <w:r w:rsidRPr="00537868">
              <w:t>1515</w:t>
            </w:r>
          </w:p>
        </w:tc>
        <w:tc>
          <w:tcPr>
            <w:tcW w:w="850" w:type="dxa"/>
            <w:tcBorders>
              <w:right w:val="single" w:sz="8" w:space="0" w:color="auto"/>
            </w:tcBorders>
            <w:vAlign w:val="center"/>
          </w:tcPr>
          <w:p w14:paraId="7DC0CC22" w14:textId="6536BAA4" w:rsidR="00A94B0B" w:rsidRPr="00537868" w:rsidRDefault="00A94B0B" w:rsidP="00A94B0B">
            <w:pPr>
              <w:pStyle w:val="texte-Tableaux"/>
            </w:pPr>
            <w:r w:rsidRPr="00537868">
              <w:t>[mA]</w:t>
            </w:r>
          </w:p>
        </w:tc>
        <w:tc>
          <w:tcPr>
            <w:tcW w:w="2835" w:type="dxa"/>
            <w:vMerge/>
            <w:tcBorders>
              <w:left w:val="single" w:sz="8" w:space="0" w:color="auto"/>
            </w:tcBorders>
            <w:vAlign w:val="center"/>
          </w:tcPr>
          <w:p w14:paraId="686430E1" w14:textId="77777777" w:rsidR="00A94B0B" w:rsidRPr="00537868" w:rsidRDefault="00A94B0B" w:rsidP="00A94B0B">
            <w:pPr>
              <w:keepNext/>
              <w:jc w:val="left"/>
            </w:pPr>
          </w:p>
        </w:tc>
      </w:tr>
      <w:tr w:rsidR="00A94B0B" w:rsidRPr="00537868" w14:paraId="7330CE61" w14:textId="77777777" w:rsidTr="00E739C9">
        <w:trPr>
          <w:trHeight w:val="283"/>
          <w:jc w:val="center"/>
        </w:trPr>
        <w:tc>
          <w:tcPr>
            <w:tcW w:w="2551" w:type="dxa"/>
            <w:tcBorders>
              <w:top w:val="single" w:sz="4" w:space="0" w:color="auto"/>
              <w:bottom w:val="single" w:sz="8" w:space="0" w:color="auto"/>
              <w:right w:val="single" w:sz="4" w:space="0" w:color="auto"/>
            </w:tcBorders>
            <w:vAlign w:val="center"/>
          </w:tcPr>
          <w:p w14:paraId="5B7C40DB" w14:textId="32D0266A" w:rsidR="00A94B0B" w:rsidRPr="00537868" w:rsidRDefault="00A94B0B" w:rsidP="00A94B0B">
            <w:pPr>
              <w:pStyle w:val="texte-Tableaux"/>
            </w:pPr>
            <w:r>
              <w:t>Fréquence interne</w:t>
            </w:r>
          </w:p>
        </w:tc>
        <w:tc>
          <w:tcPr>
            <w:tcW w:w="2268" w:type="dxa"/>
            <w:tcBorders>
              <w:left w:val="single" w:sz="4" w:space="0" w:color="auto"/>
            </w:tcBorders>
            <w:vAlign w:val="center"/>
          </w:tcPr>
          <w:p w14:paraId="48D100C1" w14:textId="53B8C49F" w:rsidR="00A94B0B" w:rsidRPr="00537868" w:rsidRDefault="00A94B0B" w:rsidP="00A94B0B">
            <w:pPr>
              <w:pStyle w:val="texte-Tableaux"/>
            </w:pPr>
            <w:r>
              <w:t>130</w:t>
            </w:r>
          </w:p>
        </w:tc>
        <w:tc>
          <w:tcPr>
            <w:tcW w:w="850" w:type="dxa"/>
            <w:tcBorders>
              <w:right w:val="single" w:sz="8" w:space="0" w:color="auto"/>
            </w:tcBorders>
            <w:vAlign w:val="center"/>
          </w:tcPr>
          <w:p w14:paraId="1516B4DF" w14:textId="5AD5C4C1" w:rsidR="00A94B0B" w:rsidRPr="00537868" w:rsidRDefault="00A94B0B" w:rsidP="00A94B0B">
            <w:pPr>
              <w:pStyle w:val="texte-Tableaux"/>
            </w:pPr>
            <w:r>
              <w:t>[kHz]</w:t>
            </w:r>
          </w:p>
        </w:tc>
        <w:tc>
          <w:tcPr>
            <w:tcW w:w="2835" w:type="dxa"/>
            <w:vMerge/>
            <w:tcBorders>
              <w:left w:val="single" w:sz="8" w:space="0" w:color="auto"/>
              <w:bottom w:val="single" w:sz="8" w:space="0" w:color="auto"/>
            </w:tcBorders>
            <w:vAlign w:val="center"/>
          </w:tcPr>
          <w:p w14:paraId="232590CD" w14:textId="77777777" w:rsidR="00A94B0B" w:rsidRPr="00537868" w:rsidRDefault="00A94B0B" w:rsidP="00A94B0B">
            <w:pPr>
              <w:keepNext/>
              <w:jc w:val="left"/>
            </w:pPr>
          </w:p>
        </w:tc>
      </w:tr>
    </w:tbl>
    <w:p w14:paraId="57BD1BB9" w14:textId="342CF975" w:rsidR="00531FDB" w:rsidRDefault="000301CF" w:rsidP="000550B3">
      <w:pPr>
        <w:pStyle w:val="Lgende"/>
      </w:pPr>
      <w:bookmarkStart w:id="15" w:name="_Ref145059169"/>
      <w:bookmarkStart w:id="16" w:name="_Toc146463659"/>
      <w:r w:rsidRPr="00537868">
        <w:t xml:space="preserve">Tableau </w:t>
      </w:r>
      <w:r w:rsidR="008526A6">
        <w:fldChar w:fldCharType="begin"/>
      </w:r>
      <w:r w:rsidR="008526A6">
        <w:instrText xml:space="preserve"> SEQ Tableau \* ARABIC </w:instrText>
      </w:r>
      <w:r w:rsidR="008526A6">
        <w:fldChar w:fldCharType="separate"/>
      </w:r>
      <w:r w:rsidR="008526A6">
        <w:rPr>
          <w:noProof/>
        </w:rPr>
        <w:t>4</w:t>
      </w:r>
      <w:r w:rsidR="008526A6">
        <w:fldChar w:fldCharType="end"/>
      </w:r>
      <w:bookmarkEnd w:id="15"/>
      <w:r w:rsidRPr="00537868">
        <w:t xml:space="preserve"> : Caractéristiques</w:t>
      </w:r>
      <w:r w:rsidR="001945FF" w:rsidRPr="00537868">
        <w:t xml:space="preserve"> principales</w:t>
      </w:r>
      <w:r w:rsidRPr="00537868">
        <w:t xml:space="preserve"> du convertisseur AC/DC</w:t>
      </w:r>
      <w:bookmarkEnd w:id="16"/>
    </w:p>
    <w:p w14:paraId="26782D3A" w14:textId="355191F3" w:rsidR="00A94B0B" w:rsidRPr="00537868" w:rsidRDefault="00A94B0B" w:rsidP="00A94B0B">
      <w:r w:rsidRPr="00537868">
        <w:t>Une attention particulière est nécessaire en cas de développements futurs impliquant des technologies RFID proches de la fréq</w:t>
      </w:r>
      <w:r>
        <w:t>uence de fonctionnement de 130kHz</w:t>
      </w:r>
      <w:r w:rsidRPr="00537868">
        <w:t xml:space="preserve">. Les badges utilisés dans </w:t>
      </w:r>
      <w:r w:rsidR="001202AB">
        <w:t>c</w:t>
      </w:r>
      <w:r w:rsidRPr="00537868">
        <w:t>e projet ne se situent pas dans cette plag</w:t>
      </w:r>
      <w:r w:rsidR="001202AB">
        <w:t>e</w:t>
      </w:r>
      <w:r w:rsidRPr="00537868">
        <w:t>.</w:t>
      </w:r>
    </w:p>
    <w:p w14:paraId="6B6BE0AF" w14:textId="0FE915D4" w:rsidR="00A94B0B" w:rsidRDefault="00F811A1" w:rsidP="00A94B0B">
      <w:r>
        <w:t>Bien que facultatifs, d</w:t>
      </w:r>
      <w:r w:rsidR="00A94B0B" w:rsidRPr="00537868">
        <w:t>es condensateurs ont été ajoutés en sortie du circuit pour garantir la stabilité de la tension. Les valeurs ont été choisies de manière arbitraire.</w:t>
      </w:r>
      <w:r>
        <w:t xml:space="preserve"> (</w:t>
      </w:r>
      <w:r>
        <w:fldChar w:fldCharType="begin"/>
      </w:r>
      <w:r>
        <w:instrText xml:space="preserve"> REF _Ref146364007 \h </w:instrText>
      </w:r>
      <w:r>
        <w:fldChar w:fldCharType="separate"/>
      </w:r>
      <w:r w:rsidR="000E744C">
        <w:t xml:space="preserve">Figure </w:t>
      </w:r>
      <w:r w:rsidR="000E744C">
        <w:rPr>
          <w:noProof/>
        </w:rPr>
        <w:t>3</w:t>
      </w:r>
      <w:r>
        <w:fldChar w:fldCharType="end"/>
      </w:r>
      <w:r>
        <w:t>)</w:t>
      </w:r>
    </w:p>
    <w:p w14:paraId="6DAE04B3" w14:textId="77777777" w:rsidR="00F811A1" w:rsidRDefault="00A94B0B" w:rsidP="00F811A1">
      <w:pPr>
        <w:pStyle w:val="Image-centree"/>
        <w:keepNext/>
      </w:pPr>
      <w:r w:rsidRPr="00A94B0B">
        <w:rPr>
          <w:lang w:val="fr-CH" w:eastAsia="fr-CH"/>
        </w:rPr>
        <w:drawing>
          <wp:inline distT="0" distB="0" distL="0" distR="0" wp14:anchorId="42201E71" wp14:editId="498A40E5">
            <wp:extent cx="2976831" cy="1368000"/>
            <wp:effectExtent l="19050" t="19050" r="14605" b="2286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76831" cy="1368000"/>
                    </a:xfrm>
                    <a:prstGeom prst="rect">
                      <a:avLst/>
                    </a:prstGeom>
                    <a:noFill/>
                    <a:ln w="12700">
                      <a:solidFill>
                        <a:schemeClr val="tx1"/>
                      </a:solidFill>
                    </a:ln>
                  </pic:spPr>
                </pic:pic>
              </a:graphicData>
            </a:graphic>
          </wp:inline>
        </w:drawing>
      </w:r>
    </w:p>
    <w:p w14:paraId="2FDB062B" w14:textId="02EEACC9" w:rsidR="00A94B0B" w:rsidRPr="00A94B0B" w:rsidRDefault="00F811A1" w:rsidP="00F811A1">
      <w:pPr>
        <w:pStyle w:val="Lgende"/>
      </w:pPr>
      <w:bookmarkStart w:id="17" w:name="_Ref146364007"/>
      <w:bookmarkStart w:id="18" w:name="_Toc146463638"/>
      <w:r>
        <w:t xml:space="preserve">Figure </w:t>
      </w:r>
      <w:r>
        <w:fldChar w:fldCharType="begin"/>
      </w:r>
      <w:r>
        <w:instrText xml:space="preserve"> SEQ Figure \* ARABIC </w:instrText>
      </w:r>
      <w:r>
        <w:fldChar w:fldCharType="separate"/>
      </w:r>
      <w:r w:rsidR="00663E5E">
        <w:rPr>
          <w:noProof/>
        </w:rPr>
        <w:t>3</w:t>
      </w:r>
      <w:r>
        <w:rPr>
          <w:noProof/>
        </w:rPr>
        <w:fldChar w:fldCharType="end"/>
      </w:r>
      <w:bookmarkEnd w:id="17"/>
      <w:r>
        <w:t xml:space="preserve"> : Schéma du convertisseur AC/DC</w:t>
      </w:r>
      <w:bookmarkEnd w:id="18"/>
    </w:p>
    <w:p w14:paraId="19616FBA" w14:textId="2DAE0C68" w:rsidR="00531FDB" w:rsidRDefault="00531FDB" w:rsidP="00D97689">
      <w:pPr>
        <w:pStyle w:val="Titre2"/>
      </w:pPr>
      <w:bookmarkStart w:id="19" w:name="_Toc146463586"/>
      <w:r w:rsidRPr="00537868">
        <w:lastRenderedPageBreak/>
        <w:t>Commutation 230VAC</w:t>
      </w:r>
      <w:bookmarkEnd w:id="19"/>
    </w:p>
    <w:p w14:paraId="4A1AB922" w14:textId="51919105" w:rsidR="00A4491E" w:rsidRPr="00537868" w:rsidRDefault="00A4491E" w:rsidP="00A4491E">
      <w:r w:rsidRPr="00537868">
        <w:t xml:space="preserve">L'utilisation d'un relais </w:t>
      </w:r>
      <w:r w:rsidR="00E2521E">
        <w:t>permet de réaliser la commutation de la sortie 230VAC tout en assurant</w:t>
      </w:r>
      <w:r w:rsidRPr="00537868">
        <w:t xml:space="preserve"> une isolation galvanique entre les sections à haute et basse tension. Contrairement à d'autres </w:t>
      </w:r>
      <w:r>
        <w:t>alternatives</w:t>
      </w:r>
      <w:r w:rsidRPr="00537868">
        <w:t xml:space="preserve">, telles que </w:t>
      </w:r>
      <w:r>
        <w:t>les</w:t>
      </w:r>
      <w:r w:rsidRPr="00537868">
        <w:t xml:space="preserve"> </w:t>
      </w:r>
      <w:proofErr w:type="spellStart"/>
      <w:r w:rsidRPr="00537868">
        <w:t>optocoupleur</w:t>
      </w:r>
      <w:r>
        <w:t>s</w:t>
      </w:r>
      <w:proofErr w:type="spellEnd"/>
      <w:r w:rsidRPr="00537868">
        <w:t>, un relai présent</w:t>
      </w:r>
      <w:r>
        <w:t>e</w:t>
      </w:r>
      <w:r w:rsidRPr="00537868">
        <w:t xml:space="preserve"> l'avantage de pouvoir commuter des puissances plus élevées. Cependant, les contacts mécaniques ont l’inconvénient de s’user plus rapidement</w:t>
      </w:r>
      <w:r w:rsidR="00E2521E">
        <w:t xml:space="preserve"> et il nécessite un courant de contrôle plus </w:t>
      </w:r>
      <w:proofErr w:type="gramStart"/>
      <w:r w:rsidR="00E2521E">
        <w:t>élevé</w:t>
      </w:r>
      <w:proofErr w:type="gramEnd"/>
      <w:r w:rsidRPr="00537868">
        <w:t>.</w:t>
      </w:r>
    </w:p>
    <w:p w14:paraId="6A071A3A" w14:textId="57CC7318" w:rsidR="00B7180D" w:rsidRPr="00537868" w:rsidRDefault="00A4491E" w:rsidP="00531FDB">
      <w:r w:rsidRPr="003D2C7A">
        <w:t xml:space="preserve">Un relais à verrouillage est employé </w:t>
      </w:r>
      <w:r>
        <w:t>car il peut</w:t>
      </w:r>
      <w:r w:rsidRPr="003D2C7A">
        <w:t xml:space="preserve"> maintenir sa position pendant de longues périodes sans nécessiter une alimentation constante, réduisant ainsi la consommation de courant.</w:t>
      </w:r>
      <w:r w:rsidR="00E2521E">
        <w:t xml:space="preserve"> Il</w:t>
      </w:r>
      <w:r w:rsidRPr="00537868">
        <w:t xml:space="preserve"> possède </w:t>
      </w:r>
      <w:r w:rsidR="00E2521E">
        <w:t xml:space="preserve">aussi </w:t>
      </w:r>
      <w:r w:rsidRPr="00537868">
        <w:t>deux bobines de contrôle, ce qui élimine la nécessité d'un circuit externe pour inverser la tension des bobines. Il est le moins coûteux parmi les rares modèles de ce type capable de fo</w:t>
      </w:r>
      <w:r>
        <w:t>nctionner à une tension de 3,3VDC</w:t>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31FDB" w:rsidRPr="00537868" w14:paraId="4AA4A1CF" w14:textId="77777777" w:rsidTr="00F811A1">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3004FE83" w14:textId="0BE5F9E6" w:rsidR="00531FDB" w:rsidRPr="00537868" w:rsidRDefault="00531FDB" w:rsidP="00F811A1">
            <w:pPr>
              <w:pStyle w:val="titre-Tableaux"/>
            </w:pPr>
            <w:r w:rsidRPr="00537868">
              <w:t>Relai de puissance</w:t>
            </w:r>
            <w:r w:rsidR="004E5D5C">
              <w:tab/>
            </w:r>
            <w:hyperlink r:id="rId20" w:history="1">
              <w:proofErr w:type="spellStart"/>
              <w:r w:rsidR="004E5D5C" w:rsidRPr="004E5D5C">
                <w:rPr>
                  <w:rStyle w:val="Lienhypertexte"/>
                </w:rPr>
                <w:t>Datasheet</w:t>
              </w:r>
              <w:proofErr w:type="spellEnd"/>
            </w:hyperlink>
            <w:r w:rsidR="004E5D5C">
              <w:t xml:space="preserve"> </w:t>
            </w:r>
            <w:r w:rsidR="004A512D">
              <w:fldChar w:fldCharType="begin"/>
            </w:r>
            <w:r w:rsidR="004A512D">
              <w:instrText xml:space="preserve"> ADDIN ZOTERO_ITEM CSL_CITATION {"citationID":"NpAF7mdx","properties":{"formattedCitation":"[4]","plainCitation":"[4]","noteIndex":0},"citationItems":[{"id":64,"uris":["http://zotero.org/users/10756185/items/T5VPZRHJ"],"itemData":{"id":64,"type":"webpage","abstract":"[ADW1203HLW] Panasonic Power Relays (Over 2A), DW Relays part number detail. Please contact us from here for spec details, downloading files and inquiries.","language":"en","title":"ADW1203HLW | Panasonic","URL":"https://www3.panasonic.biz/ac/ae/search_num/index.jsp?c=detail&amp;part_no=ADW1203HLW&amp;large_g_cd=1&amp;medium_g_cd=11&amp;small_g_cd=112&amp;series_cd=2154","accessed":{"date-parts":[["2023",9,24]]},"citation-key":"ADW1203HLWPanasonic"}}],"schema":"https://github.com/citation-style-language/schema/raw/master/csl-citation.json"} </w:instrText>
            </w:r>
            <w:r w:rsidR="004A512D">
              <w:fldChar w:fldCharType="separate"/>
            </w:r>
            <w:r w:rsidR="004A512D" w:rsidRPr="004A512D">
              <w:t>[4]</w:t>
            </w:r>
            <w:r w:rsidR="004A512D">
              <w:fldChar w:fldCharType="end"/>
            </w:r>
          </w:p>
        </w:tc>
      </w:tr>
      <w:tr w:rsidR="00531FDB" w:rsidRPr="00537868" w14:paraId="224675CA" w14:textId="77777777" w:rsidTr="00F811A1">
        <w:trPr>
          <w:trHeight w:val="283"/>
          <w:jc w:val="center"/>
        </w:trPr>
        <w:tc>
          <w:tcPr>
            <w:tcW w:w="2551" w:type="dxa"/>
            <w:tcBorders>
              <w:top w:val="single" w:sz="8" w:space="0" w:color="auto"/>
              <w:bottom w:val="single" w:sz="4" w:space="0" w:color="auto"/>
              <w:right w:val="single" w:sz="4" w:space="0" w:color="auto"/>
            </w:tcBorders>
            <w:vAlign w:val="center"/>
          </w:tcPr>
          <w:p w14:paraId="28E06136" w14:textId="0B2A755B" w:rsidR="00531FDB" w:rsidRPr="00537868" w:rsidRDefault="00F811A1" w:rsidP="000D3C01">
            <w:pPr>
              <w:pStyle w:val="texte-Tableaux"/>
            </w:pPr>
            <w:r>
              <w:t xml:space="preserve">Fabricant </w:t>
            </w:r>
          </w:p>
        </w:tc>
        <w:tc>
          <w:tcPr>
            <w:tcW w:w="3118" w:type="dxa"/>
            <w:gridSpan w:val="2"/>
            <w:tcBorders>
              <w:top w:val="single" w:sz="8" w:space="0" w:color="auto"/>
              <w:left w:val="single" w:sz="4" w:space="0" w:color="auto"/>
              <w:right w:val="single" w:sz="8" w:space="0" w:color="auto"/>
            </w:tcBorders>
            <w:vAlign w:val="center"/>
          </w:tcPr>
          <w:p w14:paraId="42FE1462" w14:textId="49BE8856" w:rsidR="00531FDB" w:rsidRPr="00537868" w:rsidRDefault="00F811A1" w:rsidP="00F811A1">
            <w:pPr>
              <w:pStyle w:val="texte-Tableaux"/>
            </w:pPr>
            <w:r>
              <w:t>Panasonic</w:t>
            </w:r>
          </w:p>
        </w:tc>
        <w:tc>
          <w:tcPr>
            <w:tcW w:w="2835" w:type="dxa"/>
            <w:vMerge w:val="restart"/>
            <w:tcBorders>
              <w:top w:val="single" w:sz="8" w:space="0" w:color="auto"/>
              <w:left w:val="single" w:sz="8" w:space="0" w:color="auto"/>
            </w:tcBorders>
            <w:vAlign w:val="center"/>
          </w:tcPr>
          <w:p w14:paraId="2860BD2F" w14:textId="77777777" w:rsidR="00531FDB" w:rsidRPr="00537868" w:rsidRDefault="00531FDB" w:rsidP="004E6E62">
            <w:pPr>
              <w:pStyle w:val="Image-centree"/>
            </w:pPr>
            <w:r w:rsidRPr="00537868">
              <w:rPr>
                <w:lang w:val="fr-CH" w:eastAsia="fr-CH"/>
              </w:rPr>
              <w:drawing>
                <wp:inline distT="0" distB="0" distL="0" distR="0" wp14:anchorId="117A4C6E" wp14:editId="144F3F87">
                  <wp:extent cx="1188000" cy="1188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1188000" cy="118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811A1" w:rsidRPr="00537868" w14:paraId="1CA91E55"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5C599240" w14:textId="6524A01A" w:rsidR="00F811A1" w:rsidRPr="00537868" w:rsidRDefault="00F811A1" w:rsidP="00F811A1">
            <w:pPr>
              <w:pStyle w:val="texte-Tableaux"/>
            </w:pPr>
            <w:r w:rsidRPr="00537868">
              <w:t>N° de fabricant</w:t>
            </w:r>
          </w:p>
        </w:tc>
        <w:tc>
          <w:tcPr>
            <w:tcW w:w="2268" w:type="dxa"/>
            <w:tcBorders>
              <w:left w:val="single" w:sz="4" w:space="0" w:color="auto"/>
            </w:tcBorders>
            <w:vAlign w:val="center"/>
          </w:tcPr>
          <w:p w14:paraId="734C8820" w14:textId="491EF90F" w:rsidR="00F811A1" w:rsidRPr="00537868" w:rsidRDefault="00F811A1" w:rsidP="00F811A1">
            <w:pPr>
              <w:pStyle w:val="texte-Tableaux"/>
            </w:pPr>
            <w:r w:rsidRPr="00537868">
              <w:t>ADW1203HLW</w:t>
            </w:r>
          </w:p>
        </w:tc>
        <w:tc>
          <w:tcPr>
            <w:tcW w:w="850" w:type="dxa"/>
            <w:tcBorders>
              <w:right w:val="single" w:sz="8" w:space="0" w:color="auto"/>
            </w:tcBorders>
            <w:vAlign w:val="center"/>
          </w:tcPr>
          <w:p w14:paraId="5A0F1C86" w14:textId="77777777" w:rsidR="00F811A1" w:rsidRPr="00537868" w:rsidRDefault="00F811A1" w:rsidP="00F811A1">
            <w:pPr>
              <w:pStyle w:val="texte-Tableaux"/>
            </w:pPr>
          </w:p>
        </w:tc>
        <w:tc>
          <w:tcPr>
            <w:tcW w:w="2835" w:type="dxa"/>
            <w:vMerge/>
            <w:tcBorders>
              <w:left w:val="single" w:sz="8" w:space="0" w:color="auto"/>
            </w:tcBorders>
            <w:vAlign w:val="center"/>
          </w:tcPr>
          <w:p w14:paraId="10C625E9" w14:textId="77777777" w:rsidR="00F811A1" w:rsidRPr="00537868" w:rsidRDefault="00F811A1" w:rsidP="00F811A1">
            <w:pPr>
              <w:jc w:val="left"/>
            </w:pPr>
          </w:p>
        </w:tc>
      </w:tr>
      <w:tr w:rsidR="00F811A1" w:rsidRPr="00537868" w14:paraId="375106C4"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04218554" w14:textId="0F2C8053" w:rsidR="00F811A1" w:rsidRPr="00537868" w:rsidRDefault="00F811A1" w:rsidP="00F811A1">
            <w:pPr>
              <w:pStyle w:val="texte-Tableaux"/>
            </w:pPr>
            <w:r w:rsidRPr="00537868">
              <w:t>Tension de contact</w:t>
            </w:r>
            <w:r>
              <w:t xml:space="preserve"> max.</w:t>
            </w:r>
          </w:p>
        </w:tc>
        <w:tc>
          <w:tcPr>
            <w:tcW w:w="2268" w:type="dxa"/>
            <w:tcBorders>
              <w:left w:val="single" w:sz="4" w:space="0" w:color="auto"/>
            </w:tcBorders>
            <w:vAlign w:val="center"/>
          </w:tcPr>
          <w:p w14:paraId="15048ACF" w14:textId="77777777" w:rsidR="00F811A1" w:rsidRPr="00537868" w:rsidRDefault="00F811A1" w:rsidP="00F811A1">
            <w:pPr>
              <w:pStyle w:val="texte-Tableaux"/>
            </w:pPr>
            <w:r w:rsidRPr="00537868">
              <w:t>277 RMS</w:t>
            </w:r>
          </w:p>
        </w:tc>
        <w:tc>
          <w:tcPr>
            <w:tcW w:w="850" w:type="dxa"/>
            <w:tcBorders>
              <w:right w:val="single" w:sz="8" w:space="0" w:color="auto"/>
            </w:tcBorders>
            <w:vAlign w:val="center"/>
          </w:tcPr>
          <w:p w14:paraId="6A4DEFE1" w14:textId="77777777" w:rsidR="00F811A1" w:rsidRPr="00537868" w:rsidRDefault="00F811A1" w:rsidP="00F811A1">
            <w:pPr>
              <w:pStyle w:val="texte-Tableaux"/>
            </w:pPr>
            <w:r w:rsidRPr="00537868">
              <w:t>[VAC]</w:t>
            </w:r>
          </w:p>
        </w:tc>
        <w:tc>
          <w:tcPr>
            <w:tcW w:w="2835" w:type="dxa"/>
            <w:vMerge/>
            <w:tcBorders>
              <w:left w:val="single" w:sz="8" w:space="0" w:color="auto"/>
            </w:tcBorders>
            <w:vAlign w:val="center"/>
          </w:tcPr>
          <w:p w14:paraId="4AF86BEC" w14:textId="77777777" w:rsidR="00F811A1" w:rsidRPr="00537868" w:rsidRDefault="00F811A1" w:rsidP="00F811A1">
            <w:pPr>
              <w:jc w:val="left"/>
            </w:pPr>
          </w:p>
        </w:tc>
      </w:tr>
      <w:tr w:rsidR="00F811A1" w:rsidRPr="00537868" w14:paraId="1EA589B5"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3A7D525D" w14:textId="725CECCF" w:rsidR="00F811A1" w:rsidRPr="00537868" w:rsidRDefault="00F811A1" w:rsidP="00F811A1">
            <w:pPr>
              <w:pStyle w:val="texte-Tableaux"/>
            </w:pPr>
            <w:r w:rsidRPr="00537868">
              <w:t>Courant de contact</w:t>
            </w:r>
            <w:r>
              <w:t xml:space="preserve"> max.</w:t>
            </w:r>
          </w:p>
        </w:tc>
        <w:tc>
          <w:tcPr>
            <w:tcW w:w="2268" w:type="dxa"/>
            <w:tcBorders>
              <w:left w:val="single" w:sz="4" w:space="0" w:color="auto"/>
            </w:tcBorders>
            <w:vAlign w:val="center"/>
          </w:tcPr>
          <w:p w14:paraId="74CD865C" w14:textId="77777777" w:rsidR="00F811A1" w:rsidRPr="00537868" w:rsidRDefault="00F811A1" w:rsidP="00F811A1">
            <w:pPr>
              <w:pStyle w:val="texte-Tableaux"/>
            </w:pPr>
            <w:r w:rsidRPr="00537868">
              <w:t>16</w:t>
            </w:r>
          </w:p>
        </w:tc>
        <w:tc>
          <w:tcPr>
            <w:tcW w:w="850" w:type="dxa"/>
            <w:tcBorders>
              <w:right w:val="single" w:sz="8" w:space="0" w:color="auto"/>
            </w:tcBorders>
            <w:vAlign w:val="center"/>
          </w:tcPr>
          <w:p w14:paraId="0BA869B1" w14:textId="77777777" w:rsidR="00F811A1" w:rsidRPr="00537868" w:rsidRDefault="00F811A1" w:rsidP="00F811A1">
            <w:pPr>
              <w:pStyle w:val="texte-Tableaux"/>
            </w:pPr>
            <w:r w:rsidRPr="00537868">
              <w:t>[A]</w:t>
            </w:r>
          </w:p>
        </w:tc>
        <w:tc>
          <w:tcPr>
            <w:tcW w:w="2835" w:type="dxa"/>
            <w:vMerge/>
            <w:tcBorders>
              <w:left w:val="single" w:sz="8" w:space="0" w:color="auto"/>
            </w:tcBorders>
            <w:vAlign w:val="center"/>
          </w:tcPr>
          <w:p w14:paraId="56EB5EED" w14:textId="77777777" w:rsidR="00F811A1" w:rsidRPr="00537868" w:rsidRDefault="00F811A1" w:rsidP="00F811A1">
            <w:pPr>
              <w:jc w:val="left"/>
            </w:pPr>
          </w:p>
        </w:tc>
      </w:tr>
      <w:tr w:rsidR="00F811A1" w:rsidRPr="00537868" w14:paraId="2D5D79FD"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4FA0B5E7" w14:textId="7DA7E559" w:rsidR="00F811A1" w:rsidRPr="00537868" w:rsidRDefault="00F811A1" w:rsidP="00F811A1">
            <w:pPr>
              <w:pStyle w:val="texte-Tableaux"/>
            </w:pPr>
            <w:r w:rsidRPr="00537868">
              <w:t>Tension de bobine</w:t>
            </w:r>
            <w:r>
              <w:t xml:space="preserve"> nom.</w:t>
            </w:r>
          </w:p>
        </w:tc>
        <w:tc>
          <w:tcPr>
            <w:tcW w:w="2268" w:type="dxa"/>
            <w:tcBorders>
              <w:left w:val="single" w:sz="4" w:space="0" w:color="auto"/>
            </w:tcBorders>
            <w:vAlign w:val="center"/>
          </w:tcPr>
          <w:p w14:paraId="636F2DE4" w14:textId="77777777" w:rsidR="00F811A1" w:rsidRPr="00537868" w:rsidRDefault="00F811A1" w:rsidP="00F811A1">
            <w:pPr>
              <w:pStyle w:val="texte-Tableaux"/>
            </w:pPr>
            <w:r w:rsidRPr="00537868">
              <w:t>3</w:t>
            </w:r>
          </w:p>
        </w:tc>
        <w:tc>
          <w:tcPr>
            <w:tcW w:w="850" w:type="dxa"/>
            <w:tcBorders>
              <w:right w:val="single" w:sz="8" w:space="0" w:color="auto"/>
            </w:tcBorders>
            <w:vAlign w:val="center"/>
          </w:tcPr>
          <w:p w14:paraId="3B406EE7" w14:textId="77777777" w:rsidR="00F811A1" w:rsidRPr="00537868" w:rsidRDefault="00F811A1" w:rsidP="00F811A1">
            <w:pPr>
              <w:pStyle w:val="texte-Tableaux"/>
            </w:pPr>
            <w:r w:rsidRPr="00537868">
              <w:t>[V]</w:t>
            </w:r>
          </w:p>
        </w:tc>
        <w:tc>
          <w:tcPr>
            <w:tcW w:w="2835" w:type="dxa"/>
            <w:vMerge/>
            <w:tcBorders>
              <w:left w:val="single" w:sz="8" w:space="0" w:color="auto"/>
            </w:tcBorders>
            <w:vAlign w:val="center"/>
          </w:tcPr>
          <w:p w14:paraId="31EB5D0D" w14:textId="77777777" w:rsidR="00F811A1" w:rsidRPr="00537868" w:rsidRDefault="00F811A1" w:rsidP="00F811A1">
            <w:pPr>
              <w:jc w:val="left"/>
            </w:pPr>
          </w:p>
        </w:tc>
      </w:tr>
      <w:tr w:rsidR="00F811A1" w:rsidRPr="00537868" w14:paraId="29FE4783"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761DB693" w14:textId="47E0AC96" w:rsidR="00F811A1" w:rsidRPr="00537868" w:rsidRDefault="00F811A1" w:rsidP="00F811A1">
            <w:pPr>
              <w:pStyle w:val="texte-Tableaux"/>
            </w:pPr>
            <w:r w:rsidRPr="00537868">
              <w:t>Courant de bobine</w:t>
            </w:r>
            <w:r>
              <w:t xml:space="preserve"> nom.</w:t>
            </w:r>
          </w:p>
        </w:tc>
        <w:tc>
          <w:tcPr>
            <w:tcW w:w="2268" w:type="dxa"/>
            <w:tcBorders>
              <w:left w:val="single" w:sz="4" w:space="0" w:color="auto"/>
            </w:tcBorders>
            <w:vAlign w:val="center"/>
          </w:tcPr>
          <w:p w14:paraId="6CF2132B" w14:textId="77777777" w:rsidR="00F811A1" w:rsidRPr="00537868" w:rsidRDefault="00F811A1" w:rsidP="00F811A1">
            <w:pPr>
              <w:pStyle w:val="texte-Tableaux"/>
            </w:pPr>
            <w:r w:rsidRPr="00537868">
              <w:t>133.3</w:t>
            </w:r>
          </w:p>
        </w:tc>
        <w:tc>
          <w:tcPr>
            <w:tcW w:w="850" w:type="dxa"/>
            <w:tcBorders>
              <w:right w:val="single" w:sz="8" w:space="0" w:color="auto"/>
            </w:tcBorders>
            <w:vAlign w:val="center"/>
          </w:tcPr>
          <w:p w14:paraId="1DD65CDF" w14:textId="77777777" w:rsidR="00F811A1" w:rsidRPr="00537868" w:rsidRDefault="00F811A1" w:rsidP="00F811A1">
            <w:pPr>
              <w:pStyle w:val="texte-Tableaux"/>
            </w:pPr>
            <w:r w:rsidRPr="00537868">
              <w:t>[mA]</w:t>
            </w:r>
          </w:p>
        </w:tc>
        <w:tc>
          <w:tcPr>
            <w:tcW w:w="2835" w:type="dxa"/>
            <w:vMerge/>
            <w:tcBorders>
              <w:left w:val="single" w:sz="8" w:space="0" w:color="auto"/>
            </w:tcBorders>
            <w:vAlign w:val="center"/>
          </w:tcPr>
          <w:p w14:paraId="43B5A16A" w14:textId="77777777" w:rsidR="00F811A1" w:rsidRPr="00537868" w:rsidRDefault="00F811A1" w:rsidP="00F811A1">
            <w:pPr>
              <w:jc w:val="left"/>
            </w:pPr>
          </w:p>
        </w:tc>
      </w:tr>
      <w:tr w:rsidR="00F811A1" w:rsidRPr="00537868" w14:paraId="4652F02C" w14:textId="77777777" w:rsidTr="00F811A1">
        <w:trPr>
          <w:trHeight w:val="283"/>
          <w:jc w:val="center"/>
        </w:trPr>
        <w:tc>
          <w:tcPr>
            <w:tcW w:w="2551" w:type="dxa"/>
            <w:tcBorders>
              <w:top w:val="single" w:sz="4" w:space="0" w:color="auto"/>
              <w:bottom w:val="single" w:sz="8" w:space="0" w:color="auto"/>
              <w:right w:val="single" w:sz="4" w:space="0" w:color="auto"/>
            </w:tcBorders>
            <w:vAlign w:val="center"/>
          </w:tcPr>
          <w:p w14:paraId="1B0A2490" w14:textId="77777777" w:rsidR="00F811A1" w:rsidRPr="00537868" w:rsidRDefault="00F811A1" w:rsidP="00F811A1">
            <w:pPr>
              <w:pStyle w:val="texte-Tableaux"/>
            </w:pPr>
            <w:r w:rsidRPr="00537868">
              <w:t>Type de bobine</w:t>
            </w:r>
          </w:p>
        </w:tc>
        <w:tc>
          <w:tcPr>
            <w:tcW w:w="3118" w:type="dxa"/>
            <w:gridSpan w:val="2"/>
            <w:tcBorders>
              <w:left w:val="single" w:sz="4" w:space="0" w:color="auto"/>
              <w:right w:val="single" w:sz="8" w:space="0" w:color="auto"/>
            </w:tcBorders>
            <w:vAlign w:val="center"/>
          </w:tcPr>
          <w:p w14:paraId="6F297616" w14:textId="26731F61" w:rsidR="00F811A1" w:rsidRPr="00537868" w:rsidRDefault="00F87DA0" w:rsidP="00F811A1">
            <w:pPr>
              <w:pStyle w:val="texte-Tableaux"/>
            </w:pPr>
            <w:r w:rsidRPr="00537868">
              <w:t>Double bobine</w:t>
            </w:r>
            <w:r w:rsidR="00F811A1" w:rsidRPr="00537868">
              <w:t>, à verrouillage</w:t>
            </w:r>
          </w:p>
        </w:tc>
        <w:tc>
          <w:tcPr>
            <w:tcW w:w="2835" w:type="dxa"/>
            <w:vMerge/>
            <w:tcBorders>
              <w:left w:val="single" w:sz="8" w:space="0" w:color="auto"/>
              <w:bottom w:val="single" w:sz="8" w:space="0" w:color="auto"/>
            </w:tcBorders>
            <w:vAlign w:val="center"/>
          </w:tcPr>
          <w:p w14:paraId="24A418AA" w14:textId="77777777" w:rsidR="00F811A1" w:rsidRPr="00537868" w:rsidRDefault="00F811A1" w:rsidP="00F811A1">
            <w:pPr>
              <w:keepNext/>
              <w:jc w:val="left"/>
            </w:pPr>
          </w:p>
        </w:tc>
      </w:tr>
    </w:tbl>
    <w:p w14:paraId="76D4AD96" w14:textId="0F84DB57" w:rsidR="00531FDB" w:rsidRPr="00537868" w:rsidRDefault="00531FDB" w:rsidP="00531FDB">
      <w:pPr>
        <w:pStyle w:val="Lgende"/>
      </w:pPr>
      <w:bookmarkStart w:id="20" w:name="_Toc146463660"/>
      <w:r w:rsidRPr="00537868">
        <w:t xml:space="preserve">Tableau </w:t>
      </w:r>
      <w:r w:rsidR="008526A6">
        <w:fldChar w:fldCharType="begin"/>
      </w:r>
      <w:r w:rsidR="008526A6">
        <w:instrText xml:space="preserve"> SEQ Tableau \* ARABIC </w:instrText>
      </w:r>
      <w:r w:rsidR="008526A6">
        <w:fldChar w:fldCharType="separate"/>
      </w:r>
      <w:r w:rsidR="008526A6">
        <w:rPr>
          <w:noProof/>
        </w:rPr>
        <w:t>5</w:t>
      </w:r>
      <w:r w:rsidR="008526A6">
        <w:fldChar w:fldCharType="end"/>
      </w:r>
      <w:r w:rsidRPr="00537868">
        <w:t xml:space="preserve"> : Caractéristiques principales du relai</w:t>
      </w:r>
      <w:r w:rsidR="00E2521E">
        <w:t xml:space="preserve"> de puissance</w:t>
      </w:r>
      <w:bookmarkEnd w:id="20"/>
    </w:p>
    <w:p w14:paraId="546A419B" w14:textId="7F027575" w:rsidR="000260FC" w:rsidRDefault="000260FC" w:rsidP="00531FDB">
      <w:r>
        <w:t xml:space="preserve">Des diodes de roue libres sont </w:t>
      </w:r>
      <w:r w:rsidR="001202AB">
        <w:t>placées</w:t>
      </w:r>
      <w:r>
        <w:t xml:space="preserve"> en parallèle des bobines pour protéger les composants des surtensions qui surviennent lorsque l’on désactive les bobines. </w:t>
      </w:r>
      <w:r w:rsidR="005D7F11">
        <w:t>Elles sont capables de supporter le courant et la tension inverse maximal de la bobine. D</w:t>
      </w:r>
      <w:r w:rsidR="005D7F11" w:rsidRPr="005D7F11">
        <w:t xml:space="preserve">es diodes Schottky </w:t>
      </w:r>
      <w:r w:rsidR="005D7F11">
        <w:t>permettent de réagir</w:t>
      </w:r>
      <w:r w:rsidR="005D7F11" w:rsidRPr="005D7F11">
        <w:t xml:space="preserve"> rapidement aux variations soudaines de tension.</w:t>
      </w:r>
    </w:p>
    <w:p w14:paraId="34B03397" w14:textId="3BA6E984" w:rsidR="007B589C" w:rsidRDefault="007B589C" w:rsidP="00531FDB">
      <w:r w:rsidRPr="007B589C">
        <w:t xml:space="preserve">Les bobines sont contrôlées par des transistors externes, </w:t>
      </w:r>
      <w:r w:rsidR="008A7BBC" w:rsidRPr="008A7BBC">
        <w:t xml:space="preserve">les </w:t>
      </w:r>
      <w:r w:rsidR="008A7BBC">
        <w:t>résistances R3 et R4 fournissent</w:t>
      </w:r>
      <w:r w:rsidR="008A7BBC" w:rsidRPr="008A7BBC">
        <w:t xml:space="preserve"> un courant de base </w:t>
      </w:r>
      <w:r w:rsidR="008A7BBC">
        <w:t>suffisamment élevé pour garantir la saturation du transistor, calculés comme suit :</w:t>
      </w:r>
    </w:p>
    <w:p w14:paraId="42D0745A" w14:textId="22AFB73A" w:rsidR="007B589C" w:rsidRPr="008A7BBC" w:rsidRDefault="008E40AF" w:rsidP="00531FDB">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R</m:t>
                      </m:r>
                    </m:e>
                    <m:sub>
                      <m:r>
                        <w:rPr>
                          <w:rFonts w:ascii="Cambria Math" w:hAnsi="Cambria Math"/>
                        </w:rPr>
                        <m:t>B</m:t>
                      </m:r>
                    </m:sub>
                  </m:sSub>
                </m:sub>
              </m:sSub>
            </m:num>
            <m:den>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R</m:t>
                      </m:r>
                    </m:e>
                    <m:sub>
                      <m:r>
                        <w:rPr>
                          <w:rFonts w:ascii="Cambria Math" w:hAnsi="Cambria Math"/>
                        </w:rPr>
                        <m:t>B</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BE</m:t>
                  </m:r>
                </m:sub>
              </m:sSub>
              <m:r>
                <w:rPr>
                  <w:rFonts w:ascii="Cambria Math" w:eastAsiaTheme="minorEastAsia" w:hAnsi="Cambria Math"/>
                </w:rPr>
                <m:t>)*10</m:t>
              </m: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L</m:t>
                  </m:r>
                </m:sub>
              </m:sSub>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3,3-0,7</m:t>
                  </m:r>
                </m:e>
              </m:d>
              <m:r>
                <w:rPr>
                  <w:rFonts w:ascii="Cambria Math" w:eastAsiaTheme="minorEastAsia" w:hAnsi="Cambria Math"/>
                </w:rPr>
                <m:t>*10</m:t>
              </m:r>
            </m:num>
            <m:den>
              <m:r>
                <w:rPr>
                  <w:rFonts w:ascii="Cambria Math" w:eastAsiaTheme="minorEastAsia" w:hAnsi="Cambria Math"/>
                </w:rPr>
                <m:t>0,133</m:t>
              </m:r>
            </m:den>
          </m:f>
          <m:r>
            <w:rPr>
              <w:rFonts w:ascii="Cambria Math" w:eastAsiaTheme="minorEastAsia" w:hAnsi="Cambria Math"/>
            </w:rPr>
            <m:t xml:space="preserve">≅195 </m:t>
          </m:r>
          <m:r>
            <m:rPr>
              <m:sty m:val="p"/>
            </m:rPr>
            <w:rPr>
              <w:rFonts w:ascii="Cambria Math" w:eastAsiaTheme="minorEastAsia" w:hAnsi="Cambria Math" w:cs="Calibri"/>
            </w:rPr>
            <m:t>Ω→</m:t>
          </m:r>
          <m:r>
            <w:rPr>
              <w:rFonts w:ascii="Cambria Math" w:eastAsiaTheme="minorEastAsia" w:hAnsi="Cambria Math"/>
            </w:rPr>
            <m:t xml:space="preserve">180 </m:t>
          </m:r>
          <m:r>
            <m:rPr>
              <m:sty m:val="p"/>
            </m:rPr>
            <w:rPr>
              <w:rFonts w:ascii="Cambria Math" w:eastAsiaTheme="minorEastAsia" w:hAnsi="Cambria Math" w:cs="Calibri"/>
            </w:rPr>
            <m:t>Ω E12</m:t>
          </m:r>
        </m:oMath>
      </m:oMathPara>
    </w:p>
    <w:p w14:paraId="4A14F337" w14:textId="455847A3" w:rsidR="008A7BBC" w:rsidRPr="008A7BBC" w:rsidRDefault="008A7BBC" w:rsidP="008A7BBC">
      <w:pPr>
        <w:pStyle w:val="Lgende"/>
        <w:keepNext/>
      </w:pPr>
      <w:bookmarkStart w:id="21" w:name="_Ref146404774"/>
      <w:bookmarkStart w:id="22" w:name="_Toc146463675"/>
      <w:r>
        <w:t xml:space="preserve">Équation </w:t>
      </w:r>
      <w:r>
        <w:fldChar w:fldCharType="begin"/>
      </w:r>
      <w:r>
        <w:instrText xml:space="preserve"> SEQ Équation \* ARABIC </w:instrText>
      </w:r>
      <w:r>
        <w:fldChar w:fldCharType="separate"/>
      </w:r>
      <w:r w:rsidR="000E744C">
        <w:rPr>
          <w:noProof/>
        </w:rPr>
        <w:t>1</w:t>
      </w:r>
      <w:r>
        <w:rPr>
          <w:noProof/>
        </w:rPr>
        <w:fldChar w:fldCharType="end"/>
      </w:r>
      <w:bookmarkEnd w:id="21"/>
      <w:r>
        <w:t xml:space="preserve"> : Résistance de base du transistor</w:t>
      </w:r>
      <w:bookmarkEnd w:id="22"/>
    </w:p>
    <w:p w14:paraId="5FE883AD" w14:textId="49FB7257" w:rsidR="00291918" w:rsidRDefault="00291918" w:rsidP="00531FDB">
      <w:r w:rsidRPr="00537868">
        <w:t>D</w:t>
      </w:r>
      <w:r w:rsidR="00A9101F">
        <w:t>es résistances de « pull-up » et</w:t>
      </w:r>
      <w:r w:rsidRPr="00537868">
        <w:t xml:space="preserve"> « pull-down » permettent d’assurer l’état </w:t>
      </w:r>
      <w:r w:rsidR="00A9101F">
        <w:t>des transistors</w:t>
      </w:r>
      <w:r w:rsidR="00AC58D4">
        <w:t xml:space="preserve"> au démarrage</w:t>
      </w:r>
      <w:r w:rsidR="00A9101F">
        <w:t xml:space="preserve">. </w:t>
      </w:r>
      <w:r w:rsidR="00AC58D4">
        <w:t xml:space="preserve">La </w:t>
      </w:r>
      <w:proofErr w:type="spellStart"/>
      <w:r w:rsidR="00AC58D4" w:rsidRPr="00AC58D4">
        <w:t>datasheet</w:t>
      </w:r>
      <w:proofErr w:type="spellEnd"/>
      <w:r w:rsidR="00AC58D4" w:rsidRPr="00AC58D4">
        <w:t xml:space="preserve"> </w:t>
      </w:r>
      <w:r w:rsidR="00AC58D4">
        <w:t>n’étant pas explicite sur</w:t>
      </w:r>
      <w:r w:rsidR="00AC58D4" w:rsidRPr="00AC58D4">
        <w:t xml:space="preserve"> quelle bobine est </w:t>
      </w:r>
      <w:r w:rsidR="00AC58D4">
        <w:t>« set » ou « reset »,</w:t>
      </w:r>
      <w:r w:rsidR="00AC58D4" w:rsidRPr="00AC58D4">
        <w:t xml:space="preserve"> </w:t>
      </w:r>
      <w:r w:rsidR="00AC58D4">
        <w:t>des</w:t>
      </w:r>
      <w:r w:rsidR="00AC58D4" w:rsidRPr="00AC58D4">
        <w:t xml:space="preserve"> emplacements son</w:t>
      </w:r>
      <w:r w:rsidR="00AC58D4">
        <w:t xml:space="preserve">t prévus sur chaque transistor. </w:t>
      </w:r>
      <w:r w:rsidR="000260FC" w:rsidRPr="000260FC">
        <w:t>Cependant, leur nécessité est remise en question car le microcontrôleur</w:t>
      </w:r>
      <w:r w:rsidR="000260FC">
        <w:t xml:space="preserve"> peut potentiellement assurer cet </w:t>
      </w:r>
      <w:r w:rsidR="000260FC" w:rsidRPr="000260FC">
        <w:t>état par défaut. Des tests de mise en service sont prévus pour confirmer cela, en particulier pour vérifier l'absence d'impulsions au démarrage.</w:t>
      </w:r>
    </w:p>
    <w:p w14:paraId="776A3409" w14:textId="77777777" w:rsidR="008A7BBC" w:rsidRDefault="00A9101F" w:rsidP="008A7BBC">
      <w:pPr>
        <w:pStyle w:val="Image-centree"/>
        <w:keepNext/>
      </w:pPr>
      <w:r w:rsidRPr="00A9101F">
        <w:rPr>
          <w:lang w:val="fr-CH" w:eastAsia="fr-CH"/>
        </w:rPr>
        <w:drawing>
          <wp:inline distT="0" distB="0" distL="0" distR="0" wp14:anchorId="0587E57A" wp14:editId="48708D8B">
            <wp:extent cx="3781665" cy="1692000"/>
            <wp:effectExtent l="19050" t="19050" r="9525" b="2286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81665" cy="1692000"/>
                    </a:xfrm>
                    <a:prstGeom prst="rect">
                      <a:avLst/>
                    </a:prstGeom>
                    <a:noFill/>
                    <a:ln w="12700">
                      <a:solidFill>
                        <a:schemeClr val="tx1"/>
                      </a:solidFill>
                    </a:ln>
                  </pic:spPr>
                </pic:pic>
              </a:graphicData>
            </a:graphic>
          </wp:inline>
        </w:drawing>
      </w:r>
    </w:p>
    <w:p w14:paraId="059FC7E8" w14:textId="4F06F600" w:rsidR="00531FDB" w:rsidRPr="008A7BBC" w:rsidRDefault="008A7BBC" w:rsidP="008A7BBC">
      <w:pPr>
        <w:pStyle w:val="Lgende"/>
        <w:rPr>
          <w:sz w:val="22"/>
          <w:szCs w:val="22"/>
        </w:rPr>
      </w:pPr>
      <w:bookmarkStart w:id="23" w:name="_Toc146463639"/>
      <w:r>
        <w:t xml:space="preserve">Figure </w:t>
      </w:r>
      <w:r>
        <w:fldChar w:fldCharType="begin"/>
      </w:r>
      <w:r>
        <w:instrText xml:space="preserve"> SEQ Figure \* ARABIC </w:instrText>
      </w:r>
      <w:r>
        <w:fldChar w:fldCharType="separate"/>
      </w:r>
      <w:r w:rsidR="00663E5E">
        <w:rPr>
          <w:noProof/>
        </w:rPr>
        <w:t>4</w:t>
      </w:r>
      <w:r>
        <w:rPr>
          <w:noProof/>
        </w:rPr>
        <w:fldChar w:fldCharType="end"/>
      </w:r>
      <w:r>
        <w:t xml:space="preserve"> : Schéma du relai de puissance</w:t>
      </w:r>
      <w:bookmarkEnd w:id="23"/>
    </w:p>
    <w:p w14:paraId="10C42E7E" w14:textId="77777777" w:rsidR="00E739C9" w:rsidRPr="00537868" w:rsidRDefault="00E739C9" w:rsidP="00E739C9">
      <w:pPr>
        <w:pStyle w:val="Titre2"/>
      </w:pPr>
      <w:bookmarkStart w:id="24" w:name="_Toc146463587"/>
      <w:r w:rsidRPr="00E739C9">
        <w:lastRenderedPageBreak/>
        <w:t>Microcontrôleur</w:t>
      </w:r>
      <w:bookmarkEnd w:id="24"/>
    </w:p>
    <w:p w14:paraId="51386480" w14:textId="77777777" w:rsidR="00E739C9" w:rsidRDefault="00E739C9" w:rsidP="00E739C9">
      <w:r w:rsidRPr="00537868">
        <w:t xml:space="preserve">Le microcontrôleur a pour but de </w:t>
      </w:r>
      <w:r>
        <w:t xml:space="preserve">coordonner et gérer </w:t>
      </w:r>
      <w:r w:rsidRPr="00537868">
        <w:t>les différents périphériques.</w:t>
      </w:r>
      <w:r>
        <w:t xml:space="preserve"> Il sert notamment d’interface entre le module RFID, le module Wi-Fi ainsi que les </w:t>
      </w:r>
      <w:proofErr w:type="spellStart"/>
      <w:r>
        <w:t>LEDs</w:t>
      </w:r>
      <w:proofErr w:type="spellEnd"/>
      <w:r>
        <w:t xml:space="preserve"> et le </w:t>
      </w:r>
      <w:proofErr w:type="spellStart"/>
      <w:r>
        <w:t>buzzer</w:t>
      </w:r>
      <w:proofErr w:type="spellEnd"/>
      <w:r>
        <w:t>.</w:t>
      </w:r>
    </w:p>
    <w:p w14:paraId="3A074747" w14:textId="67AD8BC9" w:rsidR="00E739C9" w:rsidRDefault="003E313C" w:rsidP="00E739C9">
      <w:r>
        <w:t>Un</w:t>
      </w:r>
      <w:r w:rsidRPr="003E313C">
        <w:t xml:space="preserve"> microcontrôleur de la famille PIC32</w:t>
      </w:r>
      <w:r>
        <w:t xml:space="preserve"> a été choisi en raison de</w:t>
      </w:r>
      <w:r w:rsidRPr="003E313C">
        <w:t xml:space="preserve"> sa popularité à l'ES et </w:t>
      </w:r>
      <w:proofErr w:type="gramStart"/>
      <w:r w:rsidRPr="003E313C">
        <w:t xml:space="preserve">sa </w:t>
      </w:r>
      <w:r>
        <w:t>relative facilité</w:t>
      </w:r>
      <w:proofErr w:type="gramEnd"/>
      <w:r>
        <w:t xml:space="preserve"> de</w:t>
      </w:r>
      <w:r w:rsidRPr="003E313C">
        <w:t xml:space="preserve"> programmation avec MPLAB X. La série MX795</w:t>
      </w:r>
      <w:r>
        <w:t xml:space="preserve"> utilisée </w:t>
      </w:r>
      <w:r w:rsidRPr="003E313C">
        <w:t>à l’ES apparaît comme le choix idéal grâce à son intégration du module Ethernet MAC, essentiel pour la connectivité Ethernet, ainsi que sa gamme étendue de périphériques de communication.</w:t>
      </w:r>
      <w:r>
        <w:t xml:space="preserve"> Néanmoins, les PIC32 présentent l’</w:t>
      </w:r>
      <w:r w:rsidR="00590243">
        <w:t>inconvénients</w:t>
      </w:r>
      <w:r>
        <w:t xml:space="preserve"> d’avoir</w:t>
      </w:r>
      <w:r w:rsidR="00590243" w:rsidRPr="00C93A0C">
        <w:t xml:space="preserve"> une</w:t>
      </w:r>
      <w:r w:rsidR="00590243">
        <w:t xml:space="preserve"> certaine</w:t>
      </w:r>
      <w:r w:rsidR="00590243" w:rsidRPr="00C93A0C">
        <w:t xml:space="preserve"> rigidité dans le choix des broches pour les périphériques, ce qui nécessite une </w:t>
      </w:r>
      <w:r w:rsidR="00590243">
        <w:t>certaine</w:t>
      </w:r>
      <w:r w:rsidR="00590243" w:rsidRPr="00C93A0C">
        <w:t xml:space="preserve"> attention lors de la phase de conception</w:t>
      </w:r>
      <w:r>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E739C9" w:rsidRPr="00537868" w14:paraId="5751C10A" w14:textId="77777777" w:rsidTr="00E739C9">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44464855" w14:textId="293EDEDD" w:rsidR="00E739C9" w:rsidRPr="00537868" w:rsidRDefault="00E739C9" w:rsidP="00E739C9">
            <w:pPr>
              <w:pStyle w:val="titre-Tableaux"/>
            </w:pPr>
            <w:r>
              <w:t>Microcontrôleur</w:t>
            </w:r>
            <w:r>
              <w:tab/>
            </w:r>
            <w:hyperlink r:id="rId23" w:history="1">
              <w:proofErr w:type="spellStart"/>
              <w:r w:rsidRPr="004E5D5C">
                <w:rPr>
                  <w:rStyle w:val="Lienhypertexte"/>
                </w:rPr>
                <w:t>Datasheet</w:t>
              </w:r>
              <w:proofErr w:type="spellEnd"/>
            </w:hyperlink>
            <w:r>
              <w:t xml:space="preserve"> </w:t>
            </w:r>
            <w:r w:rsidR="004A512D">
              <w:fldChar w:fldCharType="begin"/>
            </w:r>
            <w:r w:rsidR="004A512D">
              <w:instrText xml:space="preserve"> ADDIN ZOTERO_ITEM CSL_CITATION {"citationID":"t3iSi7u8","properties":{"formattedCitation":"[5]","plainCitation":"[5]","noteIndex":0},"citationItems":[{"id":58,"uris":["http://zotero.org/users/10756185/items/J6X3X62S"],"itemData":{"id":58,"type":"document","title":"PIC32MX5XX6XX7XX_Family_Datasheet.pdf","URL":"https://ww1.microchip.com/downloads/aemDocuments/documents/MCU32/ProductDocuments/DataSheets/PIC32MX5XX6XX7XX_Family%29Datasheet_DS60001156K.pdf","accessed":{"date-parts":[["2023",9,24]]},"citation-key":""}}],"schema":"https://github.com/citation-style-language/schema/raw/master/csl-citation.json"} </w:instrText>
            </w:r>
            <w:r w:rsidR="004A512D">
              <w:fldChar w:fldCharType="separate"/>
            </w:r>
            <w:r w:rsidR="004A512D" w:rsidRPr="004A512D">
              <w:t>[5]</w:t>
            </w:r>
            <w:r w:rsidR="004A512D">
              <w:fldChar w:fldCharType="end"/>
            </w:r>
          </w:p>
        </w:tc>
      </w:tr>
      <w:tr w:rsidR="00E739C9" w:rsidRPr="00537868" w14:paraId="0E471F6F" w14:textId="77777777" w:rsidTr="00E739C9">
        <w:trPr>
          <w:trHeight w:val="283"/>
          <w:jc w:val="center"/>
        </w:trPr>
        <w:tc>
          <w:tcPr>
            <w:tcW w:w="2551" w:type="dxa"/>
            <w:tcBorders>
              <w:top w:val="single" w:sz="8" w:space="0" w:color="auto"/>
              <w:bottom w:val="single" w:sz="4" w:space="0" w:color="auto"/>
              <w:right w:val="single" w:sz="4" w:space="0" w:color="auto"/>
            </w:tcBorders>
            <w:vAlign w:val="center"/>
          </w:tcPr>
          <w:p w14:paraId="76678681" w14:textId="05F833FD" w:rsidR="00E739C9" w:rsidRPr="00537868" w:rsidRDefault="00775181" w:rsidP="00E739C9">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7C9FF5F3" w14:textId="27172AB3" w:rsidR="00E739C9" w:rsidRPr="00537868" w:rsidRDefault="00775181" w:rsidP="00E739C9">
            <w:pPr>
              <w:pStyle w:val="texte-Tableaux"/>
            </w:pPr>
            <w:r>
              <w:t>Microchip</w:t>
            </w:r>
          </w:p>
        </w:tc>
        <w:tc>
          <w:tcPr>
            <w:tcW w:w="2835" w:type="dxa"/>
            <w:vMerge w:val="restart"/>
            <w:tcBorders>
              <w:top w:val="single" w:sz="8" w:space="0" w:color="auto"/>
              <w:left w:val="single" w:sz="8" w:space="0" w:color="auto"/>
            </w:tcBorders>
            <w:vAlign w:val="center"/>
          </w:tcPr>
          <w:p w14:paraId="1FAB6B7B" w14:textId="77777777" w:rsidR="00E739C9" w:rsidRPr="00537868" w:rsidRDefault="00E739C9" w:rsidP="00E739C9">
            <w:pPr>
              <w:pStyle w:val="Image-centree"/>
            </w:pPr>
            <w:r>
              <w:rPr>
                <w:lang w:val="fr-CH" w:eastAsia="fr-CH"/>
              </w:rPr>
              <w:drawing>
                <wp:inline distT="0" distB="0" distL="0" distR="0" wp14:anchorId="452E1B55" wp14:editId="14DB572F">
                  <wp:extent cx="1476335" cy="1225837"/>
                  <wp:effectExtent l="0" t="0" r="0" b="0"/>
                  <wp:docPr id="165194006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6911" cy="1242922"/>
                          </a:xfrm>
                          <a:prstGeom prst="rect">
                            <a:avLst/>
                          </a:prstGeom>
                          <a:noFill/>
                          <a:ln>
                            <a:noFill/>
                          </a:ln>
                        </pic:spPr>
                      </pic:pic>
                    </a:graphicData>
                  </a:graphic>
                </wp:inline>
              </w:drawing>
            </w:r>
          </w:p>
        </w:tc>
      </w:tr>
      <w:tr w:rsidR="00775181" w:rsidRPr="00537868" w14:paraId="281D54EA"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07AB37E9" w14:textId="2E6B8EA4" w:rsidR="00775181" w:rsidRDefault="00775181" w:rsidP="00775181">
            <w:pPr>
              <w:pStyle w:val="texte-Tableaux"/>
            </w:pPr>
            <w:r w:rsidRPr="00537868">
              <w:t>N° de fabricant</w:t>
            </w:r>
          </w:p>
        </w:tc>
        <w:tc>
          <w:tcPr>
            <w:tcW w:w="3118" w:type="dxa"/>
            <w:gridSpan w:val="2"/>
            <w:tcBorders>
              <w:left w:val="single" w:sz="4" w:space="0" w:color="auto"/>
              <w:right w:val="single" w:sz="8" w:space="0" w:color="auto"/>
            </w:tcBorders>
            <w:vAlign w:val="center"/>
          </w:tcPr>
          <w:p w14:paraId="05B80AF6" w14:textId="408E7238" w:rsidR="00775181" w:rsidRPr="00537868" w:rsidRDefault="00775181" w:rsidP="00775181">
            <w:pPr>
              <w:pStyle w:val="texte-Tableaux"/>
            </w:pPr>
            <w:r w:rsidRPr="006A027F">
              <w:t>PIC32MX795F512HT-80I/PT</w:t>
            </w:r>
          </w:p>
        </w:tc>
        <w:tc>
          <w:tcPr>
            <w:tcW w:w="2835" w:type="dxa"/>
            <w:vMerge/>
            <w:tcBorders>
              <w:left w:val="single" w:sz="8" w:space="0" w:color="auto"/>
            </w:tcBorders>
            <w:vAlign w:val="center"/>
          </w:tcPr>
          <w:p w14:paraId="00892356" w14:textId="77777777" w:rsidR="00775181" w:rsidRPr="00537868" w:rsidRDefault="00775181" w:rsidP="00775181">
            <w:pPr>
              <w:jc w:val="left"/>
            </w:pPr>
          </w:p>
        </w:tc>
      </w:tr>
      <w:tr w:rsidR="00775181" w:rsidRPr="00537868" w14:paraId="2E31BA2A"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598D9F51" w14:textId="77777777" w:rsidR="00775181" w:rsidRPr="00537868" w:rsidRDefault="00775181" w:rsidP="00775181">
            <w:pPr>
              <w:pStyle w:val="texte-Tableaux"/>
            </w:pPr>
            <w:r>
              <w:t>Boitier</w:t>
            </w:r>
          </w:p>
        </w:tc>
        <w:tc>
          <w:tcPr>
            <w:tcW w:w="2268" w:type="dxa"/>
            <w:tcBorders>
              <w:left w:val="single" w:sz="4" w:space="0" w:color="auto"/>
            </w:tcBorders>
            <w:vAlign w:val="center"/>
          </w:tcPr>
          <w:p w14:paraId="2925D6E5" w14:textId="77777777" w:rsidR="00775181" w:rsidRDefault="00775181" w:rsidP="00775181">
            <w:pPr>
              <w:pStyle w:val="texte-Tableaux"/>
            </w:pPr>
            <w:r>
              <w:t>64-TQFP</w:t>
            </w:r>
          </w:p>
        </w:tc>
        <w:tc>
          <w:tcPr>
            <w:tcW w:w="850" w:type="dxa"/>
            <w:tcBorders>
              <w:right w:val="single" w:sz="8" w:space="0" w:color="auto"/>
            </w:tcBorders>
            <w:vAlign w:val="center"/>
          </w:tcPr>
          <w:p w14:paraId="2BB1DB52" w14:textId="77777777" w:rsidR="00775181" w:rsidRPr="00537868" w:rsidRDefault="00775181" w:rsidP="00775181">
            <w:pPr>
              <w:pStyle w:val="texte-Tableaux"/>
            </w:pPr>
          </w:p>
        </w:tc>
        <w:tc>
          <w:tcPr>
            <w:tcW w:w="2835" w:type="dxa"/>
            <w:vMerge/>
            <w:tcBorders>
              <w:left w:val="single" w:sz="8" w:space="0" w:color="auto"/>
            </w:tcBorders>
            <w:vAlign w:val="center"/>
          </w:tcPr>
          <w:p w14:paraId="6137A13E" w14:textId="77777777" w:rsidR="00775181" w:rsidRPr="00537868" w:rsidRDefault="00775181" w:rsidP="00775181">
            <w:pPr>
              <w:jc w:val="left"/>
            </w:pPr>
          </w:p>
        </w:tc>
      </w:tr>
      <w:tr w:rsidR="00775181" w:rsidRPr="00537868" w14:paraId="7A3D2622"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44BFB3A6" w14:textId="77777777" w:rsidR="00775181" w:rsidRPr="00537868" w:rsidRDefault="00775181" w:rsidP="00775181">
            <w:pPr>
              <w:pStyle w:val="texte-Tableaux"/>
            </w:pPr>
            <w:r w:rsidRPr="00537868">
              <w:t>Tension d</w:t>
            </w:r>
            <w:r>
              <w:t>’alimentation</w:t>
            </w:r>
          </w:p>
        </w:tc>
        <w:tc>
          <w:tcPr>
            <w:tcW w:w="2268" w:type="dxa"/>
            <w:tcBorders>
              <w:left w:val="single" w:sz="4" w:space="0" w:color="auto"/>
            </w:tcBorders>
            <w:vAlign w:val="center"/>
          </w:tcPr>
          <w:p w14:paraId="095BD1B5" w14:textId="77777777" w:rsidR="00775181" w:rsidRPr="00537868" w:rsidRDefault="00775181" w:rsidP="00775181">
            <w:pPr>
              <w:pStyle w:val="texte-Tableaux"/>
            </w:pPr>
            <w:r>
              <w:t>2,3~3,6</w:t>
            </w:r>
          </w:p>
        </w:tc>
        <w:tc>
          <w:tcPr>
            <w:tcW w:w="850" w:type="dxa"/>
            <w:tcBorders>
              <w:right w:val="single" w:sz="8" w:space="0" w:color="auto"/>
            </w:tcBorders>
            <w:vAlign w:val="center"/>
          </w:tcPr>
          <w:p w14:paraId="2288BD89" w14:textId="77777777" w:rsidR="00775181" w:rsidRPr="00537868" w:rsidRDefault="00775181" w:rsidP="00775181">
            <w:pPr>
              <w:pStyle w:val="texte-Tableaux"/>
            </w:pPr>
            <w:r w:rsidRPr="00537868">
              <w:t>[V]</w:t>
            </w:r>
          </w:p>
        </w:tc>
        <w:tc>
          <w:tcPr>
            <w:tcW w:w="2835" w:type="dxa"/>
            <w:vMerge/>
            <w:tcBorders>
              <w:left w:val="single" w:sz="8" w:space="0" w:color="auto"/>
            </w:tcBorders>
            <w:vAlign w:val="center"/>
          </w:tcPr>
          <w:p w14:paraId="72DBEDC2" w14:textId="77777777" w:rsidR="00775181" w:rsidRPr="00537868" w:rsidRDefault="00775181" w:rsidP="00775181">
            <w:pPr>
              <w:jc w:val="left"/>
            </w:pPr>
          </w:p>
        </w:tc>
      </w:tr>
      <w:tr w:rsidR="00775181" w:rsidRPr="00537868" w14:paraId="6EB2FD95"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16ECCD88" w14:textId="77777777" w:rsidR="00775181" w:rsidRPr="00537868" w:rsidRDefault="00775181" w:rsidP="00775181">
            <w:pPr>
              <w:pStyle w:val="texte-Tableaux"/>
            </w:pPr>
            <w:r>
              <w:t>Fréquence</w:t>
            </w:r>
          </w:p>
        </w:tc>
        <w:tc>
          <w:tcPr>
            <w:tcW w:w="2268" w:type="dxa"/>
            <w:tcBorders>
              <w:left w:val="single" w:sz="4" w:space="0" w:color="auto"/>
            </w:tcBorders>
            <w:vAlign w:val="center"/>
          </w:tcPr>
          <w:p w14:paraId="15959288" w14:textId="77777777" w:rsidR="00775181" w:rsidRPr="00537868" w:rsidRDefault="00775181" w:rsidP="00775181">
            <w:pPr>
              <w:pStyle w:val="texte-Tableaux"/>
            </w:pPr>
            <w:r>
              <w:t>80</w:t>
            </w:r>
          </w:p>
        </w:tc>
        <w:tc>
          <w:tcPr>
            <w:tcW w:w="850" w:type="dxa"/>
            <w:tcBorders>
              <w:right w:val="single" w:sz="8" w:space="0" w:color="auto"/>
            </w:tcBorders>
            <w:vAlign w:val="center"/>
          </w:tcPr>
          <w:p w14:paraId="262320C2" w14:textId="77777777" w:rsidR="00775181" w:rsidRPr="00537868" w:rsidRDefault="00775181" w:rsidP="00775181">
            <w:pPr>
              <w:pStyle w:val="texte-Tableaux"/>
            </w:pPr>
            <w:r>
              <w:t>[MHz]</w:t>
            </w:r>
          </w:p>
        </w:tc>
        <w:tc>
          <w:tcPr>
            <w:tcW w:w="2835" w:type="dxa"/>
            <w:vMerge/>
            <w:tcBorders>
              <w:left w:val="single" w:sz="8" w:space="0" w:color="auto"/>
            </w:tcBorders>
            <w:vAlign w:val="center"/>
          </w:tcPr>
          <w:p w14:paraId="2CAC728B" w14:textId="77777777" w:rsidR="00775181" w:rsidRPr="00537868" w:rsidRDefault="00775181" w:rsidP="00775181">
            <w:pPr>
              <w:jc w:val="left"/>
            </w:pPr>
          </w:p>
        </w:tc>
      </w:tr>
      <w:tr w:rsidR="00775181" w:rsidRPr="00537868" w14:paraId="4C2DA73A"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63B73B15" w14:textId="77777777" w:rsidR="00775181" w:rsidRDefault="00775181" w:rsidP="00775181">
            <w:pPr>
              <w:pStyle w:val="texte-Tableaux"/>
            </w:pPr>
            <w:r>
              <w:t>Mémoire Flash</w:t>
            </w:r>
          </w:p>
        </w:tc>
        <w:tc>
          <w:tcPr>
            <w:tcW w:w="2268" w:type="dxa"/>
            <w:tcBorders>
              <w:left w:val="single" w:sz="4" w:space="0" w:color="auto"/>
            </w:tcBorders>
            <w:vAlign w:val="center"/>
          </w:tcPr>
          <w:p w14:paraId="07627B82" w14:textId="77777777" w:rsidR="00775181" w:rsidRDefault="00775181" w:rsidP="00775181">
            <w:pPr>
              <w:pStyle w:val="texte-Tableaux"/>
            </w:pPr>
            <w:r>
              <w:t>512</w:t>
            </w:r>
          </w:p>
        </w:tc>
        <w:tc>
          <w:tcPr>
            <w:tcW w:w="850" w:type="dxa"/>
            <w:tcBorders>
              <w:right w:val="single" w:sz="8" w:space="0" w:color="auto"/>
            </w:tcBorders>
            <w:vAlign w:val="center"/>
          </w:tcPr>
          <w:p w14:paraId="6828ECC3" w14:textId="77777777" w:rsidR="00775181" w:rsidRDefault="00775181" w:rsidP="00775181">
            <w:pPr>
              <w:pStyle w:val="texte-Tableaux"/>
            </w:pPr>
            <w:r>
              <w:t>[ko]</w:t>
            </w:r>
          </w:p>
        </w:tc>
        <w:tc>
          <w:tcPr>
            <w:tcW w:w="2835" w:type="dxa"/>
            <w:vMerge/>
            <w:tcBorders>
              <w:left w:val="single" w:sz="8" w:space="0" w:color="auto"/>
            </w:tcBorders>
            <w:vAlign w:val="center"/>
          </w:tcPr>
          <w:p w14:paraId="050FDA12" w14:textId="77777777" w:rsidR="00775181" w:rsidRPr="00537868" w:rsidRDefault="00775181" w:rsidP="00775181">
            <w:pPr>
              <w:jc w:val="left"/>
            </w:pPr>
          </w:p>
        </w:tc>
      </w:tr>
      <w:tr w:rsidR="00775181" w:rsidRPr="00537868" w14:paraId="1F03AEB8"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0E7528E0" w14:textId="77777777" w:rsidR="00775181" w:rsidRDefault="00775181" w:rsidP="00775181">
            <w:pPr>
              <w:pStyle w:val="texte-Tableaux"/>
            </w:pPr>
            <w:r>
              <w:t>Mémoire RAM</w:t>
            </w:r>
          </w:p>
        </w:tc>
        <w:tc>
          <w:tcPr>
            <w:tcW w:w="2268" w:type="dxa"/>
            <w:tcBorders>
              <w:left w:val="single" w:sz="4" w:space="0" w:color="auto"/>
            </w:tcBorders>
            <w:vAlign w:val="center"/>
          </w:tcPr>
          <w:p w14:paraId="3FADD3D2" w14:textId="77777777" w:rsidR="00775181" w:rsidRDefault="00775181" w:rsidP="00775181">
            <w:pPr>
              <w:pStyle w:val="texte-Tableaux"/>
            </w:pPr>
            <w:r>
              <w:t>128</w:t>
            </w:r>
          </w:p>
        </w:tc>
        <w:tc>
          <w:tcPr>
            <w:tcW w:w="850" w:type="dxa"/>
            <w:tcBorders>
              <w:right w:val="single" w:sz="8" w:space="0" w:color="auto"/>
            </w:tcBorders>
            <w:vAlign w:val="center"/>
          </w:tcPr>
          <w:p w14:paraId="0AA3ECD8" w14:textId="77777777" w:rsidR="00775181" w:rsidRDefault="00775181" w:rsidP="00775181">
            <w:pPr>
              <w:pStyle w:val="texte-Tableaux"/>
            </w:pPr>
            <w:r>
              <w:t>[ko]</w:t>
            </w:r>
          </w:p>
        </w:tc>
        <w:tc>
          <w:tcPr>
            <w:tcW w:w="2835" w:type="dxa"/>
            <w:vMerge/>
            <w:tcBorders>
              <w:left w:val="single" w:sz="8" w:space="0" w:color="auto"/>
            </w:tcBorders>
            <w:vAlign w:val="center"/>
          </w:tcPr>
          <w:p w14:paraId="4DC1CDDE" w14:textId="77777777" w:rsidR="00775181" w:rsidRPr="00537868" w:rsidRDefault="00775181" w:rsidP="00775181">
            <w:pPr>
              <w:jc w:val="left"/>
            </w:pPr>
          </w:p>
        </w:tc>
      </w:tr>
      <w:tr w:rsidR="00775181" w:rsidRPr="008E40AF" w14:paraId="511DF302"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6B527FFD" w14:textId="77777777" w:rsidR="00775181" w:rsidRPr="00537868" w:rsidRDefault="00775181" w:rsidP="00775181">
            <w:pPr>
              <w:pStyle w:val="texte-Tableaux"/>
            </w:pPr>
            <w:r>
              <w:t>Connectivité</w:t>
            </w:r>
          </w:p>
        </w:tc>
        <w:tc>
          <w:tcPr>
            <w:tcW w:w="3118" w:type="dxa"/>
            <w:gridSpan w:val="2"/>
            <w:tcBorders>
              <w:left w:val="single" w:sz="4" w:space="0" w:color="auto"/>
              <w:right w:val="single" w:sz="8" w:space="0" w:color="auto"/>
            </w:tcBorders>
            <w:vAlign w:val="center"/>
          </w:tcPr>
          <w:p w14:paraId="5705011F" w14:textId="77777777" w:rsidR="00775181" w:rsidRPr="00BB1B09" w:rsidRDefault="00775181" w:rsidP="00775181">
            <w:pPr>
              <w:pStyle w:val="texte-Tableaux"/>
              <w:rPr>
                <w:lang w:val="de-CH"/>
              </w:rPr>
            </w:pPr>
            <w:proofErr w:type="spellStart"/>
            <w:r w:rsidRPr="00BB1B09">
              <w:rPr>
                <w:lang w:val="de-CH"/>
              </w:rPr>
              <w:t>CANbus</w:t>
            </w:r>
            <w:proofErr w:type="spellEnd"/>
            <w:r w:rsidRPr="00BB1B09">
              <w:rPr>
                <w:lang w:val="de-CH"/>
              </w:rPr>
              <w:t>, Ethernet, I²C, SPI, UART/USART, USB OTG</w:t>
            </w:r>
          </w:p>
        </w:tc>
        <w:tc>
          <w:tcPr>
            <w:tcW w:w="2835" w:type="dxa"/>
            <w:vMerge/>
            <w:tcBorders>
              <w:left w:val="single" w:sz="8" w:space="0" w:color="auto"/>
            </w:tcBorders>
            <w:vAlign w:val="center"/>
          </w:tcPr>
          <w:p w14:paraId="7608F7F9" w14:textId="77777777" w:rsidR="00775181" w:rsidRPr="00BB1B09" w:rsidRDefault="00775181" w:rsidP="00775181">
            <w:pPr>
              <w:jc w:val="left"/>
              <w:rPr>
                <w:lang w:val="de-CH"/>
              </w:rPr>
            </w:pPr>
          </w:p>
        </w:tc>
      </w:tr>
      <w:tr w:rsidR="00775181" w:rsidRPr="00537868" w14:paraId="5E736EDA"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05006EC5" w14:textId="77777777" w:rsidR="00775181" w:rsidRPr="00537868" w:rsidRDefault="00775181" w:rsidP="00775181">
            <w:pPr>
              <w:pStyle w:val="texte-Tableaux"/>
            </w:pPr>
            <w:r>
              <w:t>Nombre d’E./S.</w:t>
            </w:r>
          </w:p>
        </w:tc>
        <w:tc>
          <w:tcPr>
            <w:tcW w:w="2268" w:type="dxa"/>
            <w:tcBorders>
              <w:left w:val="single" w:sz="4" w:space="0" w:color="auto"/>
            </w:tcBorders>
            <w:vAlign w:val="center"/>
          </w:tcPr>
          <w:p w14:paraId="7CA62346" w14:textId="77777777" w:rsidR="00775181" w:rsidRPr="00537868" w:rsidRDefault="00775181" w:rsidP="00775181">
            <w:pPr>
              <w:pStyle w:val="texte-Tableaux"/>
            </w:pPr>
            <w:r>
              <w:t>53</w:t>
            </w:r>
          </w:p>
        </w:tc>
        <w:tc>
          <w:tcPr>
            <w:tcW w:w="850" w:type="dxa"/>
            <w:tcBorders>
              <w:right w:val="single" w:sz="8" w:space="0" w:color="auto"/>
            </w:tcBorders>
            <w:vAlign w:val="center"/>
          </w:tcPr>
          <w:p w14:paraId="0CA43EFA" w14:textId="77777777" w:rsidR="00775181" w:rsidRPr="00537868" w:rsidRDefault="00775181" w:rsidP="00775181">
            <w:pPr>
              <w:pStyle w:val="texte-Tableaux"/>
            </w:pPr>
          </w:p>
        </w:tc>
        <w:tc>
          <w:tcPr>
            <w:tcW w:w="2835" w:type="dxa"/>
            <w:vMerge/>
            <w:tcBorders>
              <w:left w:val="single" w:sz="8" w:space="0" w:color="auto"/>
            </w:tcBorders>
            <w:vAlign w:val="center"/>
          </w:tcPr>
          <w:p w14:paraId="1410AAC1" w14:textId="77777777" w:rsidR="00775181" w:rsidRPr="00537868" w:rsidRDefault="00775181" w:rsidP="00775181">
            <w:pPr>
              <w:keepNext/>
              <w:jc w:val="left"/>
            </w:pPr>
          </w:p>
        </w:tc>
      </w:tr>
    </w:tbl>
    <w:p w14:paraId="0D7078A4" w14:textId="390F1C95" w:rsidR="00E739C9" w:rsidRDefault="00E739C9" w:rsidP="00E739C9">
      <w:pPr>
        <w:pStyle w:val="Lgende"/>
        <w:rPr>
          <w:highlight w:val="yellow"/>
        </w:rPr>
      </w:pPr>
      <w:bookmarkStart w:id="25" w:name="_Toc146463661"/>
      <w:r>
        <w:t xml:space="preserve">Tableau </w:t>
      </w:r>
      <w:r w:rsidR="008526A6">
        <w:fldChar w:fldCharType="begin"/>
      </w:r>
      <w:r w:rsidR="008526A6">
        <w:instrText xml:space="preserve"> SEQ Tableau \* ARABIC </w:instrText>
      </w:r>
      <w:r w:rsidR="008526A6">
        <w:fldChar w:fldCharType="separate"/>
      </w:r>
      <w:r w:rsidR="008526A6">
        <w:rPr>
          <w:noProof/>
        </w:rPr>
        <w:t>6</w:t>
      </w:r>
      <w:r w:rsidR="008526A6">
        <w:fldChar w:fldCharType="end"/>
      </w:r>
      <w:r>
        <w:t xml:space="preserve"> : Caractéristiques principales du microcontrôleur</w:t>
      </w:r>
      <w:bookmarkEnd w:id="25"/>
    </w:p>
    <w:p w14:paraId="1B1D80F6" w14:textId="25E5FB5E" w:rsidR="00213EBB" w:rsidRDefault="00224F8C" w:rsidP="00E739C9">
      <w:r>
        <w:t>Il a été déterminé que l</w:t>
      </w:r>
      <w:r w:rsidR="00213EBB">
        <w:t>es périphériques internes suivants sont nécessaires :</w:t>
      </w:r>
    </w:p>
    <w:tbl>
      <w:tblPr>
        <w:tblStyle w:val="Grilledutableau"/>
        <w:tblW w:w="6406"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1700"/>
        <w:gridCol w:w="737"/>
        <w:gridCol w:w="3969"/>
      </w:tblGrid>
      <w:tr w:rsidR="00E82FD0" w:rsidRPr="00537868" w14:paraId="389E7EAF" w14:textId="77777777" w:rsidTr="00E82FD0">
        <w:trPr>
          <w:trHeight w:val="340"/>
          <w:jc w:val="center"/>
        </w:trPr>
        <w:tc>
          <w:tcPr>
            <w:tcW w:w="6406" w:type="dxa"/>
            <w:gridSpan w:val="3"/>
            <w:tcBorders>
              <w:top w:val="single" w:sz="8" w:space="0" w:color="auto"/>
              <w:bottom w:val="single" w:sz="8" w:space="0" w:color="auto"/>
            </w:tcBorders>
            <w:shd w:val="clear" w:color="auto" w:fill="F7CAAC" w:themeFill="accent2" w:themeFillTint="66"/>
            <w:vAlign w:val="center"/>
          </w:tcPr>
          <w:p w14:paraId="431285A9" w14:textId="20C5286E" w:rsidR="00E82FD0" w:rsidRPr="00537868" w:rsidRDefault="00E82FD0" w:rsidP="00E82FD0">
            <w:pPr>
              <w:pStyle w:val="titre-Tableaux"/>
            </w:pPr>
            <w:r>
              <w:t>Périphériques interne PIC32</w:t>
            </w:r>
          </w:p>
        </w:tc>
      </w:tr>
      <w:tr w:rsidR="00E82FD0" w:rsidRPr="00537868" w14:paraId="4BC88DE5" w14:textId="77777777" w:rsidTr="00E82FD0">
        <w:trPr>
          <w:trHeight w:val="283"/>
          <w:jc w:val="center"/>
        </w:trPr>
        <w:tc>
          <w:tcPr>
            <w:tcW w:w="1700" w:type="dxa"/>
            <w:tcBorders>
              <w:top w:val="single" w:sz="8" w:space="0" w:color="auto"/>
              <w:bottom w:val="single" w:sz="4" w:space="0" w:color="auto"/>
              <w:right w:val="single" w:sz="4" w:space="0" w:color="auto"/>
            </w:tcBorders>
            <w:shd w:val="clear" w:color="auto" w:fill="D9D9D9" w:themeFill="background1" w:themeFillShade="D9"/>
            <w:vAlign w:val="center"/>
          </w:tcPr>
          <w:p w14:paraId="336ED4B2" w14:textId="0AEF7C84" w:rsidR="00E82FD0" w:rsidRPr="00537868" w:rsidRDefault="00E82FD0" w:rsidP="00E82FD0">
            <w:pPr>
              <w:pStyle w:val="texte-Tableaux"/>
            </w:pPr>
            <w:r>
              <w:t>Périphérique</w:t>
            </w:r>
          </w:p>
        </w:tc>
        <w:tc>
          <w:tcPr>
            <w:tcW w:w="737" w:type="dxa"/>
            <w:tcBorders>
              <w:top w:val="single" w:sz="8" w:space="0" w:color="auto"/>
              <w:right w:val="single" w:sz="4" w:space="0" w:color="auto"/>
            </w:tcBorders>
            <w:shd w:val="clear" w:color="auto" w:fill="D9D9D9" w:themeFill="background1" w:themeFillShade="D9"/>
            <w:vAlign w:val="center"/>
          </w:tcPr>
          <w:p w14:paraId="711B1BB0" w14:textId="208893DF" w:rsidR="00E82FD0" w:rsidRDefault="00E82FD0" w:rsidP="00E82FD0">
            <w:pPr>
              <w:pStyle w:val="texte-Tableaux"/>
              <w:jc w:val="center"/>
            </w:pPr>
            <w:r>
              <w:t># pin</w:t>
            </w:r>
          </w:p>
        </w:tc>
        <w:tc>
          <w:tcPr>
            <w:tcW w:w="3969" w:type="dxa"/>
            <w:tcBorders>
              <w:top w:val="single" w:sz="8" w:space="0" w:color="auto"/>
              <w:left w:val="single" w:sz="4" w:space="0" w:color="auto"/>
              <w:right w:val="single" w:sz="8" w:space="0" w:color="auto"/>
            </w:tcBorders>
            <w:shd w:val="clear" w:color="auto" w:fill="D9D9D9" w:themeFill="background1" w:themeFillShade="D9"/>
            <w:vAlign w:val="center"/>
          </w:tcPr>
          <w:p w14:paraId="3DE27154" w14:textId="1B47E322" w:rsidR="00E82FD0" w:rsidRPr="00537868" w:rsidRDefault="00E82FD0" w:rsidP="00E82FD0">
            <w:pPr>
              <w:pStyle w:val="texte-Tableaux"/>
            </w:pPr>
            <w:r>
              <w:t>Fonctionnalité</w:t>
            </w:r>
          </w:p>
        </w:tc>
      </w:tr>
      <w:tr w:rsidR="00EE607A" w:rsidRPr="00537868" w14:paraId="415E9EB3" w14:textId="77777777" w:rsidTr="00E82FD0">
        <w:trPr>
          <w:trHeight w:val="283"/>
          <w:jc w:val="center"/>
        </w:trPr>
        <w:tc>
          <w:tcPr>
            <w:tcW w:w="1700" w:type="dxa"/>
            <w:tcBorders>
              <w:top w:val="single" w:sz="4" w:space="0" w:color="auto"/>
              <w:right w:val="single" w:sz="4" w:space="0" w:color="auto"/>
            </w:tcBorders>
            <w:vAlign w:val="center"/>
          </w:tcPr>
          <w:p w14:paraId="001E4AD7" w14:textId="6933699A" w:rsidR="00EE607A" w:rsidRDefault="00EE607A" w:rsidP="00E82FD0">
            <w:pPr>
              <w:pStyle w:val="texte-Tableaux"/>
            </w:pPr>
            <w:proofErr w:type="spellStart"/>
            <w:r>
              <w:t>PGEx</w:t>
            </w:r>
            <w:proofErr w:type="spellEnd"/>
          </w:p>
        </w:tc>
        <w:tc>
          <w:tcPr>
            <w:tcW w:w="737" w:type="dxa"/>
            <w:tcBorders>
              <w:right w:val="single" w:sz="4" w:space="0" w:color="auto"/>
            </w:tcBorders>
            <w:vAlign w:val="center"/>
          </w:tcPr>
          <w:p w14:paraId="2529C92A" w14:textId="74673912" w:rsidR="00EE607A" w:rsidRDefault="00EE607A" w:rsidP="00E82FD0">
            <w:pPr>
              <w:pStyle w:val="texte-Tableaux"/>
              <w:jc w:val="center"/>
            </w:pPr>
            <w:r>
              <w:t>2</w:t>
            </w:r>
          </w:p>
        </w:tc>
        <w:tc>
          <w:tcPr>
            <w:tcW w:w="3969" w:type="dxa"/>
            <w:tcBorders>
              <w:left w:val="single" w:sz="4" w:space="0" w:color="auto"/>
              <w:right w:val="single" w:sz="8" w:space="0" w:color="auto"/>
            </w:tcBorders>
            <w:vAlign w:val="center"/>
          </w:tcPr>
          <w:p w14:paraId="4F17066F" w14:textId="132239E9" w:rsidR="00EE607A" w:rsidRDefault="00EE607A" w:rsidP="00E82FD0">
            <w:pPr>
              <w:pStyle w:val="texte-Tableaux"/>
            </w:pPr>
            <w:r>
              <w:t xml:space="preserve">Programmation et </w:t>
            </w:r>
            <w:proofErr w:type="spellStart"/>
            <w:r>
              <w:t>debug</w:t>
            </w:r>
            <w:proofErr w:type="spellEnd"/>
          </w:p>
        </w:tc>
      </w:tr>
      <w:tr w:rsidR="00EE607A" w:rsidRPr="00537868" w14:paraId="3D1926AE" w14:textId="77777777" w:rsidTr="00E82FD0">
        <w:trPr>
          <w:trHeight w:val="283"/>
          <w:jc w:val="center"/>
        </w:trPr>
        <w:tc>
          <w:tcPr>
            <w:tcW w:w="1700" w:type="dxa"/>
            <w:tcBorders>
              <w:top w:val="single" w:sz="4" w:space="0" w:color="auto"/>
              <w:right w:val="single" w:sz="4" w:space="0" w:color="auto"/>
            </w:tcBorders>
            <w:vAlign w:val="center"/>
          </w:tcPr>
          <w:p w14:paraId="095E8F6A" w14:textId="753B7BC6" w:rsidR="00EE607A" w:rsidRDefault="00EE607A" w:rsidP="00E82FD0">
            <w:pPr>
              <w:pStyle w:val="texte-Tableaux"/>
            </w:pPr>
            <w:proofErr w:type="spellStart"/>
            <w:r>
              <w:t>OSCx</w:t>
            </w:r>
            <w:proofErr w:type="spellEnd"/>
          </w:p>
        </w:tc>
        <w:tc>
          <w:tcPr>
            <w:tcW w:w="737" w:type="dxa"/>
            <w:tcBorders>
              <w:right w:val="single" w:sz="4" w:space="0" w:color="auto"/>
            </w:tcBorders>
            <w:vAlign w:val="center"/>
          </w:tcPr>
          <w:p w14:paraId="0BB09979" w14:textId="06085BF6" w:rsidR="00EE607A" w:rsidRDefault="00EE607A" w:rsidP="00E82FD0">
            <w:pPr>
              <w:pStyle w:val="texte-Tableaux"/>
              <w:jc w:val="center"/>
            </w:pPr>
            <w:r>
              <w:t>2</w:t>
            </w:r>
          </w:p>
        </w:tc>
        <w:tc>
          <w:tcPr>
            <w:tcW w:w="3969" w:type="dxa"/>
            <w:tcBorders>
              <w:left w:val="single" w:sz="4" w:space="0" w:color="auto"/>
              <w:right w:val="single" w:sz="8" w:space="0" w:color="auto"/>
            </w:tcBorders>
            <w:vAlign w:val="center"/>
          </w:tcPr>
          <w:p w14:paraId="10FC60C5" w14:textId="09B9E049" w:rsidR="00EE607A" w:rsidRDefault="00EE607A" w:rsidP="00E82FD0">
            <w:pPr>
              <w:pStyle w:val="texte-Tableaux"/>
            </w:pPr>
            <w:r>
              <w:t>Oscillateur externe</w:t>
            </w:r>
          </w:p>
        </w:tc>
      </w:tr>
      <w:tr w:rsidR="00E82FD0" w:rsidRPr="00537868" w14:paraId="2AE9F911" w14:textId="77777777" w:rsidTr="00E82FD0">
        <w:trPr>
          <w:trHeight w:val="283"/>
          <w:jc w:val="center"/>
        </w:trPr>
        <w:tc>
          <w:tcPr>
            <w:tcW w:w="1700" w:type="dxa"/>
            <w:tcBorders>
              <w:top w:val="single" w:sz="4" w:space="0" w:color="auto"/>
              <w:right w:val="single" w:sz="4" w:space="0" w:color="auto"/>
            </w:tcBorders>
            <w:vAlign w:val="center"/>
          </w:tcPr>
          <w:p w14:paraId="27B338A5" w14:textId="1231568F" w:rsidR="00E82FD0" w:rsidRDefault="00E82FD0" w:rsidP="00E82FD0">
            <w:pPr>
              <w:pStyle w:val="texte-Tableaux"/>
            </w:pPr>
            <w:r>
              <w:t xml:space="preserve">Ethernet MAC </w:t>
            </w:r>
          </w:p>
        </w:tc>
        <w:tc>
          <w:tcPr>
            <w:tcW w:w="737" w:type="dxa"/>
            <w:tcBorders>
              <w:right w:val="single" w:sz="4" w:space="0" w:color="auto"/>
            </w:tcBorders>
            <w:vAlign w:val="center"/>
          </w:tcPr>
          <w:p w14:paraId="2190D1A2" w14:textId="09D27336" w:rsidR="00E82FD0" w:rsidRDefault="00E82FD0" w:rsidP="00E82FD0">
            <w:pPr>
              <w:pStyle w:val="texte-Tableaux"/>
              <w:jc w:val="center"/>
            </w:pPr>
            <w:r>
              <w:t>11</w:t>
            </w:r>
          </w:p>
        </w:tc>
        <w:tc>
          <w:tcPr>
            <w:tcW w:w="3969" w:type="dxa"/>
            <w:tcBorders>
              <w:left w:val="single" w:sz="4" w:space="0" w:color="auto"/>
              <w:right w:val="single" w:sz="8" w:space="0" w:color="auto"/>
            </w:tcBorders>
            <w:vAlign w:val="center"/>
          </w:tcPr>
          <w:p w14:paraId="4BC6F676" w14:textId="699A8820" w:rsidR="00E82FD0" w:rsidRDefault="00E82FD0" w:rsidP="00E82FD0">
            <w:pPr>
              <w:pStyle w:val="texte-Tableaux"/>
            </w:pPr>
            <w:r>
              <w:t>Connexions avec contrôleur PHY</w:t>
            </w:r>
          </w:p>
        </w:tc>
      </w:tr>
      <w:tr w:rsidR="00E82FD0" w:rsidRPr="00537868" w14:paraId="7D442AF1" w14:textId="77777777" w:rsidTr="00E82FD0">
        <w:trPr>
          <w:trHeight w:val="283"/>
          <w:jc w:val="center"/>
        </w:trPr>
        <w:tc>
          <w:tcPr>
            <w:tcW w:w="1700" w:type="dxa"/>
            <w:vMerge w:val="restart"/>
            <w:tcBorders>
              <w:top w:val="single" w:sz="4" w:space="0" w:color="auto"/>
              <w:right w:val="single" w:sz="4" w:space="0" w:color="auto"/>
            </w:tcBorders>
            <w:vAlign w:val="center"/>
          </w:tcPr>
          <w:p w14:paraId="67F873FD" w14:textId="4CB90D77" w:rsidR="00E82FD0" w:rsidRDefault="00E82FD0" w:rsidP="00E82FD0">
            <w:pPr>
              <w:pStyle w:val="texte-Tableaux"/>
            </w:pPr>
            <w:r>
              <w:t>UART</w:t>
            </w:r>
          </w:p>
        </w:tc>
        <w:tc>
          <w:tcPr>
            <w:tcW w:w="737" w:type="dxa"/>
            <w:vMerge w:val="restart"/>
            <w:tcBorders>
              <w:right w:val="single" w:sz="4" w:space="0" w:color="auto"/>
            </w:tcBorders>
            <w:vAlign w:val="center"/>
          </w:tcPr>
          <w:p w14:paraId="43145513" w14:textId="258FBD15" w:rsidR="00E82FD0" w:rsidRDefault="00E82FD0" w:rsidP="00E82FD0">
            <w:pPr>
              <w:pStyle w:val="texte-Tableaux"/>
              <w:jc w:val="center"/>
            </w:pPr>
            <w:r>
              <w:t>6</w:t>
            </w:r>
          </w:p>
        </w:tc>
        <w:tc>
          <w:tcPr>
            <w:tcW w:w="3969" w:type="dxa"/>
            <w:tcBorders>
              <w:left w:val="single" w:sz="4" w:space="0" w:color="auto"/>
              <w:right w:val="single" w:sz="8" w:space="0" w:color="auto"/>
            </w:tcBorders>
            <w:vAlign w:val="center"/>
          </w:tcPr>
          <w:p w14:paraId="41869D08" w14:textId="3802160A" w:rsidR="00E82FD0" w:rsidRPr="00537868" w:rsidRDefault="00E82FD0" w:rsidP="00E82FD0">
            <w:pPr>
              <w:pStyle w:val="texte-Tableaux"/>
            </w:pPr>
            <w:r>
              <w:t>Communication avec l’ESP32</w:t>
            </w:r>
          </w:p>
        </w:tc>
      </w:tr>
      <w:tr w:rsidR="00E82FD0" w:rsidRPr="00537868" w14:paraId="69BBA064" w14:textId="77777777" w:rsidTr="00E82FD0">
        <w:trPr>
          <w:trHeight w:val="283"/>
          <w:jc w:val="center"/>
        </w:trPr>
        <w:tc>
          <w:tcPr>
            <w:tcW w:w="1700" w:type="dxa"/>
            <w:vMerge/>
            <w:tcBorders>
              <w:right w:val="single" w:sz="4" w:space="0" w:color="auto"/>
            </w:tcBorders>
            <w:vAlign w:val="center"/>
          </w:tcPr>
          <w:p w14:paraId="3B3062D3" w14:textId="41E1E967" w:rsidR="00E82FD0" w:rsidRPr="00537868" w:rsidRDefault="00E82FD0" w:rsidP="00E82FD0">
            <w:pPr>
              <w:pStyle w:val="texte-Tableaux"/>
            </w:pPr>
          </w:p>
        </w:tc>
        <w:tc>
          <w:tcPr>
            <w:tcW w:w="737" w:type="dxa"/>
            <w:vMerge/>
            <w:tcBorders>
              <w:right w:val="single" w:sz="4" w:space="0" w:color="auto"/>
            </w:tcBorders>
            <w:vAlign w:val="center"/>
          </w:tcPr>
          <w:p w14:paraId="5CDB5360" w14:textId="77777777" w:rsidR="00E82FD0" w:rsidRDefault="00E82FD0" w:rsidP="00E82FD0">
            <w:pPr>
              <w:pStyle w:val="texte-Tableaux"/>
              <w:jc w:val="center"/>
            </w:pPr>
          </w:p>
        </w:tc>
        <w:tc>
          <w:tcPr>
            <w:tcW w:w="3969" w:type="dxa"/>
            <w:tcBorders>
              <w:left w:val="single" w:sz="4" w:space="0" w:color="auto"/>
              <w:right w:val="single" w:sz="8" w:space="0" w:color="auto"/>
            </w:tcBorders>
            <w:vAlign w:val="center"/>
          </w:tcPr>
          <w:p w14:paraId="64C72DED" w14:textId="7E1092C4" w:rsidR="00E82FD0" w:rsidRPr="00537868" w:rsidRDefault="00E82FD0" w:rsidP="00E82FD0">
            <w:pPr>
              <w:pStyle w:val="texte-Tableaux"/>
            </w:pPr>
            <w:r>
              <w:t xml:space="preserve">Communication avec RFID / </w:t>
            </w:r>
            <w:proofErr w:type="spellStart"/>
            <w:r>
              <w:t>Chilli</w:t>
            </w:r>
            <w:proofErr w:type="spellEnd"/>
            <w:r>
              <w:t xml:space="preserve"> UART B1</w:t>
            </w:r>
          </w:p>
        </w:tc>
      </w:tr>
      <w:tr w:rsidR="00E82FD0" w:rsidRPr="00537868" w14:paraId="72D6847B" w14:textId="77777777" w:rsidTr="00E82FD0">
        <w:trPr>
          <w:trHeight w:val="283"/>
          <w:jc w:val="center"/>
        </w:trPr>
        <w:tc>
          <w:tcPr>
            <w:tcW w:w="1700" w:type="dxa"/>
            <w:vMerge/>
            <w:tcBorders>
              <w:bottom w:val="single" w:sz="4" w:space="0" w:color="auto"/>
              <w:right w:val="single" w:sz="4" w:space="0" w:color="auto"/>
            </w:tcBorders>
            <w:vAlign w:val="center"/>
          </w:tcPr>
          <w:p w14:paraId="5E050DD8" w14:textId="3ACEF50B" w:rsidR="00E82FD0" w:rsidRPr="00537868" w:rsidRDefault="00E82FD0" w:rsidP="00E82FD0">
            <w:pPr>
              <w:pStyle w:val="texte-Tableaux"/>
            </w:pPr>
          </w:p>
        </w:tc>
        <w:tc>
          <w:tcPr>
            <w:tcW w:w="737" w:type="dxa"/>
            <w:vMerge/>
            <w:tcBorders>
              <w:right w:val="single" w:sz="4" w:space="0" w:color="auto"/>
            </w:tcBorders>
            <w:vAlign w:val="center"/>
          </w:tcPr>
          <w:p w14:paraId="42A95B8C" w14:textId="77777777" w:rsidR="00E82FD0" w:rsidRDefault="00E82FD0" w:rsidP="00E82FD0">
            <w:pPr>
              <w:pStyle w:val="texte-Tableaux"/>
              <w:jc w:val="center"/>
            </w:pPr>
          </w:p>
        </w:tc>
        <w:tc>
          <w:tcPr>
            <w:tcW w:w="3969" w:type="dxa"/>
            <w:tcBorders>
              <w:left w:val="single" w:sz="4" w:space="0" w:color="auto"/>
              <w:right w:val="single" w:sz="8" w:space="0" w:color="auto"/>
            </w:tcBorders>
            <w:vAlign w:val="center"/>
          </w:tcPr>
          <w:p w14:paraId="71774915" w14:textId="651A728C" w:rsidR="00E82FD0" w:rsidRPr="00537868" w:rsidRDefault="00E82FD0" w:rsidP="00E82FD0">
            <w:pPr>
              <w:pStyle w:val="texte-Tableaux"/>
            </w:pPr>
            <w:r>
              <w:t xml:space="preserve">Réservé pour </w:t>
            </w:r>
            <w:proofErr w:type="spellStart"/>
            <w:r>
              <w:t>mikroBUS</w:t>
            </w:r>
            <w:proofErr w:type="spellEnd"/>
          </w:p>
        </w:tc>
      </w:tr>
      <w:tr w:rsidR="00E82FD0" w:rsidRPr="00537868" w14:paraId="34BE957E" w14:textId="77777777" w:rsidTr="00E82FD0">
        <w:trPr>
          <w:trHeight w:val="283"/>
          <w:jc w:val="center"/>
        </w:trPr>
        <w:tc>
          <w:tcPr>
            <w:tcW w:w="1700" w:type="dxa"/>
            <w:tcBorders>
              <w:top w:val="single" w:sz="4" w:space="0" w:color="auto"/>
              <w:bottom w:val="single" w:sz="4" w:space="0" w:color="auto"/>
              <w:right w:val="single" w:sz="4" w:space="0" w:color="auto"/>
            </w:tcBorders>
            <w:vAlign w:val="center"/>
          </w:tcPr>
          <w:p w14:paraId="2AA55D6B" w14:textId="4DA7DFEB" w:rsidR="00E82FD0" w:rsidRPr="00537868" w:rsidRDefault="00E82FD0" w:rsidP="00E82FD0">
            <w:pPr>
              <w:pStyle w:val="texte-Tableaux"/>
            </w:pPr>
            <w:r>
              <w:t>SPI</w:t>
            </w:r>
          </w:p>
        </w:tc>
        <w:tc>
          <w:tcPr>
            <w:tcW w:w="737" w:type="dxa"/>
            <w:tcBorders>
              <w:right w:val="single" w:sz="4" w:space="0" w:color="auto"/>
            </w:tcBorders>
            <w:vAlign w:val="center"/>
          </w:tcPr>
          <w:p w14:paraId="3E732E53" w14:textId="16559C08" w:rsidR="00E82FD0" w:rsidRDefault="00E82FD0" w:rsidP="00E82FD0">
            <w:pPr>
              <w:pStyle w:val="texte-Tableaux"/>
              <w:jc w:val="center"/>
            </w:pPr>
            <w:r>
              <w:t>4</w:t>
            </w:r>
          </w:p>
        </w:tc>
        <w:tc>
          <w:tcPr>
            <w:tcW w:w="3969" w:type="dxa"/>
            <w:tcBorders>
              <w:left w:val="single" w:sz="4" w:space="0" w:color="auto"/>
              <w:right w:val="single" w:sz="8" w:space="0" w:color="auto"/>
            </w:tcBorders>
            <w:vAlign w:val="center"/>
          </w:tcPr>
          <w:p w14:paraId="2FFF55D4" w14:textId="7629D8E8" w:rsidR="00E82FD0" w:rsidRPr="00537868" w:rsidRDefault="00E82FD0" w:rsidP="00E82FD0">
            <w:pPr>
              <w:pStyle w:val="texte-Tableaux"/>
            </w:pPr>
            <w:r>
              <w:t xml:space="preserve">Réservé pour </w:t>
            </w:r>
            <w:proofErr w:type="spellStart"/>
            <w:r>
              <w:t>mikroBUS</w:t>
            </w:r>
            <w:proofErr w:type="spellEnd"/>
          </w:p>
        </w:tc>
      </w:tr>
      <w:tr w:rsidR="00E82FD0" w:rsidRPr="00537868" w14:paraId="1FA6C248" w14:textId="77777777" w:rsidTr="00E82FD0">
        <w:trPr>
          <w:trHeight w:val="283"/>
          <w:jc w:val="center"/>
        </w:trPr>
        <w:tc>
          <w:tcPr>
            <w:tcW w:w="1700" w:type="dxa"/>
            <w:tcBorders>
              <w:top w:val="single" w:sz="4" w:space="0" w:color="auto"/>
              <w:bottom w:val="single" w:sz="4" w:space="0" w:color="auto"/>
              <w:right w:val="single" w:sz="4" w:space="0" w:color="auto"/>
            </w:tcBorders>
            <w:vAlign w:val="center"/>
          </w:tcPr>
          <w:p w14:paraId="0E79CFBA" w14:textId="7A3D342A" w:rsidR="00E82FD0" w:rsidRDefault="00E82FD0" w:rsidP="00E82FD0">
            <w:pPr>
              <w:pStyle w:val="texte-Tableaux"/>
            </w:pPr>
            <w:r>
              <w:t>I2C</w:t>
            </w:r>
          </w:p>
        </w:tc>
        <w:tc>
          <w:tcPr>
            <w:tcW w:w="737" w:type="dxa"/>
            <w:tcBorders>
              <w:right w:val="single" w:sz="4" w:space="0" w:color="auto"/>
            </w:tcBorders>
            <w:vAlign w:val="center"/>
          </w:tcPr>
          <w:p w14:paraId="148428A4" w14:textId="6D4FAABB" w:rsidR="00E82FD0" w:rsidRDefault="00E82FD0" w:rsidP="00E82FD0">
            <w:pPr>
              <w:pStyle w:val="texte-Tableaux"/>
              <w:jc w:val="center"/>
            </w:pPr>
            <w:r>
              <w:t>2</w:t>
            </w:r>
          </w:p>
        </w:tc>
        <w:tc>
          <w:tcPr>
            <w:tcW w:w="3969" w:type="dxa"/>
            <w:tcBorders>
              <w:left w:val="single" w:sz="4" w:space="0" w:color="auto"/>
              <w:right w:val="single" w:sz="8" w:space="0" w:color="auto"/>
            </w:tcBorders>
            <w:vAlign w:val="center"/>
          </w:tcPr>
          <w:p w14:paraId="3E3687F3" w14:textId="63C4EB4F" w:rsidR="00E82FD0" w:rsidRDefault="00E82FD0" w:rsidP="00E82FD0">
            <w:pPr>
              <w:pStyle w:val="texte-Tableaux"/>
            </w:pPr>
            <w:r>
              <w:t xml:space="preserve">Réservé pour </w:t>
            </w:r>
            <w:proofErr w:type="spellStart"/>
            <w:r>
              <w:t>mikroBUS</w:t>
            </w:r>
            <w:proofErr w:type="spellEnd"/>
          </w:p>
        </w:tc>
      </w:tr>
      <w:tr w:rsidR="00E82FD0" w:rsidRPr="00537868" w14:paraId="6382A3B8" w14:textId="77777777" w:rsidTr="00E82FD0">
        <w:trPr>
          <w:trHeight w:val="283"/>
          <w:jc w:val="center"/>
        </w:trPr>
        <w:tc>
          <w:tcPr>
            <w:tcW w:w="1700" w:type="dxa"/>
            <w:vMerge w:val="restart"/>
            <w:tcBorders>
              <w:top w:val="single" w:sz="4" w:space="0" w:color="auto"/>
              <w:right w:val="single" w:sz="4" w:space="0" w:color="auto"/>
            </w:tcBorders>
            <w:vAlign w:val="center"/>
          </w:tcPr>
          <w:p w14:paraId="5B77F455" w14:textId="111D7988" w:rsidR="00E82FD0" w:rsidRDefault="00E82FD0" w:rsidP="00E82FD0">
            <w:pPr>
              <w:pStyle w:val="texte-Tableaux"/>
            </w:pPr>
            <w:r>
              <w:t>OC</w:t>
            </w:r>
          </w:p>
        </w:tc>
        <w:tc>
          <w:tcPr>
            <w:tcW w:w="737" w:type="dxa"/>
            <w:vMerge w:val="restart"/>
            <w:tcBorders>
              <w:right w:val="single" w:sz="4" w:space="0" w:color="auto"/>
            </w:tcBorders>
            <w:vAlign w:val="center"/>
          </w:tcPr>
          <w:p w14:paraId="0918339A" w14:textId="4D41B287" w:rsidR="00E82FD0" w:rsidRDefault="00E82FD0" w:rsidP="00E82FD0">
            <w:pPr>
              <w:pStyle w:val="texte-Tableaux"/>
              <w:jc w:val="center"/>
            </w:pPr>
            <w:r>
              <w:t>2</w:t>
            </w:r>
          </w:p>
        </w:tc>
        <w:tc>
          <w:tcPr>
            <w:tcW w:w="3969" w:type="dxa"/>
            <w:tcBorders>
              <w:left w:val="single" w:sz="4" w:space="0" w:color="auto"/>
              <w:right w:val="single" w:sz="8" w:space="0" w:color="auto"/>
            </w:tcBorders>
            <w:vAlign w:val="center"/>
          </w:tcPr>
          <w:p w14:paraId="309C61E2" w14:textId="5B1B6F87" w:rsidR="00E82FD0" w:rsidRDefault="00E82FD0" w:rsidP="00E82FD0">
            <w:pPr>
              <w:pStyle w:val="texte-Tableaux"/>
            </w:pPr>
            <w:r>
              <w:t xml:space="preserve">(Contrôle des </w:t>
            </w:r>
            <w:proofErr w:type="spellStart"/>
            <w:r w:rsidR="00CB62A5">
              <w:t>LEDs</w:t>
            </w:r>
            <w:proofErr w:type="spellEnd"/>
            <w:r>
              <w:t>)</w:t>
            </w:r>
          </w:p>
        </w:tc>
      </w:tr>
      <w:tr w:rsidR="00E82FD0" w:rsidRPr="00BB1B09" w14:paraId="36150268" w14:textId="77777777" w:rsidTr="00E82FD0">
        <w:trPr>
          <w:trHeight w:val="283"/>
          <w:jc w:val="center"/>
        </w:trPr>
        <w:tc>
          <w:tcPr>
            <w:tcW w:w="1700" w:type="dxa"/>
            <w:vMerge/>
            <w:tcBorders>
              <w:bottom w:val="single" w:sz="4" w:space="0" w:color="auto"/>
              <w:right w:val="single" w:sz="4" w:space="0" w:color="auto"/>
            </w:tcBorders>
            <w:vAlign w:val="center"/>
          </w:tcPr>
          <w:p w14:paraId="25CFAE2D" w14:textId="3FA382DB" w:rsidR="00E82FD0" w:rsidRPr="00537868" w:rsidRDefault="00E82FD0" w:rsidP="00E82FD0">
            <w:pPr>
              <w:pStyle w:val="texte-Tableaux"/>
            </w:pPr>
          </w:p>
        </w:tc>
        <w:tc>
          <w:tcPr>
            <w:tcW w:w="737" w:type="dxa"/>
            <w:vMerge/>
            <w:tcBorders>
              <w:right w:val="single" w:sz="4" w:space="0" w:color="auto"/>
            </w:tcBorders>
            <w:vAlign w:val="center"/>
          </w:tcPr>
          <w:p w14:paraId="551F58F9" w14:textId="77777777" w:rsidR="00E82FD0" w:rsidRDefault="00E82FD0" w:rsidP="00E82FD0">
            <w:pPr>
              <w:pStyle w:val="texte-Tableaux"/>
              <w:jc w:val="center"/>
              <w:rPr>
                <w:lang w:val="de-CH"/>
              </w:rPr>
            </w:pPr>
          </w:p>
        </w:tc>
        <w:tc>
          <w:tcPr>
            <w:tcW w:w="3969" w:type="dxa"/>
            <w:tcBorders>
              <w:left w:val="single" w:sz="4" w:space="0" w:color="auto"/>
              <w:right w:val="single" w:sz="8" w:space="0" w:color="auto"/>
            </w:tcBorders>
            <w:vAlign w:val="center"/>
          </w:tcPr>
          <w:p w14:paraId="2B59B024" w14:textId="00804D3A" w:rsidR="00E82FD0" w:rsidRPr="00BB1B09" w:rsidRDefault="00E82FD0" w:rsidP="00E82FD0">
            <w:pPr>
              <w:pStyle w:val="texte-Tableaux"/>
              <w:rPr>
                <w:lang w:val="de-CH"/>
              </w:rPr>
            </w:pPr>
            <w:proofErr w:type="spellStart"/>
            <w:r>
              <w:rPr>
                <w:lang w:val="de-CH"/>
              </w:rPr>
              <w:t>Contrôle</w:t>
            </w:r>
            <w:proofErr w:type="spellEnd"/>
            <w:r>
              <w:rPr>
                <w:lang w:val="de-CH"/>
              </w:rPr>
              <w:t xml:space="preserve"> du </w:t>
            </w:r>
            <w:proofErr w:type="spellStart"/>
            <w:r>
              <w:rPr>
                <w:lang w:val="de-CH"/>
              </w:rPr>
              <w:t>Buzzer</w:t>
            </w:r>
            <w:proofErr w:type="spellEnd"/>
          </w:p>
        </w:tc>
      </w:tr>
      <w:tr w:rsidR="00E82FD0" w:rsidRPr="00537868" w14:paraId="5361092E" w14:textId="77777777" w:rsidTr="00E82FD0">
        <w:trPr>
          <w:trHeight w:val="283"/>
          <w:jc w:val="center"/>
        </w:trPr>
        <w:tc>
          <w:tcPr>
            <w:tcW w:w="1700" w:type="dxa"/>
            <w:vMerge w:val="restart"/>
            <w:tcBorders>
              <w:top w:val="single" w:sz="4" w:space="0" w:color="auto"/>
              <w:right w:val="single" w:sz="4" w:space="0" w:color="auto"/>
            </w:tcBorders>
            <w:vAlign w:val="center"/>
          </w:tcPr>
          <w:p w14:paraId="5F0A213A" w14:textId="6F13FEB2" w:rsidR="00E82FD0" w:rsidRPr="00537868" w:rsidRDefault="00E82FD0" w:rsidP="00E82FD0">
            <w:pPr>
              <w:pStyle w:val="texte-Tableaux"/>
            </w:pPr>
            <w:r>
              <w:t>GPIO</w:t>
            </w:r>
          </w:p>
        </w:tc>
        <w:tc>
          <w:tcPr>
            <w:tcW w:w="737" w:type="dxa"/>
            <w:tcBorders>
              <w:right w:val="single" w:sz="4" w:space="0" w:color="auto"/>
            </w:tcBorders>
            <w:vAlign w:val="center"/>
          </w:tcPr>
          <w:p w14:paraId="14322BEF" w14:textId="6C6ABD62" w:rsidR="00E82FD0" w:rsidRDefault="00E82FD0" w:rsidP="00E82FD0">
            <w:pPr>
              <w:pStyle w:val="texte-Tableaux"/>
              <w:jc w:val="center"/>
            </w:pPr>
            <w:r>
              <w:t>1</w:t>
            </w:r>
          </w:p>
        </w:tc>
        <w:tc>
          <w:tcPr>
            <w:tcW w:w="3969" w:type="dxa"/>
            <w:tcBorders>
              <w:left w:val="single" w:sz="4" w:space="0" w:color="auto"/>
              <w:right w:val="single" w:sz="8" w:space="0" w:color="auto"/>
            </w:tcBorders>
            <w:vAlign w:val="center"/>
          </w:tcPr>
          <w:p w14:paraId="5F5C49F5" w14:textId="2EA53D6C" w:rsidR="00E82FD0" w:rsidRPr="00537868" w:rsidRDefault="00E82FD0" w:rsidP="00E82FD0">
            <w:pPr>
              <w:pStyle w:val="texte-Tableaux"/>
            </w:pPr>
            <w:r>
              <w:t>Reset de l’ESP32</w:t>
            </w:r>
          </w:p>
        </w:tc>
      </w:tr>
      <w:tr w:rsidR="00E82FD0" w:rsidRPr="00537868" w14:paraId="7794F01A" w14:textId="77777777" w:rsidTr="00E82FD0">
        <w:trPr>
          <w:trHeight w:val="283"/>
          <w:jc w:val="center"/>
        </w:trPr>
        <w:tc>
          <w:tcPr>
            <w:tcW w:w="1700" w:type="dxa"/>
            <w:vMerge/>
            <w:tcBorders>
              <w:right w:val="single" w:sz="4" w:space="0" w:color="auto"/>
            </w:tcBorders>
            <w:vAlign w:val="center"/>
          </w:tcPr>
          <w:p w14:paraId="7E58BE87" w14:textId="0283BAA1" w:rsidR="00E82FD0" w:rsidRDefault="00E82FD0" w:rsidP="00E82FD0">
            <w:pPr>
              <w:pStyle w:val="texte-Tableaux"/>
            </w:pPr>
          </w:p>
        </w:tc>
        <w:tc>
          <w:tcPr>
            <w:tcW w:w="737" w:type="dxa"/>
            <w:tcBorders>
              <w:right w:val="single" w:sz="4" w:space="0" w:color="auto"/>
            </w:tcBorders>
            <w:vAlign w:val="center"/>
          </w:tcPr>
          <w:p w14:paraId="28D4F9C2" w14:textId="55F0385C" w:rsidR="00E82FD0" w:rsidRDefault="00E82FD0" w:rsidP="00E82FD0">
            <w:pPr>
              <w:pStyle w:val="texte-Tableaux"/>
              <w:jc w:val="center"/>
            </w:pPr>
            <w:r>
              <w:t>2</w:t>
            </w:r>
          </w:p>
        </w:tc>
        <w:tc>
          <w:tcPr>
            <w:tcW w:w="3969" w:type="dxa"/>
            <w:tcBorders>
              <w:left w:val="single" w:sz="4" w:space="0" w:color="auto"/>
              <w:right w:val="single" w:sz="8" w:space="0" w:color="auto"/>
            </w:tcBorders>
            <w:vAlign w:val="center"/>
          </w:tcPr>
          <w:p w14:paraId="5B62C7B9" w14:textId="713DFBCE" w:rsidR="00E82FD0" w:rsidRPr="00537868" w:rsidRDefault="00E82FD0" w:rsidP="00E82FD0">
            <w:pPr>
              <w:pStyle w:val="texte-Tableaux"/>
            </w:pPr>
            <w:r>
              <w:t>Contrôle du relai</w:t>
            </w:r>
          </w:p>
        </w:tc>
      </w:tr>
      <w:tr w:rsidR="00E82FD0" w:rsidRPr="00537868" w14:paraId="7DD425C3" w14:textId="77777777" w:rsidTr="00EE607A">
        <w:trPr>
          <w:trHeight w:val="283"/>
          <w:jc w:val="center"/>
        </w:trPr>
        <w:tc>
          <w:tcPr>
            <w:tcW w:w="1700" w:type="dxa"/>
            <w:vMerge/>
            <w:tcBorders>
              <w:right w:val="single" w:sz="4" w:space="0" w:color="auto"/>
            </w:tcBorders>
            <w:vAlign w:val="center"/>
          </w:tcPr>
          <w:p w14:paraId="39659450" w14:textId="445EEDF5" w:rsidR="00E82FD0" w:rsidRDefault="00E82FD0" w:rsidP="00E82FD0">
            <w:pPr>
              <w:pStyle w:val="texte-Tableaux"/>
            </w:pPr>
          </w:p>
        </w:tc>
        <w:tc>
          <w:tcPr>
            <w:tcW w:w="737" w:type="dxa"/>
            <w:tcBorders>
              <w:right w:val="single" w:sz="4" w:space="0" w:color="auto"/>
            </w:tcBorders>
            <w:vAlign w:val="center"/>
          </w:tcPr>
          <w:p w14:paraId="43CFD8F4" w14:textId="7BAF00A7" w:rsidR="00E82FD0" w:rsidRDefault="00E82FD0" w:rsidP="00E82FD0">
            <w:pPr>
              <w:pStyle w:val="texte-Tableaux"/>
              <w:jc w:val="center"/>
            </w:pPr>
            <w:r>
              <w:t>4</w:t>
            </w:r>
          </w:p>
        </w:tc>
        <w:tc>
          <w:tcPr>
            <w:tcW w:w="3969" w:type="dxa"/>
            <w:tcBorders>
              <w:left w:val="single" w:sz="4" w:space="0" w:color="auto"/>
              <w:right w:val="single" w:sz="8" w:space="0" w:color="auto"/>
            </w:tcBorders>
            <w:vAlign w:val="center"/>
          </w:tcPr>
          <w:p w14:paraId="1F2C3403" w14:textId="0D7E5D59" w:rsidR="00E82FD0" w:rsidRPr="00537868" w:rsidRDefault="00E82FD0" w:rsidP="00E82FD0">
            <w:pPr>
              <w:pStyle w:val="texte-Tableaux"/>
            </w:pPr>
            <w:r>
              <w:t xml:space="preserve">Réservé pour </w:t>
            </w:r>
            <w:proofErr w:type="spellStart"/>
            <w:r>
              <w:t>mikroBUS</w:t>
            </w:r>
            <w:proofErr w:type="spellEnd"/>
          </w:p>
        </w:tc>
      </w:tr>
      <w:tr w:rsidR="00EE607A" w:rsidRPr="00537868" w14:paraId="10BA923A" w14:textId="77777777" w:rsidTr="00EE607A">
        <w:trPr>
          <w:trHeight w:val="283"/>
          <w:jc w:val="center"/>
        </w:trPr>
        <w:tc>
          <w:tcPr>
            <w:tcW w:w="1700" w:type="dxa"/>
            <w:tcBorders>
              <w:bottom w:val="single" w:sz="8" w:space="0" w:color="auto"/>
              <w:right w:val="single" w:sz="4" w:space="0" w:color="auto"/>
            </w:tcBorders>
            <w:shd w:val="clear" w:color="auto" w:fill="D9D9D9" w:themeFill="background1" w:themeFillShade="D9"/>
            <w:vAlign w:val="center"/>
          </w:tcPr>
          <w:p w14:paraId="6EFBB0E8" w14:textId="4D1A95C0" w:rsidR="00EE607A" w:rsidRDefault="00EE607A" w:rsidP="00EE607A">
            <w:pPr>
              <w:pStyle w:val="titre-Tableaux"/>
            </w:pPr>
            <w:r>
              <w:t>Total</w:t>
            </w:r>
          </w:p>
        </w:tc>
        <w:tc>
          <w:tcPr>
            <w:tcW w:w="737" w:type="dxa"/>
            <w:tcBorders>
              <w:right w:val="single" w:sz="4" w:space="0" w:color="auto"/>
            </w:tcBorders>
            <w:shd w:val="clear" w:color="auto" w:fill="D9D9D9" w:themeFill="background1" w:themeFillShade="D9"/>
            <w:vAlign w:val="center"/>
          </w:tcPr>
          <w:p w14:paraId="48BEA6B2" w14:textId="6EBD2DDC" w:rsidR="00EE607A" w:rsidRDefault="00EE607A" w:rsidP="00EE607A">
            <w:pPr>
              <w:pStyle w:val="titre-Tableaux"/>
              <w:jc w:val="center"/>
            </w:pPr>
            <w:r>
              <w:t>36</w:t>
            </w:r>
          </w:p>
        </w:tc>
        <w:tc>
          <w:tcPr>
            <w:tcW w:w="3969" w:type="dxa"/>
            <w:tcBorders>
              <w:left w:val="single" w:sz="4" w:space="0" w:color="auto"/>
              <w:right w:val="single" w:sz="8" w:space="0" w:color="auto"/>
            </w:tcBorders>
            <w:shd w:val="clear" w:color="auto" w:fill="D9D9D9" w:themeFill="background1" w:themeFillShade="D9"/>
            <w:vAlign w:val="center"/>
          </w:tcPr>
          <w:p w14:paraId="550DE297" w14:textId="77777777" w:rsidR="00EE607A" w:rsidRDefault="00EE607A" w:rsidP="00224F8C">
            <w:pPr>
              <w:pStyle w:val="texte-Tableaux"/>
              <w:keepNext/>
            </w:pPr>
          </w:p>
        </w:tc>
      </w:tr>
    </w:tbl>
    <w:p w14:paraId="465EDF07" w14:textId="6D509449" w:rsidR="00224F8C" w:rsidRDefault="00224F8C" w:rsidP="00224F8C">
      <w:pPr>
        <w:pStyle w:val="Lgende"/>
      </w:pPr>
      <w:bookmarkStart w:id="26" w:name="_Toc146463662"/>
      <w:r>
        <w:t xml:space="preserve">Tableau </w:t>
      </w:r>
      <w:r w:rsidR="008526A6">
        <w:fldChar w:fldCharType="begin"/>
      </w:r>
      <w:r w:rsidR="008526A6">
        <w:instrText xml:space="preserve"> SEQ Tableau \* ARABIC </w:instrText>
      </w:r>
      <w:r w:rsidR="008526A6">
        <w:fldChar w:fldCharType="separate"/>
      </w:r>
      <w:r w:rsidR="008526A6">
        <w:rPr>
          <w:noProof/>
        </w:rPr>
        <w:t>7</w:t>
      </w:r>
      <w:r w:rsidR="008526A6">
        <w:fldChar w:fldCharType="end"/>
      </w:r>
      <w:r>
        <w:t xml:space="preserve"> : Périphériques et nombre de broches nécessaires pour le PIC32</w:t>
      </w:r>
      <w:bookmarkEnd w:id="26"/>
    </w:p>
    <w:p w14:paraId="2ED0DE15" w14:textId="701EC48E" w:rsidR="00F369F1" w:rsidRDefault="00224F8C" w:rsidP="00E739C9">
      <w:r w:rsidRPr="00224F8C">
        <w:t>Ce constat a conduit à l'élimination du boîtier 44 broches en raison de l'espace insuffisant pour les broches d'alimentation, ce qui a entraîné un choix arbitraire en faveur du boîtier 64 broches.</w:t>
      </w:r>
      <w:r>
        <w:t xml:space="preserve"> Lors de l’assignation des broches, ce choix s’est avéré optimal car la</w:t>
      </w:r>
      <w:r w:rsidR="00F369F1">
        <w:t xml:space="preserve"> capacité maximale en termes de périphériques a été atteinte (</w:t>
      </w:r>
      <w:r w:rsidR="00F369F1">
        <w:fldChar w:fldCharType="begin"/>
      </w:r>
      <w:r w:rsidR="00F369F1">
        <w:instrText xml:space="preserve"> REF _Ref146448938 \h </w:instrText>
      </w:r>
      <w:r w:rsidR="00F369F1">
        <w:fldChar w:fldCharType="separate"/>
      </w:r>
      <w:r w:rsidR="000E744C">
        <w:t xml:space="preserve">Figure </w:t>
      </w:r>
      <w:r w:rsidR="000E744C">
        <w:rPr>
          <w:noProof/>
        </w:rPr>
        <w:t>5</w:t>
      </w:r>
      <w:r w:rsidR="00F369F1">
        <w:fldChar w:fldCharType="end"/>
      </w:r>
      <w:r w:rsidR="00F369F1">
        <w:t>).</w:t>
      </w:r>
    </w:p>
    <w:p w14:paraId="5212BABF" w14:textId="15FCD24C" w:rsidR="00F369F1" w:rsidRDefault="00F369F1" w:rsidP="00F369F1">
      <w:r w:rsidRPr="00F369F1">
        <w:lastRenderedPageBreak/>
        <w:t>Le modèle avec la mémoire interne maximale est sélectionné pour prévenir les limitations en programmation, avec la possibilité de la réduire ultérieurement.</w:t>
      </w:r>
    </w:p>
    <w:p w14:paraId="428893E8" w14:textId="7C55B641" w:rsidR="00F369F1" w:rsidRDefault="00F369F1" w:rsidP="00F369F1">
      <w:r>
        <w:t xml:space="preserve">Il </w:t>
      </w:r>
      <w:r w:rsidRPr="00F369F1">
        <w:t>ne faut pas oublier les résistances pull-up externes pour l'I2C, une valeur de 10 kΩ est recommandée selon les spécifications du standard.</w:t>
      </w:r>
    </w:p>
    <w:p w14:paraId="37450C7B" w14:textId="0EDBD979" w:rsidR="00F369F1" w:rsidRPr="00F369F1" w:rsidRDefault="005B4796" w:rsidP="00F369F1">
      <w:pPr>
        <w:pStyle w:val="Image-centree"/>
        <w:rPr>
          <w:lang w:val="fr-CH"/>
        </w:rPr>
      </w:pPr>
      <w:r w:rsidRPr="005B4796">
        <w:rPr>
          <w:lang w:val="fr-CH" w:eastAsia="fr-CH"/>
        </w:rPr>
        <w:drawing>
          <wp:inline distT="0" distB="0" distL="0" distR="0" wp14:anchorId="471B220B" wp14:editId="18E70EFB">
            <wp:extent cx="5760720" cy="2633345"/>
            <wp:effectExtent l="19050" t="19050" r="11430" b="14605"/>
            <wp:docPr id="84504238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633345"/>
                    </a:xfrm>
                    <a:prstGeom prst="rect">
                      <a:avLst/>
                    </a:prstGeom>
                    <a:noFill/>
                    <a:ln w="12700">
                      <a:solidFill>
                        <a:schemeClr val="tx1"/>
                      </a:solidFill>
                    </a:ln>
                  </pic:spPr>
                </pic:pic>
              </a:graphicData>
            </a:graphic>
          </wp:inline>
        </w:drawing>
      </w:r>
    </w:p>
    <w:p w14:paraId="6D5929B4" w14:textId="1242727D" w:rsidR="005B4796" w:rsidRPr="00537868" w:rsidRDefault="00F369F1" w:rsidP="00F369F1">
      <w:pPr>
        <w:pStyle w:val="Lgende"/>
      </w:pPr>
      <w:bookmarkStart w:id="27" w:name="_Ref146448938"/>
      <w:bookmarkStart w:id="28" w:name="_Ref146448936"/>
      <w:bookmarkStart w:id="29" w:name="_Toc146463640"/>
      <w:r>
        <w:t xml:space="preserve">Figure </w:t>
      </w:r>
      <w:r>
        <w:fldChar w:fldCharType="begin"/>
      </w:r>
      <w:r>
        <w:instrText xml:space="preserve"> SEQ Figure \* ARABIC </w:instrText>
      </w:r>
      <w:r>
        <w:fldChar w:fldCharType="separate"/>
      </w:r>
      <w:r w:rsidR="00663E5E">
        <w:rPr>
          <w:noProof/>
        </w:rPr>
        <w:t>5</w:t>
      </w:r>
      <w:r>
        <w:fldChar w:fldCharType="end"/>
      </w:r>
      <w:bookmarkEnd w:id="27"/>
      <w:r>
        <w:t xml:space="preserve"> : Assignation des broches du PIC32</w:t>
      </w:r>
      <w:bookmarkEnd w:id="28"/>
      <w:bookmarkEnd w:id="29"/>
    </w:p>
    <w:p w14:paraId="645FA449" w14:textId="6D1E52F0" w:rsidR="00E739C9" w:rsidRDefault="00F82A00" w:rsidP="00E739C9">
      <w:pPr>
        <w:rPr>
          <w:noProof/>
        </w:rPr>
      </w:pPr>
      <w:r>
        <w:rPr>
          <w:noProof/>
          <w:lang w:eastAsia="fr-CH"/>
        </w:rPr>
        <mc:AlternateContent>
          <mc:Choice Requires="wps">
            <w:drawing>
              <wp:anchor distT="0" distB="0" distL="114300" distR="114300" simplePos="0" relativeHeight="251688960" behindDoc="1" locked="0" layoutInCell="1" allowOverlap="1" wp14:anchorId="172F1C97" wp14:editId="6C1DEC01">
                <wp:simplePos x="0" y="0"/>
                <wp:positionH relativeFrom="column">
                  <wp:posOffset>3589020</wp:posOffset>
                </wp:positionH>
                <wp:positionV relativeFrom="paragraph">
                  <wp:posOffset>2215515</wp:posOffset>
                </wp:positionV>
                <wp:extent cx="2159635" cy="635"/>
                <wp:effectExtent l="0" t="0" r="0" b="0"/>
                <wp:wrapTight wrapText="bothSides">
                  <wp:wrapPolygon edited="0">
                    <wp:start x="0" y="0"/>
                    <wp:lineTo x="0" y="21600"/>
                    <wp:lineTo x="21600" y="21600"/>
                    <wp:lineTo x="21600" y="0"/>
                  </wp:wrapPolygon>
                </wp:wrapTight>
                <wp:docPr id="1095802517" name="Zone de texte 1"/>
                <wp:cNvGraphicFramePr/>
                <a:graphic xmlns:a="http://schemas.openxmlformats.org/drawingml/2006/main">
                  <a:graphicData uri="http://schemas.microsoft.com/office/word/2010/wordprocessingShape">
                    <wps:wsp>
                      <wps:cNvSpPr txBox="1"/>
                      <wps:spPr>
                        <a:xfrm>
                          <a:off x="0" y="0"/>
                          <a:ext cx="2159635" cy="635"/>
                        </a:xfrm>
                        <a:prstGeom prst="rect">
                          <a:avLst/>
                        </a:prstGeom>
                        <a:solidFill>
                          <a:prstClr val="white"/>
                        </a:solidFill>
                        <a:ln>
                          <a:noFill/>
                        </a:ln>
                      </wps:spPr>
                      <wps:txbx>
                        <w:txbxContent>
                          <w:p w14:paraId="68CC2923" w14:textId="77256931" w:rsidR="008E40AF" w:rsidRPr="00877261" w:rsidRDefault="008E40AF" w:rsidP="00F82A00">
                            <w:pPr>
                              <w:pStyle w:val="Lgende"/>
                              <w:rPr>
                                <w:noProof/>
                              </w:rPr>
                            </w:pPr>
                            <w:bookmarkStart w:id="30" w:name="_Ref146451286"/>
                            <w:bookmarkStart w:id="31" w:name="_Toc146463641"/>
                            <w:r>
                              <w:t xml:space="preserve">Figure </w:t>
                            </w:r>
                            <w:r>
                              <w:fldChar w:fldCharType="begin"/>
                            </w:r>
                            <w:r>
                              <w:instrText xml:space="preserve"> SEQ Figure \* ARABIC </w:instrText>
                            </w:r>
                            <w:r>
                              <w:fldChar w:fldCharType="separate"/>
                            </w:r>
                            <w:r>
                              <w:rPr>
                                <w:noProof/>
                              </w:rPr>
                              <w:t>6</w:t>
                            </w:r>
                            <w:r>
                              <w:fldChar w:fldCharType="end"/>
                            </w:r>
                            <w:bookmarkEnd w:id="30"/>
                            <w:r>
                              <w:t xml:space="preserve"> : Condensateurs de découplage PIC32</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2F1C97" id="Zone de texte 1" o:spid="_x0000_s1031" type="#_x0000_t202" style="position:absolute;left:0;text-align:left;margin-left:282.6pt;margin-top:174.45pt;width:170.05pt;height:.05pt;z-index:-25162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" stroked="f">
                <v:textbox style="mso-fit-shape-to-text:t" inset="0,0,0,0">
                  <w:txbxContent>
                    <w:p w14:paraId="68CC2923" w14:textId="77256931" w:rsidR="008E40AF" w:rsidRPr="00877261" w:rsidRDefault="008E40AF" w:rsidP="00F82A00">
                      <w:pPr>
                        <w:pStyle w:val="Lgende"/>
                        <w:rPr>
                          <w:noProof/>
                        </w:rPr>
                      </w:pPr>
                      <w:bookmarkStart w:id="32" w:name="_Ref146451286"/>
                      <w:bookmarkStart w:id="33" w:name="_Toc146463641"/>
                      <w:r>
                        <w:t xml:space="preserve">Figure </w:t>
                      </w:r>
                      <w:r>
                        <w:fldChar w:fldCharType="begin"/>
                      </w:r>
                      <w:r>
                        <w:instrText xml:space="preserve"> SEQ Figure \* ARABIC </w:instrText>
                      </w:r>
                      <w:r>
                        <w:fldChar w:fldCharType="separate"/>
                      </w:r>
                      <w:r>
                        <w:rPr>
                          <w:noProof/>
                        </w:rPr>
                        <w:t>6</w:t>
                      </w:r>
                      <w:r>
                        <w:fldChar w:fldCharType="end"/>
                      </w:r>
                      <w:bookmarkEnd w:id="32"/>
                      <w:r>
                        <w:t xml:space="preserve"> : Condensateurs de découplage PIC32</w:t>
                      </w:r>
                      <w:bookmarkEnd w:id="33"/>
                    </w:p>
                  </w:txbxContent>
                </v:textbox>
                <w10:wrap type="tight"/>
              </v:shape>
            </w:pict>
          </mc:Fallback>
        </mc:AlternateContent>
      </w:r>
      <w:r w:rsidRPr="008A6247">
        <w:rPr>
          <w:noProof/>
          <w:lang w:eastAsia="fr-CH"/>
        </w:rPr>
        <w:drawing>
          <wp:anchor distT="0" distB="0" distL="114300" distR="114300" simplePos="0" relativeHeight="251684864" behindDoc="1" locked="0" layoutInCell="1" allowOverlap="1" wp14:anchorId="25A399F6" wp14:editId="0BC0509A">
            <wp:simplePos x="0" y="0"/>
            <wp:positionH relativeFrom="margin">
              <wp:align>right</wp:align>
            </wp:positionH>
            <wp:positionV relativeFrom="paragraph">
              <wp:posOffset>21590</wp:posOffset>
            </wp:positionV>
            <wp:extent cx="2160000" cy="2136789"/>
            <wp:effectExtent l="19050" t="19050" r="12065" b="15875"/>
            <wp:wrapTight wrapText="bothSides">
              <wp:wrapPolygon edited="0">
                <wp:start x="-191" y="-193"/>
                <wp:lineTo x="-191" y="21568"/>
                <wp:lineTo x="21530" y="21568"/>
                <wp:lineTo x="21530" y="-193"/>
                <wp:lineTo x="-191" y="-193"/>
              </wp:wrapPolygon>
            </wp:wrapTight>
            <wp:docPr id="51437234" name="Image 1" descr="Une image contenant texte, diagramm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37234" name="Image 1" descr="Une image contenant texte, diagramme, capture d’écran, Police&#10;&#10;Description générée automatiquement"/>
                    <pic:cNvPicPr/>
                  </pic:nvPicPr>
                  <pic:blipFill rotWithShape="1">
                    <a:blip r:embed="rId26"/>
                    <a:srcRect l="1246" t="9231" r="2538" b="21678"/>
                    <a:stretch/>
                  </pic:blipFill>
                  <pic:spPr bwMode="auto">
                    <a:xfrm>
                      <a:off x="0" y="0"/>
                      <a:ext cx="2160000" cy="2136789"/>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A6247">
        <w:rPr>
          <w:noProof/>
        </w:rPr>
        <w:t>La datasheet du fabricant fournit les recommendations en terme de découplage de l’alimentation (</w:t>
      </w:r>
      <w:r>
        <w:rPr>
          <w:noProof/>
        </w:rPr>
        <w:fldChar w:fldCharType="begin"/>
      </w:r>
      <w:r>
        <w:rPr>
          <w:noProof/>
        </w:rPr>
        <w:instrText xml:space="preserve"> REF _Ref146451286 \h </w:instrText>
      </w:r>
      <w:r>
        <w:rPr>
          <w:noProof/>
        </w:rPr>
      </w:r>
      <w:r>
        <w:rPr>
          <w:noProof/>
        </w:rPr>
        <w:fldChar w:fldCharType="separate"/>
      </w:r>
      <w:r w:rsidR="000E744C">
        <w:t xml:space="preserve">Figure </w:t>
      </w:r>
      <w:r w:rsidR="000E744C">
        <w:rPr>
          <w:noProof/>
        </w:rPr>
        <w:t>6</w:t>
      </w:r>
      <w:r>
        <w:rPr>
          <w:noProof/>
        </w:rPr>
        <w:fldChar w:fldCharType="end"/>
      </w:r>
      <w:r w:rsidR="008A6247">
        <w:rPr>
          <w:noProof/>
        </w:rPr>
        <w:t>) et de connexion au port de programmation (</w:t>
      </w:r>
      <w:r>
        <w:rPr>
          <w:noProof/>
        </w:rPr>
        <w:fldChar w:fldCharType="begin"/>
      </w:r>
      <w:r>
        <w:rPr>
          <w:noProof/>
        </w:rPr>
        <w:instrText xml:space="preserve"> REF _Ref146451292 \h </w:instrText>
      </w:r>
      <w:r>
        <w:rPr>
          <w:noProof/>
        </w:rPr>
      </w:r>
      <w:r>
        <w:rPr>
          <w:noProof/>
        </w:rPr>
        <w:fldChar w:fldCharType="separate"/>
      </w:r>
      <w:r w:rsidR="000E744C">
        <w:t xml:space="preserve">Figure </w:t>
      </w:r>
      <w:r w:rsidR="000E744C">
        <w:rPr>
          <w:noProof/>
        </w:rPr>
        <w:t>7</w:t>
      </w:r>
      <w:r>
        <w:rPr>
          <w:noProof/>
        </w:rPr>
        <w:fldChar w:fldCharType="end"/>
      </w:r>
      <w:r w:rsidR="008A6247">
        <w:rPr>
          <w:noProof/>
        </w:rPr>
        <w:t>).</w:t>
      </w:r>
      <w:r w:rsidR="004108AE">
        <w:rPr>
          <w:noProof/>
        </w:rPr>
        <w:t xml:space="preserve"> Un bouton a été rajouté pour permettre un redémarrage manuel.</w:t>
      </w:r>
    </w:p>
    <w:p w14:paraId="624E7FA2" w14:textId="2C308E60" w:rsidR="00F82A00" w:rsidRDefault="00F82A00" w:rsidP="00E739C9">
      <w:pPr>
        <w:rPr>
          <w:noProof/>
        </w:rPr>
      </w:pPr>
      <w:r w:rsidRPr="00F82A00">
        <w:rPr>
          <w:noProof/>
        </w:rPr>
        <w:t xml:space="preserve">Les valeurs des condensateurs nécessaires pour le quartz externe </w:t>
      </w:r>
      <w:r>
        <w:rPr>
          <w:noProof/>
        </w:rPr>
        <w:t>(</w:t>
      </w:r>
      <w:r>
        <w:rPr>
          <w:noProof/>
        </w:rPr>
        <w:fldChar w:fldCharType="begin"/>
      </w:r>
      <w:r>
        <w:rPr>
          <w:noProof/>
        </w:rPr>
        <w:instrText xml:space="preserve"> REF _Ref146451308 \h </w:instrText>
      </w:r>
      <w:r>
        <w:rPr>
          <w:noProof/>
        </w:rPr>
      </w:r>
      <w:r>
        <w:rPr>
          <w:noProof/>
        </w:rPr>
        <w:fldChar w:fldCharType="separate"/>
      </w:r>
      <w:r w:rsidR="000E744C">
        <w:t xml:space="preserve">Figure </w:t>
      </w:r>
      <w:r w:rsidR="000E744C">
        <w:rPr>
          <w:noProof/>
        </w:rPr>
        <w:t>8</w:t>
      </w:r>
      <w:r>
        <w:rPr>
          <w:noProof/>
        </w:rPr>
        <w:fldChar w:fldCharType="end"/>
      </w:r>
      <w:r>
        <w:rPr>
          <w:noProof/>
        </w:rPr>
        <w:t xml:space="preserve">) </w:t>
      </w:r>
      <w:r w:rsidRPr="00F82A00">
        <w:rPr>
          <w:noProof/>
        </w:rPr>
        <w:t>ont été calculées en utilisant la formule suivante, ainsi que les informations de la datasheet du fabricant</w:t>
      </w:r>
      <w:r w:rsidR="004A512D">
        <w:rPr>
          <w:noProof/>
        </w:rPr>
        <w:t xml:space="preserve"> </w:t>
      </w:r>
      <w:r w:rsidR="004A512D">
        <w:rPr>
          <w:noProof/>
        </w:rPr>
        <w:fldChar w:fldCharType="begin"/>
      </w:r>
      <w:r w:rsidR="004A512D">
        <w:rPr>
          <w:noProof/>
        </w:rPr>
        <w:instrText xml:space="preserve"> ADDIN ZOTERO_ITEM CSL_CITATION {"citationID":"Hp1CoZgW","properties":{"formattedCitation":"[6]","plainCitation":"[6]","noteIndex":0},"citationItems":[{"id":65,"uris":["http://zotero.org/users/10756185/items/8KYZLLLD"],"itemData":{"id":65,"type":"document","title":"WE-QUARTZ-830020423.pdf","URL":"https://www.we-online.com/components/products/datasheet/830020423.pdf","accessed":{"date-parts":[["2023",9,24]]},"citation-key":""}}],"schema":"https://github.com/citation-style-language/schema/raw/master/csl-citation.json"} </w:instrText>
      </w:r>
      <w:r w:rsidR="004A512D">
        <w:rPr>
          <w:noProof/>
        </w:rPr>
        <w:fldChar w:fldCharType="separate"/>
      </w:r>
      <w:r w:rsidR="004A512D" w:rsidRPr="004A512D">
        <w:t>[6]</w:t>
      </w:r>
      <w:r w:rsidR="004A512D">
        <w:rPr>
          <w:noProof/>
        </w:rPr>
        <w:fldChar w:fldCharType="end"/>
      </w:r>
      <w:r w:rsidRPr="00F82A00">
        <w:rPr>
          <w:noProof/>
        </w:rPr>
        <w:t xml:space="preserve">, en </w:t>
      </w:r>
      <w:r w:rsidR="00A32C10">
        <w:rPr>
          <w:noProof/>
        </w:rPr>
        <w:t>considérant</w:t>
      </w:r>
      <w:r w:rsidRPr="00F82A00">
        <w:rPr>
          <w:noProof/>
        </w:rPr>
        <w:t xml:space="preserve"> que les deux condensateurs auront la même valeur :</w:t>
      </w:r>
    </w:p>
    <w:p w14:paraId="5988CBC0" w14:textId="2E46844E" w:rsidR="008A6247" w:rsidRPr="00F82A00" w:rsidRDefault="008E40AF" w:rsidP="00E739C9">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num>
            <m:den>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p w14:paraId="1B7705BA" w14:textId="5B0B163E" w:rsidR="00F82A00" w:rsidRPr="00F82A00" w:rsidRDefault="008E40AF" w:rsidP="00E739C9">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2*</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e>
          </m:d>
          <m:r>
            <w:rPr>
              <w:rFonts w:ascii="Cambria Math" w:hAnsi="Cambria Math"/>
            </w:rPr>
            <m:t>=2*</m:t>
          </m:r>
          <m:d>
            <m:dPr>
              <m:ctrlPr>
                <w:rPr>
                  <w:rFonts w:ascii="Cambria Math" w:hAnsi="Cambria Math"/>
                  <w:i/>
                </w:rPr>
              </m:ctrlPr>
            </m:dPr>
            <m:e>
              <m:r>
                <w:rPr>
                  <w:rFonts w:ascii="Cambria Math" w:hAnsi="Cambria Math"/>
                </w:rPr>
                <m:t>18-7</m:t>
              </m:r>
            </m:e>
          </m:d>
          <m:r>
            <w:rPr>
              <w:rFonts w:ascii="Cambria Math" w:hAnsi="Cambria Math"/>
            </w:rPr>
            <m:t>=22 [pF]</m:t>
          </m:r>
        </m:oMath>
      </m:oMathPara>
    </w:p>
    <w:p w14:paraId="1EAEE89F" w14:textId="2FFC7260" w:rsidR="00F82A00" w:rsidRDefault="00F82A00" w:rsidP="00F82A00">
      <w:pPr>
        <w:pStyle w:val="Lgende"/>
      </w:pPr>
      <w:bookmarkStart w:id="34" w:name="_Toc146463676"/>
      <w:r>
        <w:t xml:space="preserve">Équation </w:t>
      </w:r>
      <w:r>
        <w:fldChar w:fldCharType="begin"/>
      </w:r>
      <w:r>
        <w:instrText xml:space="preserve"> SEQ Équation \* ARABIC </w:instrText>
      </w:r>
      <w:r>
        <w:fldChar w:fldCharType="separate"/>
      </w:r>
      <w:r w:rsidR="000E744C">
        <w:rPr>
          <w:noProof/>
        </w:rPr>
        <w:t>2</w:t>
      </w:r>
      <w:r>
        <w:fldChar w:fldCharType="end"/>
      </w:r>
      <w:r>
        <w:t xml:space="preserve"> : Calcul </w:t>
      </w:r>
      <w:r w:rsidR="0042775D">
        <w:t>des condensateurs</w:t>
      </w:r>
      <w:r>
        <w:t xml:space="preserve"> du quartz externe</w:t>
      </w:r>
      <w:bookmarkEnd w:id="34"/>
    </w:p>
    <w:p w14:paraId="38EC3030" w14:textId="55D9AE20" w:rsidR="00F82A00" w:rsidRDefault="00F82A00" w:rsidP="00E739C9">
      <w:pPr>
        <w:spacing w:before="0" w:after="160"/>
        <w:jc w:val="left"/>
      </w:pPr>
    </w:p>
    <w:p w14:paraId="442E743D" w14:textId="17CE39D9" w:rsidR="00E739C9" w:rsidRDefault="00F82A00" w:rsidP="00E739C9">
      <w:pPr>
        <w:spacing w:before="0" w:after="160"/>
        <w:jc w:val="left"/>
      </w:pPr>
      <w:r>
        <w:rPr>
          <w:noProof/>
          <w:lang w:eastAsia="fr-CH"/>
        </w:rPr>
        <mc:AlternateContent>
          <mc:Choice Requires="wps">
            <w:drawing>
              <wp:anchor distT="0" distB="0" distL="114300" distR="114300" simplePos="0" relativeHeight="251691008" behindDoc="1" locked="0" layoutInCell="1" allowOverlap="1" wp14:anchorId="0B9D0C71" wp14:editId="7689CC9A">
                <wp:simplePos x="0" y="0"/>
                <wp:positionH relativeFrom="column">
                  <wp:posOffset>3589020</wp:posOffset>
                </wp:positionH>
                <wp:positionV relativeFrom="paragraph">
                  <wp:posOffset>1579880</wp:posOffset>
                </wp:positionV>
                <wp:extent cx="2159635" cy="635"/>
                <wp:effectExtent l="0" t="0" r="0" b="0"/>
                <wp:wrapTight wrapText="bothSides">
                  <wp:wrapPolygon edited="0">
                    <wp:start x="0" y="0"/>
                    <wp:lineTo x="0" y="21600"/>
                    <wp:lineTo x="21600" y="21600"/>
                    <wp:lineTo x="21600" y="0"/>
                  </wp:wrapPolygon>
                </wp:wrapTight>
                <wp:docPr id="367025088" name="Zone de texte 1"/>
                <wp:cNvGraphicFramePr/>
                <a:graphic xmlns:a="http://schemas.openxmlformats.org/drawingml/2006/main">
                  <a:graphicData uri="http://schemas.microsoft.com/office/word/2010/wordprocessingShape">
                    <wps:wsp>
                      <wps:cNvSpPr txBox="1"/>
                      <wps:spPr>
                        <a:xfrm>
                          <a:off x="0" y="0"/>
                          <a:ext cx="2159635" cy="635"/>
                        </a:xfrm>
                        <a:prstGeom prst="rect">
                          <a:avLst/>
                        </a:prstGeom>
                        <a:solidFill>
                          <a:prstClr val="white"/>
                        </a:solidFill>
                        <a:ln>
                          <a:noFill/>
                        </a:ln>
                      </wps:spPr>
                      <wps:txbx>
                        <w:txbxContent>
                          <w:p w14:paraId="6F5E3EBB" w14:textId="2333D825" w:rsidR="008E40AF" w:rsidRPr="000E3311" w:rsidRDefault="008E40AF" w:rsidP="00F82A00">
                            <w:pPr>
                              <w:pStyle w:val="Lgende"/>
                            </w:pPr>
                            <w:bookmarkStart w:id="35" w:name="_Ref146451292"/>
                            <w:bookmarkStart w:id="36" w:name="_Toc146463642"/>
                            <w:r>
                              <w:t xml:space="preserve">Figure </w:t>
                            </w:r>
                            <w:r>
                              <w:fldChar w:fldCharType="begin"/>
                            </w:r>
                            <w:r>
                              <w:instrText xml:space="preserve"> SEQ Figure \* ARABIC </w:instrText>
                            </w:r>
                            <w:r>
                              <w:fldChar w:fldCharType="separate"/>
                            </w:r>
                            <w:r>
                              <w:rPr>
                                <w:noProof/>
                              </w:rPr>
                              <w:t>7</w:t>
                            </w:r>
                            <w:r>
                              <w:fldChar w:fldCharType="end"/>
                            </w:r>
                            <w:bookmarkEnd w:id="35"/>
                            <w:r>
                              <w:t xml:space="preserve"> : Port de programmation PIC32</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9D0C71" id="_x0000_s1032" type="#_x0000_t202" style="position:absolute;margin-left:282.6pt;margin-top:124.4pt;width:170.05pt;height:.05pt;z-index:-25162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" stroked="f">
                <v:textbox style="mso-fit-shape-to-text:t" inset="0,0,0,0">
                  <w:txbxContent>
                    <w:p w14:paraId="6F5E3EBB" w14:textId="2333D825" w:rsidR="008E40AF" w:rsidRPr="000E3311" w:rsidRDefault="008E40AF" w:rsidP="00F82A00">
                      <w:pPr>
                        <w:pStyle w:val="Lgende"/>
                      </w:pPr>
                      <w:bookmarkStart w:id="37" w:name="_Ref146451292"/>
                      <w:bookmarkStart w:id="38" w:name="_Toc146463642"/>
                      <w:r>
                        <w:t xml:space="preserve">Figure </w:t>
                      </w:r>
                      <w:r>
                        <w:fldChar w:fldCharType="begin"/>
                      </w:r>
                      <w:r>
                        <w:instrText xml:space="preserve"> SEQ Figure \* ARABIC </w:instrText>
                      </w:r>
                      <w:r>
                        <w:fldChar w:fldCharType="separate"/>
                      </w:r>
                      <w:r>
                        <w:rPr>
                          <w:noProof/>
                        </w:rPr>
                        <w:t>7</w:t>
                      </w:r>
                      <w:r>
                        <w:fldChar w:fldCharType="end"/>
                      </w:r>
                      <w:bookmarkEnd w:id="37"/>
                      <w:r>
                        <w:t xml:space="preserve"> : Port de programmation PIC32</w:t>
                      </w:r>
                      <w:bookmarkEnd w:id="38"/>
                    </w:p>
                  </w:txbxContent>
                </v:textbox>
                <w10:wrap type="tight"/>
              </v:shape>
            </w:pict>
          </mc:Fallback>
        </mc:AlternateContent>
      </w:r>
      <w:r w:rsidRPr="008A6247">
        <w:rPr>
          <w:noProof/>
          <w:lang w:eastAsia="fr-CH"/>
        </w:rPr>
        <w:drawing>
          <wp:anchor distT="0" distB="0" distL="114300" distR="114300" simplePos="0" relativeHeight="251685888" behindDoc="1" locked="0" layoutInCell="1" allowOverlap="1" wp14:anchorId="6DB12DB1" wp14:editId="30F6392D">
            <wp:simplePos x="0" y="0"/>
            <wp:positionH relativeFrom="margin">
              <wp:align>right</wp:align>
            </wp:positionH>
            <wp:positionV relativeFrom="paragraph">
              <wp:posOffset>18533</wp:posOffset>
            </wp:positionV>
            <wp:extent cx="2160000" cy="1504451"/>
            <wp:effectExtent l="19050" t="19050" r="12065" b="19685"/>
            <wp:wrapTight wrapText="bothSides">
              <wp:wrapPolygon edited="0">
                <wp:start x="-191" y="-274"/>
                <wp:lineTo x="-191" y="21609"/>
                <wp:lineTo x="21530" y="21609"/>
                <wp:lineTo x="21530" y="-274"/>
                <wp:lineTo x="-191" y="-274"/>
              </wp:wrapPolygon>
            </wp:wrapTight>
            <wp:docPr id="1064657405" name="Image 1" descr="Une image contenant texte, diagramme, lign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657405" name="Image 1" descr="Une image contenant texte, diagramme, ligne, Police&#10;&#10;Description générée automatiquement"/>
                    <pic:cNvPicPr/>
                  </pic:nvPicPr>
                  <pic:blipFill>
                    <a:blip r:embed="rId27"/>
                    <a:stretch>
                      <a:fillRect/>
                    </a:stretch>
                  </pic:blipFill>
                  <pic:spPr>
                    <a:xfrm>
                      <a:off x="0" y="0"/>
                      <a:ext cx="2160000" cy="1504451"/>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lang w:eastAsia="fr-CH"/>
        </w:rPr>
        <mc:AlternateContent>
          <mc:Choice Requires="wps">
            <w:drawing>
              <wp:anchor distT="0" distB="0" distL="114300" distR="114300" simplePos="0" relativeHeight="251693056" behindDoc="1" locked="0" layoutInCell="1" allowOverlap="1" wp14:anchorId="5D8DF746" wp14:editId="469DB958">
                <wp:simplePos x="0" y="0"/>
                <wp:positionH relativeFrom="column">
                  <wp:posOffset>732155</wp:posOffset>
                </wp:positionH>
                <wp:positionV relativeFrom="paragraph">
                  <wp:posOffset>1583690</wp:posOffset>
                </wp:positionV>
                <wp:extent cx="2058035" cy="635"/>
                <wp:effectExtent l="0" t="0" r="0" b="0"/>
                <wp:wrapTight wrapText="bothSides">
                  <wp:wrapPolygon edited="0">
                    <wp:start x="0" y="0"/>
                    <wp:lineTo x="0" y="21600"/>
                    <wp:lineTo x="21600" y="21600"/>
                    <wp:lineTo x="21600" y="0"/>
                  </wp:wrapPolygon>
                </wp:wrapTight>
                <wp:docPr id="173702425" name="Zone de texte 1"/>
                <wp:cNvGraphicFramePr/>
                <a:graphic xmlns:a="http://schemas.openxmlformats.org/drawingml/2006/main">
                  <a:graphicData uri="http://schemas.microsoft.com/office/word/2010/wordprocessingShape">
                    <wps:wsp>
                      <wps:cNvSpPr txBox="1"/>
                      <wps:spPr>
                        <a:xfrm>
                          <a:off x="0" y="0"/>
                          <a:ext cx="2058035" cy="635"/>
                        </a:xfrm>
                        <a:prstGeom prst="rect">
                          <a:avLst/>
                        </a:prstGeom>
                        <a:solidFill>
                          <a:prstClr val="white"/>
                        </a:solidFill>
                        <a:ln>
                          <a:noFill/>
                        </a:ln>
                      </wps:spPr>
                      <wps:txbx>
                        <w:txbxContent>
                          <w:p w14:paraId="23A6863C" w14:textId="00CFFB5B" w:rsidR="008E40AF" w:rsidRPr="00753A7F" w:rsidRDefault="008E40AF" w:rsidP="00F82A00">
                            <w:pPr>
                              <w:pStyle w:val="Lgende"/>
                              <w:rPr>
                                <w:noProof/>
                              </w:rPr>
                            </w:pPr>
                            <w:bookmarkStart w:id="39" w:name="_Ref146451308"/>
                            <w:bookmarkStart w:id="40" w:name="_Toc146463643"/>
                            <w:r>
                              <w:t xml:space="preserve">Figure </w:t>
                            </w:r>
                            <w:r>
                              <w:fldChar w:fldCharType="begin"/>
                            </w:r>
                            <w:r>
                              <w:instrText xml:space="preserve"> SEQ Figure \* ARABIC </w:instrText>
                            </w:r>
                            <w:r>
                              <w:fldChar w:fldCharType="separate"/>
                            </w:r>
                            <w:r>
                              <w:rPr>
                                <w:noProof/>
                              </w:rPr>
                              <w:t>8</w:t>
                            </w:r>
                            <w:r>
                              <w:fldChar w:fldCharType="end"/>
                            </w:r>
                            <w:bookmarkEnd w:id="39"/>
                            <w:r>
                              <w:t xml:space="preserve"> : Schéma du quartz externe PIC32</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8DF746" id="_x0000_s1033" type="#_x0000_t202" style="position:absolute;margin-left:57.65pt;margin-top:124.7pt;width:162.05pt;height:.05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" stroked="f">
                <v:textbox style="mso-fit-shape-to-text:t" inset="0,0,0,0">
                  <w:txbxContent>
                    <w:p w14:paraId="23A6863C" w14:textId="00CFFB5B" w:rsidR="008E40AF" w:rsidRPr="00753A7F" w:rsidRDefault="008E40AF" w:rsidP="00F82A00">
                      <w:pPr>
                        <w:pStyle w:val="Lgende"/>
                        <w:rPr>
                          <w:noProof/>
                        </w:rPr>
                      </w:pPr>
                      <w:bookmarkStart w:id="41" w:name="_Ref146451308"/>
                      <w:bookmarkStart w:id="42" w:name="_Toc146463643"/>
                      <w:r>
                        <w:t xml:space="preserve">Figure </w:t>
                      </w:r>
                      <w:r>
                        <w:fldChar w:fldCharType="begin"/>
                      </w:r>
                      <w:r>
                        <w:instrText xml:space="preserve"> SEQ Figure \* ARABIC </w:instrText>
                      </w:r>
                      <w:r>
                        <w:fldChar w:fldCharType="separate"/>
                      </w:r>
                      <w:r>
                        <w:rPr>
                          <w:noProof/>
                        </w:rPr>
                        <w:t>8</w:t>
                      </w:r>
                      <w:r>
                        <w:fldChar w:fldCharType="end"/>
                      </w:r>
                      <w:bookmarkEnd w:id="41"/>
                      <w:r>
                        <w:t xml:space="preserve"> : Schéma du quartz externe PIC32</w:t>
                      </w:r>
                      <w:bookmarkEnd w:id="42"/>
                    </w:p>
                  </w:txbxContent>
                </v:textbox>
                <w10:wrap type="tight"/>
              </v:shape>
            </w:pict>
          </mc:Fallback>
        </mc:AlternateContent>
      </w:r>
      <w:r w:rsidRPr="00F82A00">
        <w:rPr>
          <w:noProof/>
          <w:lang w:eastAsia="fr-CH"/>
        </w:rPr>
        <w:drawing>
          <wp:anchor distT="0" distB="0" distL="114300" distR="114300" simplePos="0" relativeHeight="251686912" behindDoc="1" locked="0" layoutInCell="1" allowOverlap="1" wp14:anchorId="7F778EEF" wp14:editId="74968176">
            <wp:simplePos x="0" y="0"/>
            <wp:positionH relativeFrom="column">
              <wp:posOffset>732155</wp:posOffset>
            </wp:positionH>
            <wp:positionV relativeFrom="paragraph">
              <wp:posOffset>22225</wp:posOffset>
            </wp:positionV>
            <wp:extent cx="2058290" cy="1504800"/>
            <wp:effectExtent l="19050" t="19050" r="18415" b="19685"/>
            <wp:wrapTight wrapText="bothSides">
              <wp:wrapPolygon edited="0">
                <wp:start x="-200" y="-274"/>
                <wp:lineTo x="-200" y="21609"/>
                <wp:lineTo x="21593" y="21609"/>
                <wp:lineTo x="21593" y="-274"/>
                <wp:lineTo x="-200" y="-274"/>
              </wp:wrapPolygon>
            </wp:wrapTight>
            <wp:docPr id="170646002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58290" cy="15048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39C9" w:rsidRPr="00537868">
        <w:br w:type="page"/>
      </w:r>
    </w:p>
    <w:p w14:paraId="7E01FE76" w14:textId="77777777" w:rsidR="00FC1AB4" w:rsidRDefault="00FC1AB4" w:rsidP="00FC1AB4">
      <w:pPr>
        <w:pStyle w:val="Titre2"/>
      </w:pPr>
      <w:bookmarkStart w:id="43" w:name="_Toc146463588"/>
      <w:r w:rsidRPr="00FC1AB4">
        <w:lastRenderedPageBreak/>
        <w:t>Ethernet</w:t>
      </w:r>
      <w:bookmarkEnd w:id="43"/>
    </w:p>
    <w:p w14:paraId="441F59BA" w14:textId="63DC7898" w:rsidR="00282BAA" w:rsidRDefault="00282BAA" w:rsidP="00282BAA">
      <w:r>
        <w:t>L’utilisation de l’</w:t>
      </w:r>
      <w:r w:rsidRPr="00282BAA">
        <w:t xml:space="preserve">Ethernet vise à fournir une option plus fiable que le Wi-Fi pour communiquer avec </w:t>
      </w:r>
      <w:r>
        <w:t>la</w:t>
      </w:r>
      <w:r w:rsidRPr="00282BAA">
        <w:t xml:space="preserve"> base de données externe. Cependant, en raison de sa complexité, cette intégration est prévue en dernière priorité.</w:t>
      </w:r>
    </w:p>
    <w:p w14:paraId="2C1DD50C" w14:textId="2E1DB0D4" w:rsidR="00282BAA" w:rsidRDefault="00282BAA" w:rsidP="00282BAA">
      <w:r w:rsidRPr="00282BAA">
        <w:t>La première étape dans la mise en place d'une connexion Ethernet consiste à établir la connexion physique</w:t>
      </w:r>
      <w:r w:rsidR="00E21435">
        <w:t xml:space="preserve"> (</w:t>
      </w:r>
      <w:r w:rsidRPr="00282BAA">
        <w:t>couche OSI 1</w:t>
      </w:r>
      <w:r w:rsidR="00E21435">
        <w:t>)</w:t>
      </w:r>
      <w:r w:rsidRPr="00282BAA">
        <w:t xml:space="preserve">. Cette tâche est gérée par un contrôleur PHY, qui </w:t>
      </w:r>
      <w:r>
        <w:t>agit en tant qu’interface entre le</w:t>
      </w:r>
      <w:r w:rsidRPr="00282BAA">
        <w:t xml:space="preserve"> connecteur RJ45 et l'Ethernet MAC</w:t>
      </w:r>
      <w:r w:rsidR="00E21435">
        <w:t xml:space="preserve"> (</w:t>
      </w:r>
      <w:r w:rsidR="00E21435" w:rsidRPr="00282BAA">
        <w:t xml:space="preserve">couche OSI </w:t>
      </w:r>
      <w:r w:rsidR="00E21435">
        <w:t>2)</w:t>
      </w:r>
      <w:r w:rsidRPr="00282BAA">
        <w:t xml:space="preserve"> intégré au PIC32</w:t>
      </w:r>
      <w:r w:rsidR="00452102">
        <w:t xml:space="preserve"> ()</w:t>
      </w:r>
      <w:r w:rsidRPr="00282BAA">
        <w:t>.</w:t>
      </w:r>
    </w:p>
    <w:p w14:paraId="6A08DBEC" w14:textId="77777777" w:rsidR="00452102" w:rsidRDefault="00452102" w:rsidP="00452102">
      <w:pPr>
        <w:keepNext/>
        <w:jc w:val="center"/>
      </w:pPr>
      <w:r w:rsidRPr="00452102">
        <w:rPr>
          <w:noProof/>
          <w:lang w:eastAsia="fr-CH"/>
        </w:rPr>
        <w:drawing>
          <wp:inline distT="0" distB="0" distL="0" distR="0" wp14:anchorId="42878075" wp14:editId="22D9A0E3">
            <wp:extent cx="3098326" cy="1440000"/>
            <wp:effectExtent l="19050" t="19050" r="26035" b="27305"/>
            <wp:docPr id="1728311428" name="Image 1" descr="Une image contenant texte, capture d’écran, diagramm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311428" name="Image 1" descr="Une image contenant texte, capture d’écran, diagramme, Police&#10;&#10;Description générée automatiquement"/>
                    <pic:cNvPicPr/>
                  </pic:nvPicPr>
                  <pic:blipFill rotWithShape="1">
                    <a:blip r:embed="rId29"/>
                    <a:srcRect t="2669"/>
                    <a:stretch/>
                  </pic:blipFill>
                  <pic:spPr bwMode="auto">
                    <a:xfrm>
                      <a:off x="0" y="0"/>
                      <a:ext cx="3098326" cy="1440000"/>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EB50FB5" w14:textId="6DA43399" w:rsidR="00C62731" w:rsidRDefault="00452102" w:rsidP="00452102">
      <w:pPr>
        <w:pStyle w:val="Lgende"/>
      </w:pPr>
      <w:bookmarkStart w:id="44" w:name="_Toc146463644"/>
      <w:r>
        <w:t xml:space="preserve">Figure </w:t>
      </w:r>
      <w:r>
        <w:fldChar w:fldCharType="begin"/>
      </w:r>
      <w:r>
        <w:instrText xml:space="preserve"> SEQ Figure \* ARABIC </w:instrText>
      </w:r>
      <w:r>
        <w:fldChar w:fldCharType="separate"/>
      </w:r>
      <w:r w:rsidR="00663E5E">
        <w:rPr>
          <w:noProof/>
        </w:rPr>
        <w:t>9</w:t>
      </w:r>
      <w:r>
        <w:fldChar w:fldCharType="end"/>
      </w:r>
      <w:r>
        <w:t xml:space="preserve"> : Principe du contrôleur PHY</w:t>
      </w:r>
      <w:bookmarkEnd w:id="44"/>
    </w:p>
    <w:p w14:paraId="6AB342F9" w14:textId="5045AE1E" w:rsidR="00FC1AB4" w:rsidRDefault="00D26023" w:rsidP="00FC1AB4">
      <w:r w:rsidRPr="00D26023">
        <w:t xml:space="preserve">Pour simplifier la conception, le schéma du </w:t>
      </w:r>
      <w:r>
        <w:t>« </w:t>
      </w:r>
      <w:r w:rsidRPr="00D26023">
        <w:t>Ethernet Starter Kit 2</w:t>
      </w:r>
      <w:r>
        <w:t> »</w:t>
      </w:r>
      <w:r w:rsidRPr="00D26023">
        <w:t xml:space="preserve"> développé par Microchip a été reproduit</w:t>
      </w:r>
      <w:r>
        <w:t xml:space="preserve"> </w:t>
      </w:r>
      <w:r w:rsidR="00FC1AB4" w:rsidRPr="00537868">
        <w:fldChar w:fldCharType="begin"/>
      </w:r>
      <w:r w:rsidR="004A512D">
        <w:instrText xml:space="preserve"> ADDIN ZOTERO_ITEM CSL_CITATION {"citationID":"ZnLL6beZ","properties":{"formattedCitation":"[7]","plainCitation":"[7]","noteIndex":0},"citationItems":[{"id":27,"uris":["http://zotero.org/users/10756185/items/G4FP86S5"],"itemData":{"id":27,"type":"webpage","abstract":"The PIC32 Ethernet Starter Kit II provides the easiest and lowest-cost method to experience 10/100 Ethernet development with PIC32 microcontrollers. This starter kit features a socket that can accommodate various 10/100 Ethernet transceiver (RJ-45) PHY ...","language":"en-US","title":"Ethernet Starter Kit II","URL":"https://www.microchip.com/en-us/development-tool/dm320004-2","accessed":{"date-parts":[["2023",8,22]]},"citation-key":"EthernetStarterKit"}}],"schema":"https://github.com/citation-style-language/schema/raw/master/csl-citation.json"} </w:instrText>
      </w:r>
      <w:r w:rsidR="00FC1AB4" w:rsidRPr="00537868">
        <w:fldChar w:fldCharType="separate"/>
      </w:r>
      <w:r w:rsidR="004A512D" w:rsidRPr="004A512D">
        <w:t>[7]</w:t>
      </w:r>
      <w:r w:rsidR="00FC1AB4" w:rsidRPr="00537868">
        <w:fldChar w:fldCharType="end"/>
      </w:r>
      <w:r w:rsidR="00452102">
        <w:t xml:space="preserve"> et notamment celui de la « PHY </w:t>
      </w:r>
      <w:proofErr w:type="spellStart"/>
      <w:r w:rsidR="00452102">
        <w:t>Daughter</w:t>
      </w:r>
      <w:proofErr w:type="spellEnd"/>
      <w:r w:rsidR="00452102">
        <w:t xml:space="preserve"> </w:t>
      </w:r>
      <w:proofErr w:type="spellStart"/>
      <w:r w:rsidR="00452102">
        <w:t>Board</w:t>
      </w:r>
      <w:proofErr w:type="spellEnd"/>
      <w:r w:rsidR="00452102">
        <w:t xml:space="preserve"> » présent sur le kit </w:t>
      </w:r>
      <w:r w:rsidR="00452102">
        <w:fldChar w:fldCharType="begin"/>
      </w:r>
      <w:r w:rsidR="00452102">
        <w:instrText xml:space="preserve"> ADDIN ZOTERO_ITEM CSL_CITATION {"citationID":"R5cIWC59","properties":{"unsorted":true,"formattedCitation":"[8]","plainCitation":"[8]","noteIndex":0},"citationItems":[{"id":73,"uris":["http://zotero.org/users/10756185/items/SE3WZGM9"],"itemData":{"id":73,"type":"document","title":"SMSC-LAN8720-PHY-Daughter-Board.pdf","URL":"https://ww1.microchip.com/downloads/en/DeviceDoc/50002211A.pdf","accessed":{"date-parts":[["2023",9,24]]},"citation-key":""}}],"schema":"https://github.com/citation-style-language/schema/raw/master/csl-citation.json"} </w:instrText>
      </w:r>
      <w:r w:rsidR="00452102">
        <w:fldChar w:fldCharType="separate"/>
      </w:r>
      <w:r w:rsidR="00452102" w:rsidRPr="00452102">
        <w:t>[8]</w:t>
      </w:r>
      <w:r w:rsidR="00452102">
        <w:fldChar w:fldCharType="end"/>
      </w:r>
      <w:r w:rsidR="00EF20C5">
        <w:t xml:space="preserve"> (</w:t>
      </w:r>
      <w:r w:rsidR="00EF20C5">
        <w:fldChar w:fldCharType="begin"/>
      </w:r>
      <w:r w:rsidR="00EF20C5">
        <w:instrText xml:space="preserve"> REF _Ref146456839 \h </w:instrText>
      </w:r>
      <w:r w:rsidR="00EF20C5">
        <w:fldChar w:fldCharType="separate"/>
      </w:r>
      <w:r w:rsidR="000E744C">
        <w:t xml:space="preserve">Figure </w:t>
      </w:r>
      <w:r w:rsidR="000E744C">
        <w:rPr>
          <w:noProof/>
        </w:rPr>
        <w:t>10</w:t>
      </w:r>
      <w:r w:rsidR="00EF20C5">
        <w:fldChar w:fldCharType="end"/>
      </w:r>
      <w:r w:rsidR="00EF20C5">
        <w:t>)</w:t>
      </w:r>
      <w:r>
        <w:t xml:space="preserve">. </w:t>
      </w:r>
      <w:r w:rsidRPr="00D26023">
        <w:t>L'utilisation de composants du même fabricant garantit une certaine synergie et offre l'avantage d'avoir la configuration du contrôleur PHY directement disponible dans l'IDE.</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F86217" w:rsidRPr="00537868" w14:paraId="4A25E1FC" w14:textId="77777777" w:rsidTr="00736A25">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22419CB7" w14:textId="00F4AB6D" w:rsidR="00F86217" w:rsidRPr="00537868" w:rsidRDefault="00F86217" w:rsidP="00775181">
            <w:pPr>
              <w:pStyle w:val="titre-Tableaux"/>
            </w:pPr>
            <w:r>
              <w:t>Contrôleur PHY</w:t>
            </w:r>
            <w:r>
              <w:tab/>
            </w:r>
            <w:hyperlink r:id="rId30" w:history="1">
              <w:proofErr w:type="spellStart"/>
              <w:r w:rsidRPr="004E5D5C">
                <w:rPr>
                  <w:rStyle w:val="Lienhypertexte"/>
                </w:rPr>
                <w:t>Datasheet</w:t>
              </w:r>
              <w:proofErr w:type="spellEnd"/>
            </w:hyperlink>
            <w:r>
              <w:t xml:space="preserve"> </w:t>
            </w:r>
            <w:r w:rsidR="004661E1">
              <w:fldChar w:fldCharType="begin"/>
            </w:r>
            <w:r w:rsidR="00452102">
              <w:instrText xml:space="preserve"> ADDIN ZOTERO_ITEM CSL_CITATION {"citationID":"EbocUuDy","properties":{"formattedCitation":"[9]","plainCitation":"[9]","noteIndex":0},"citationItems":[{"id":66,"uris":["http://zotero.org/users/10756185/items/8RNGG6T4"],"itemData":{"id":66,"type":"document","title":"LAN8720A.pdf","URL":"https://ww1.microchip.com/downloads/aemDocuments/documents/OTH/ProductDocuments/DataSheets/00002165B.pdf","accessed":{"date-parts":[["2023",9,24]]},"citation-key":""}}],"schema":"https://github.com/citation-style-language/schema/raw/master/csl-citation.json"} </w:instrText>
            </w:r>
            <w:r w:rsidR="004661E1">
              <w:fldChar w:fldCharType="separate"/>
            </w:r>
            <w:r w:rsidR="00452102" w:rsidRPr="00452102">
              <w:t>[9]</w:t>
            </w:r>
            <w:r w:rsidR="004661E1">
              <w:fldChar w:fldCharType="end"/>
            </w:r>
          </w:p>
        </w:tc>
      </w:tr>
      <w:tr w:rsidR="00775181" w:rsidRPr="00537868" w14:paraId="6C16BB33" w14:textId="77777777" w:rsidTr="00736A25">
        <w:trPr>
          <w:trHeight w:val="283"/>
          <w:jc w:val="center"/>
        </w:trPr>
        <w:tc>
          <w:tcPr>
            <w:tcW w:w="2551" w:type="dxa"/>
            <w:tcBorders>
              <w:top w:val="single" w:sz="8" w:space="0" w:color="auto"/>
              <w:bottom w:val="single" w:sz="4" w:space="0" w:color="auto"/>
              <w:right w:val="single" w:sz="4" w:space="0" w:color="auto"/>
            </w:tcBorders>
            <w:vAlign w:val="center"/>
          </w:tcPr>
          <w:p w14:paraId="2A5B61A8" w14:textId="7AA21759" w:rsidR="00F86217" w:rsidRPr="00537868" w:rsidRDefault="00F86217" w:rsidP="00736A25">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EBE2D18" w14:textId="08D795EF" w:rsidR="00F86217" w:rsidRPr="00537868" w:rsidRDefault="00F86217" w:rsidP="00736A25">
            <w:pPr>
              <w:pStyle w:val="texte-Tableaux"/>
            </w:pPr>
            <w:r>
              <w:t>Microchip</w:t>
            </w:r>
          </w:p>
        </w:tc>
        <w:tc>
          <w:tcPr>
            <w:tcW w:w="2835" w:type="dxa"/>
            <w:vMerge w:val="restart"/>
            <w:tcBorders>
              <w:top w:val="single" w:sz="8" w:space="0" w:color="auto"/>
              <w:left w:val="single" w:sz="8" w:space="0" w:color="auto"/>
            </w:tcBorders>
            <w:vAlign w:val="center"/>
          </w:tcPr>
          <w:p w14:paraId="30D4BB00" w14:textId="6DE9585C" w:rsidR="00F86217" w:rsidRPr="00537868" w:rsidRDefault="00775181" w:rsidP="00736A25">
            <w:pPr>
              <w:pStyle w:val="Image-centree"/>
            </w:pPr>
            <w:r>
              <w:rPr>
                <w:lang w:val="fr-CH" w:eastAsia="fr-CH"/>
              </w:rPr>
              <w:drawing>
                <wp:inline distT="0" distB="0" distL="0" distR="0" wp14:anchorId="6E7043F2" wp14:editId="24AE8214">
                  <wp:extent cx="1101005" cy="1008000"/>
                  <wp:effectExtent l="0" t="0" r="4445" b="1905"/>
                  <wp:docPr id="30" name="Image 30" descr="https://www.microchip.com/content/dam/mchp/mrt-dam/ic-images/qfn/24-lead-j3x/LAN8720A-J3X-Regul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www.microchip.com/content/dam/mchp/mrt-dam/ic-images/qfn/24-lead-j3x/LAN8720A-J3X-Regular.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01005" cy="1008000"/>
                          </a:xfrm>
                          <a:prstGeom prst="rect">
                            <a:avLst/>
                          </a:prstGeom>
                          <a:noFill/>
                          <a:ln>
                            <a:noFill/>
                          </a:ln>
                        </pic:spPr>
                      </pic:pic>
                    </a:graphicData>
                  </a:graphic>
                </wp:inline>
              </w:drawing>
            </w:r>
          </w:p>
        </w:tc>
      </w:tr>
      <w:tr w:rsidR="00775181" w:rsidRPr="00537868" w14:paraId="4E9D0A37"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4301FB7B" w14:textId="02083B07" w:rsidR="00F86217" w:rsidRDefault="00F86217" w:rsidP="00F86217">
            <w:pPr>
              <w:pStyle w:val="texte-Tableaux"/>
            </w:pPr>
            <w:r w:rsidRPr="00537868">
              <w:t>N° de fabricant</w:t>
            </w:r>
          </w:p>
        </w:tc>
        <w:tc>
          <w:tcPr>
            <w:tcW w:w="3118" w:type="dxa"/>
            <w:gridSpan w:val="2"/>
            <w:tcBorders>
              <w:left w:val="single" w:sz="4" w:space="0" w:color="auto"/>
              <w:right w:val="single" w:sz="8" w:space="0" w:color="auto"/>
            </w:tcBorders>
            <w:vAlign w:val="center"/>
          </w:tcPr>
          <w:p w14:paraId="72899BA9" w14:textId="59E26AD8" w:rsidR="00F86217" w:rsidRPr="00537868" w:rsidRDefault="00775181" w:rsidP="00F86217">
            <w:pPr>
              <w:pStyle w:val="texte-Tableaux"/>
            </w:pPr>
            <w:r w:rsidRPr="00775181">
              <w:t>LAN8720A-CP-TR-ABC</w:t>
            </w:r>
          </w:p>
        </w:tc>
        <w:tc>
          <w:tcPr>
            <w:tcW w:w="2835" w:type="dxa"/>
            <w:vMerge/>
            <w:tcBorders>
              <w:left w:val="single" w:sz="8" w:space="0" w:color="auto"/>
            </w:tcBorders>
            <w:vAlign w:val="center"/>
          </w:tcPr>
          <w:p w14:paraId="24258647" w14:textId="77777777" w:rsidR="00F86217" w:rsidRPr="00537868" w:rsidRDefault="00F86217" w:rsidP="00F86217">
            <w:pPr>
              <w:jc w:val="left"/>
            </w:pPr>
          </w:p>
        </w:tc>
      </w:tr>
      <w:tr w:rsidR="00775181" w:rsidRPr="00537868" w14:paraId="4A603713"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3F188951" w14:textId="77777777" w:rsidR="00F86217" w:rsidRPr="00537868" w:rsidRDefault="00F86217" w:rsidP="00F86217">
            <w:pPr>
              <w:pStyle w:val="texte-Tableaux"/>
            </w:pPr>
            <w:r>
              <w:t>Boitier</w:t>
            </w:r>
          </w:p>
        </w:tc>
        <w:tc>
          <w:tcPr>
            <w:tcW w:w="2268" w:type="dxa"/>
            <w:tcBorders>
              <w:left w:val="single" w:sz="4" w:space="0" w:color="auto"/>
            </w:tcBorders>
            <w:vAlign w:val="center"/>
          </w:tcPr>
          <w:p w14:paraId="2B58B095" w14:textId="7A770723" w:rsidR="00F86217" w:rsidRDefault="00775181" w:rsidP="00F86217">
            <w:pPr>
              <w:pStyle w:val="texte-Tableaux"/>
            </w:pPr>
            <w:r>
              <w:t>24-QFN</w:t>
            </w:r>
          </w:p>
        </w:tc>
        <w:tc>
          <w:tcPr>
            <w:tcW w:w="850" w:type="dxa"/>
            <w:tcBorders>
              <w:right w:val="single" w:sz="8" w:space="0" w:color="auto"/>
            </w:tcBorders>
            <w:vAlign w:val="center"/>
          </w:tcPr>
          <w:p w14:paraId="047B1AE6" w14:textId="77777777" w:rsidR="00F86217" w:rsidRPr="00537868" w:rsidRDefault="00F86217" w:rsidP="00F86217">
            <w:pPr>
              <w:pStyle w:val="texte-Tableaux"/>
            </w:pPr>
          </w:p>
        </w:tc>
        <w:tc>
          <w:tcPr>
            <w:tcW w:w="2835" w:type="dxa"/>
            <w:vMerge/>
            <w:tcBorders>
              <w:left w:val="single" w:sz="8" w:space="0" w:color="auto"/>
            </w:tcBorders>
            <w:vAlign w:val="center"/>
          </w:tcPr>
          <w:p w14:paraId="01C3AA12" w14:textId="77777777" w:rsidR="00F86217" w:rsidRPr="00537868" w:rsidRDefault="00F86217" w:rsidP="00F86217">
            <w:pPr>
              <w:jc w:val="left"/>
            </w:pPr>
          </w:p>
        </w:tc>
      </w:tr>
      <w:tr w:rsidR="00775181" w:rsidRPr="00537868" w14:paraId="594AA727"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682DB921" w14:textId="77777777" w:rsidR="00F86217" w:rsidRPr="00537868" w:rsidRDefault="00F86217" w:rsidP="00F86217">
            <w:pPr>
              <w:pStyle w:val="texte-Tableaux"/>
            </w:pPr>
            <w:r w:rsidRPr="00537868">
              <w:t>Tension d</w:t>
            </w:r>
            <w:r>
              <w:t>’alimentation</w:t>
            </w:r>
          </w:p>
        </w:tc>
        <w:tc>
          <w:tcPr>
            <w:tcW w:w="2268" w:type="dxa"/>
            <w:tcBorders>
              <w:left w:val="single" w:sz="4" w:space="0" w:color="auto"/>
            </w:tcBorders>
            <w:vAlign w:val="center"/>
          </w:tcPr>
          <w:p w14:paraId="3D24270B" w14:textId="07F59A1A" w:rsidR="00F86217" w:rsidRPr="00537868" w:rsidRDefault="00775181" w:rsidP="00F86217">
            <w:pPr>
              <w:pStyle w:val="texte-Tableaux"/>
            </w:pPr>
            <w:r>
              <w:t>1,62~3,6</w:t>
            </w:r>
          </w:p>
        </w:tc>
        <w:tc>
          <w:tcPr>
            <w:tcW w:w="850" w:type="dxa"/>
            <w:tcBorders>
              <w:right w:val="single" w:sz="8" w:space="0" w:color="auto"/>
            </w:tcBorders>
            <w:vAlign w:val="center"/>
          </w:tcPr>
          <w:p w14:paraId="2EFA94BC" w14:textId="77777777" w:rsidR="00F86217" w:rsidRPr="00537868" w:rsidRDefault="00F86217" w:rsidP="00F86217">
            <w:pPr>
              <w:pStyle w:val="texte-Tableaux"/>
            </w:pPr>
            <w:r w:rsidRPr="00537868">
              <w:t>[V]</w:t>
            </w:r>
          </w:p>
        </w:tc>
        <w:tc>
          <w:tcPr>
            <w:tcW w:w="2835" w:type="dxa"/>
            <w:vMerge/>
            <w:tcBorders>
              <w:left w:val="single" w:sz="8" w:space="0" w:color="auto"/>
            </w:tcBorders>
            <w:vAlign w:val="center"/>
          </w:tcPr>
          <w:p w14:paraId="5E28AB90" w14:textId="77777777" w:rsidR="00F86217" w:rsidRPr="00537868" w:rsidRDefault="00F86217" w:rsidP="00F86217">
            <w:pPr>
              <w:jc w:val="left"/>
            </w:pPr>
          </w:p>
        </w:tc>
      </w:tr>
      <w:tr w:rsidR="00775181" w:rsidRPr="00775181" w14:paraId="051D2EE1"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7D8109E6" w14:textId="0F3F5B48" w:rsidR="00F86217" w:rsidRPr="00537868" w:rsidRDefault="00775181" w:rsidP="00775181">
            <w:pPr>
              <w:pStyle w:val="texte-Tableaux"/>
            </w:pPr>
            <w:r>
              <w:t>Interface</w:t>
            </w:r>
          </w:p>
        </w:tc>
        <w:tc>
          <w:tcPr>
            <w:tcW w:w="3118" w:type="dxa"/>
            <w:gridSpan w:val="2"/>
            <w:tcBorders>
              <w:left w:val="single" w:sz="4" w:space="0" w:color="auto"/>
              <w:right w:val="single" w:sz="8" w:space="0" w:color="auto"/>
            </w:tcBorders>
            <w:vAlign w:val="center"/>
          </w:tcPr>
          <w:p w14:paraId="5A65B4AA" w14:textId="0A057ECE" w:rsidR="00F86217" w:rsidRPr="00775181" w:rsidRDefault="00775181" w:rsidP="00775181">
            <w:pPr>
              <w:pStyle w:val="texte-Tableaux"/>
            </w:pPr>
            <w:r>
              <w:t xml:space="preserve">RMII </w:t>
            </w:r>
          </w:p>
        </w:tc>
        <w:tc>
          <w:tcPr>
            <w:tcW w:w="2835" w:type="dxa"/>
            <w:vMerge/>
            <w:tcBorders>
              <w:left w:val="single" w:sz="8" w:space="0" w:color="auto"/>
            </w:tcBorders>
            <w:vAlign w:val="center"/>
          </w:tcPr>
          <w:p w14:paraId="0AD0BE32" w14:textId="77777777" w:rsidR="00F86217" w:rsidRPr="00775181" w:rsidRDefault="00F86217" w:rsidP="00F86217">
            <w:pPr>
              <w:jc w:val="left"/>
            </w:pPr>
          </w:p>
        </w:tc>
      </w:tr>
      <w:tr w:rsidR="00775181" w:rsidRPr="00537868" w14:paraId="6D0053C7" w14:textId="77777777" w:rsidTr="00775181">
        <w:trPr>
          <w:trHeight w:val="283"/>
          <w:jc w:val="center"/>
        </w:trPr>
        <w:tc>
          <w:tcPr>
            <w:tcW w:w="2551" w:type="dxa"/>
            <w:tcBorders>
              <w:top w:val="single" w:sz="4" w:space="0" w:color="auto"/>
              <w:bottom w:val="single" w:sz="8" w:space="0" w:color="auto"/>
              <w:right w:val="single" w:sz="4" w:space="0" w:color="auto"/>
            </w:tcBorders>
            <w:vAlign w:val="center"/>
          </w:tcPr>
          <w:p w14:paraId="4B9C0F61" w14:textId="262700CA" w:rsidR="00F86217" w:rsidRPr="00537868" w:rsidRDefault="00775181" w:rsidP="00775181">
            <w:pPr>
              <w:pStyle w:val="texte-Tableaux"/>
            </w:pPr>
            <w:r>
              <w:t>Ethernet</w:t>
            </w:r>
          </w:p>
        </w:tc>
        <w:tc>
          <w:tcPr>
            <w:tcW w:w="2268" w:type="dxa"/>
            <w:tcBorders>
              <w:left w:val="single" w:sz="4" w:space="0" w:color="auto"/>
            </w:tcBorders>
            <w:vAlign w:val="center"/>
          </w:tcPr>
          <w:p w14:paraId="3D06EB6F" w14:textId="7A8B4076" w:rsidR="00F86217" w:rsidRPr="00537868" w:rsidRDefault="00FC20F1" w:rsidP="00FC20F1">
            <w:pPr>
              <w:pStyle w:val="texte-Tableaux"/>
            </w:pPr>
            <w:r>
              <w:t>10/</w:t>
            </w:r>
            <w:r w:rsidR="00775181">
              <w:t>100BASE-T</w:t>
            </w:r>
          </w:p>
        </w:tc>
        <w:tc>
          <w:tcPr>
            <w:tcW w:w="850" w:type="dxa"/>
            <w:tcBorders>
              <w:right w:val="single" w:sz="8" w:space="0" w:color="auto"/>
            </w:tcBorders>
            <w:vAlign w:val="center"/>
          </w:tcPr>
          <w:p w14:paraId="4D82CA14" w14:textId="77777777" w:rsidR="00F86217" w:rsidRPr="00537868" w:rsidRDefault="00F86217" w:rsidP="00F86217">
            <w:pPr>
              <w:pStyle w:val="texte-Tableaux"/>
            </w:pPr>
          </w:p>
        </w:tc>
        <w:tc>
          <w:tcPr>
            <w:tcW w:w="2835" w:type="dxa"/>
            <w:vMerge/>
            <w:tcBorders>
              <w:left w:val="single" w:sz="8" w:space="0" w:color="auto"/>
            </w:tcBorders>
            <w:vAlign w:val="center"/>
          </w:tcPr>
          <w:p w14:paraId="2D8F496B" w14:textId="77777777" w:rsidR="00F86217" w:rsidRPr="00537868" w:rsidRDefault="00F86217" w:rsidP="00452102">
            <w:pPr>
              <w:keepNext/>
              <w:jc w:val="left"/>
            </w:pPr>
          </w:p>
        </w:tc>
      </w:tr>
    </w:tbl>
    <w:p w14:paraId="6492C59F" w14:textId="35EB3419" w:rsidR="00452102" w:rsidRDefault="00452102">
      <w:pPr>
        <w:pStyle w:val="Lgende"/>
      </w:pPr>
      <w:bookmarkStart w:id="45" w:name="_Toc146463663"/>
      <w:r>
        <w:t xml:space="preserve">Tableau </w:t>
      </w:r>
      <w:r w:rsidR="008526A6">
        <w:fldChar w:fldCharType="begin"/>
      </w:r>
      <w:r w:rsidR="008526A6">
        <w:instrText xml:space="preserve"> SEQ Tableau \* ARABIC </w:instrText>
      </w:r>
      <w:r w:rsidR="008526A6">
        <w:fldChar w:fldCharType="separate"/>
      </w:r>
      <w:r w:rsidR="008526A6">
        <w:rPr>
          <w:noProof/>
        </w:rPr>
        <w:t>8</w:t>
      </w:r>
      <w:r w:rsidR="008526A6">
        <w:fldChar w:fldCharType="end"/>
      </w:r>
      <w:r>
        <w:t xml:space="preserve"> : </w:t>
      </w:r>
      <w:r w:rsidRPr="002407D6">
        <w:t xml:space="preserve">Caractéristiques principales </w:t>
      </w:r>
      <w:r>
        <w:t>du contrôleur PHY</w:t>
      </w:r>
      <w:bookmarkEnd w:id="45"/>
    </w:p>
    <w:p w14:paraId="3DEDC3B4" w14:textId="19C81A8B" w:rsidR="00FC1AB4" w:rsidRPr="00E21435" w:rsidRDefault="00E21435" w:rsidP="00FC1AB4">
      <w:pPr>
        <w:rPr>
          <w:highlight w:val="yellow"/>
        </w:rPr>
      </w:pPr>
      <w:r w:rsidRPr="00537868">
        <w:t>Le port RJ45 est doté de transformateurs de couplage. Leur rôle est d’assurer une isolation galvanique entre la ligne Ethernet et le circuit, permettant de le protéger contre les surtensions ou les perturbations électromagnétique. L’isolation galvanique permet aussi de garantir les caractéristiques d’impédances de la ligne et du circui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75181" w:rsidRPr="00537868" w14:paraId="29C85895" w14:textId="77777777" w:rsidTr="00736A25">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7EBBD41" w14:textId="5232AEAD" w:rsidR="00775181" w:rsidRPr="00537868" w:rsidRDefault="00775181" w:rsidP="00775181">
            <w:pPr>
              <w:pStyle w:val="titre-Tableaux"/>
            </w:pPr>
            <w:r>
              <w:t>Connecteur RJ45</w:t>
            </w:r>
            <w:r>
              <w:tab/>
            </w:r>
            <w:hyperlink r:id="rId32" w:history="1">
              <w:proofErr w:type="spellStart"/>
              <w:r w:rsidRPr="004E5D5C">
                <w:rPr>
                  <w:rStyle w:val="Lienhypertexte"/>
                </w:rPr>
                <w:t>Datasheet</w:t>
              </w:r>
              <w:proofErr w:type="spellEnd"/>
            </w:hyperlink>
            <w:r>
              <w:t xml:space="preserve"> </w:t>
            </w:r>
            <w:r w:rsidR="004661E1">
              <w:fldChar w:fldCharType="begin"/>
            </w:r>
            <w:r w:rsidR="00452102">
              <w:instrText xml:space="preserve"> ADDIN ZOTERO_ITEM CSL_CITATION {"citationID":"QZxcFM9S","properties":{"formattedCitation":"[10]","plainCitation":"[10]","noteIndex":0},"citationItems":[{"id":67,"uris":["http://zotero.org/users/10756185/items/DS4EG4SR"],"itemData":{"id":67,"type":"document","title":"CRJ011-ML3-TH.pdf","URL":"https://www.cuidevices.com/product/resource/crj011-ml3-th.pdf","accessed":{"date-parts":[["2023",9,24]]},"citation-key":""}}],"schema":"https://github.com/citation-style-language/schema/raw/master/csl-citation.json"} </w:instrText>
            </w:r>
            <w:r w:rsidR="004661E1">
              <w:fldChar w:fldCharType="separate"/>
            </w:r>
            <w:r w:rsidR="00452102" w:rsidRPr="00452102">
              <w:t>[10]</w:t>
            </w:r>
            <w:r w:rsidR="004661E1">
              <w:fldChar w:fldCharType="end"/>
            </w:r>
          </w:p>
        </w:tc>
      </w:tr>
      <w:tr w:rsidR="00FC20F1" w:rsidRPr="00537868" w14:paraId="50DACE6B" w14:textId="77777777" w:rsidTr="00736A25">
        <w:trPr>
          <w:trHeight w:val="283"/>
          <w:jc w:val="center"/>
        </w:trPr>
        <w:tc>
          <w:tcPr>
            <w:tcW w:w="2551" w:type="dxa"/>
            <w:tcBorders>
              <w:top w:val="single" w:sz="8" w:space="0" w:color="auto"/>
              <w:bottom w:val="single" w:sz="4" w:space="0" w:color="auto"/>
              <w:right w:val="single" w:sz="4" w:space="0" w:color="auto"/>
            </w:tcBorders>
            <w:vAlign w:val="center"/>
          </w:tcPr>
          <w:p w14:paraId="05FB0A40" w14:textId="77777777" w:rsidR="00FC20F1" w:rsidRPr="00537868" w:rsidRDefault="00FC20F1" w:rsidP="00736A25">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AC4DC9F" w14:textId="464C214C" w:rsidR="00FC20F1" w:rsidRPr="00537868" w:rsidRDefault="00FC20F1" w:rsidP="00736A25">
            <w:pPr>
              <w:pStyle w:val="texte-Tableaux"/>
            </w:pPr>
            <w:r>
              <w:t xml:space="preserve">CUI </w:t>
            </w:r>
            <w:proofErr w:type="spellStart"/>
            <w:r>
              <w:t>devices</w:t>
            </w:r>
            <w:proofErr w:type="spellEnd"/>
          </w:p>
        </w:tc>
        <w:tc>
          <w:tcPr>
            <w:tcW w:w="2835" w:type="dxa"/>
            <w:vMerge w:val="restart"/>
            <w:tcBorders>
              <w:top w:val="single" w:sz="8" w:space="0" w:color="auto"/>
              <w:left w:val="single" w:sz="8" w:space="0" w:color="auto"/>
            </w:tcBorders>
            <w:vAlign w:val="center"/>
          </w:tcPr>
          <w:p w14:paraId="3D50690C" w14:textId="4C0D5103" w:rsidR="00FC20F1" w:rsidRPr="00537868" w:rsidRDefault="00FC20F1" w:rsidP="00736A25">
            <w:pPr>
              <w:pStyle w:val="Image-centree"/>
            </w:pPr>
            <w:r>
              <w:rPr>
                <w:lang w:val="fr-CH" w:eastAsia="fr-CH"/>
              </w:rPr>
              <w:drawing>
                <wp:inline distT="0" distB="0" distL="0" distR="0" wp14:anchorId="0DD21CCE" wp14:editId="4FF72624">
                  <wp:extent cx="792000" cy="792000"/>
                  <wp:effectExtent l="0" t="0" r="8255" b="0"/>
                  <wp:docPr id="1536430208" name="Image 1536430208" descr="https://cdn.cuidevices.com/products/image/getproductimage/660436?typecode=m&amp;width=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cdn.cuidevices.com/products/image/getproductimage/660436?typecode=m&amp;width=30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92000" cy="792000"/>
                          </a:xfrm>
                          <a:prstGeom prst="rect">
                            <a:avLst/>
                          </a:prstGeom>
                          <a:noFill/>
                          <a:ln>
                            <a:noFill/>
                          </a:ln>
                        </pic:spPr>
                      </pic:pic>
                    </a:graphicData>
                  </a:graphic>
                </wp:inline>
              </w:drawing>
            </w:r>
          </w:p>
        </w:tc>
      </w:tr>
      <w:tr w:rsidR="00FC20F1" w:rsidRPr="00537868" w14:paraId="0F99E548"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752DCFA3" w14:textId="77777777" w:rsidR="00FC20F1" w:rsidRDefault="00FC20F1" w:rsidP="00736A25">
            <w:pPr>
              <w:pStyle w:val="texte-Tableaux"/>
            </w:pPr>
            <w:r w:rsidRPr="00537868">
              <w:t>N° de fabricant</w:t>
            </w:r>
          </w:p>
        </w:tc>
        <w:tc>
          <w:tcPr>
            <w:tcW w:w="3118" w:type="dxa"/>
            <w:gridSpan w:val="2"/>
            <w:tcBorders>
              <w:left w:val="single" w:sz="4" w:space="0" w:color="auto"/>
              <w:right w:val="single" w:sz="8" w:space="0" w:color="auto"/>
            </w:tcBorders>
            <w:vAlign w:val="center"/>
          </w:tcPr>
          <w:p w14:paraId="79838836" w14:textId="55B96113" w:rsidR="00FC20F1" w:rsidRPr="00537868" w:rsidRDefault="00FC20F1" w:rsidP="00736A25">
            <w:pPr>
              <w:pStyle w:val="texte-Tableaux"/>
            </w:pPr>
            <w:r w:rsidRPr="00FC20F1">
              <w:t>CRJ011-ML3-TH</w:t>
            </w:r>
          </w:p>
        </w:tc>
        <w:tc>
          <w:tcPr>
            <w:tcW w:w="2835" w:type="dxa"/>
            <w:vMerge/>
            <w:tcBorders>
              <w:left w:val="single" w:sz="8" w:space="0" w:color="auto"/>
            </w:tcBorders>
            <w:vAlign w:val="center"/>
          </w:tcPr>
          <w:p w14:paraId="460D8451" w14:textId="77777777" w:rsidR="00FC20F1" w:rsidRPr="00537868" w:rsidRDefault="00FC20F1" w:rsidP="00736A25">
            <w:pPr>
              <w:jc w:val="left"/>
            </w:pPr>
          </w:p>
        </w:tc>
      </w:tr>
      <w:tr w:rsidR="00FC20F1" w:rsidRPr="00775181" w14:paraId="242518F4"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5D5BAB6A" w14:textId="2C0BD726" w:rsidR="00FC20F1" w:rsidRPr="00537868" w:rsidRDefault="00FC20F1" w:rsidP="00736A25">
            <w:pPr>
              <w:pStyle w:val="texte-Tableaux"/>
            </w:pPr>
            <w:r>
              <w:t>Blindage</w:t>
            </w:r>
          </w:p>
        </w:tc>
        <w:tc>
          <w:tcPr>
            <w:tcW w:w="3118" w:type="dxa"/>
            <w:gridSpan w:val="2"/>
            <w:tcBorders>
              <w:left w:val="single" w:sz="4" w:space="0" w:color="auto"/>
              <w:right w:val="single" w:sz="8" w:space="0" w:color="auto"/>
            </w:tcBorders>
            <w:vAlign w:val="center"/>
          </w:tcPr>
          <w:p w14:paraId="20CBED08" w14:textId="67924FAB" w:rsidR="00FC20F1" w:rsidRPr="00775181" w:rsidRDefault="00FC20F1" w:rsidP="00736A25">
            <w:pPr>
              <w:pStyle w:val="texte-Tableaux"/>
            </w:pPr>
            <w:r>
              <w:t>Blindé</w:t>
            </w:r>
          </w:p>
        </w:tc>
        <w:tc>
          <w:tcPr>
            <w:tcW w:w="2835" w:type="dxa"/>
            <w:vMerge/>
            <w:tcBorders>
              <w:left w:val="single" w:sz="8" w:space="0" w:color="auto"/>
            </w:tcBorders>
            <w:vAlign w:val="center"/>
          </w:tcPr>
          <w:p w14:paraId="4A51187C" w14:textId="77777777" w:rsidR="00FC20F1" w:rsidRPr="00775181" w:rsidRDefault="00FC20F1" w:rsidP="00736A25">
            <w:pPr>
              <w:jc w:val="left"/>
            </w:pPr>
          </w:p>
        </w:tc>
      </w:tr>
      <w:tr w:rsidR="00FC20F1" w:rsidRPr="00537868" w14:paraId="1352CC4E" w14:textId="77777777" w:rsidTr="00FC20F1">
        <w:trPr>
          <w:trHeight w:val="283"/>
          <w:jc w:val="center"/>
        </w:trPr>
        <w:tc>
          <w:tcPr>
            <w:tcW w:w="2551" w:type="dxa"/>
            <w:tcBorders>
              <w:top w:val="single" w:sz="4" w:space="0" w:color="auto"/>
              <w:bottom w:val="single" w:sz="4" w:space="0" w:color="auto"/>
              <w:right w:val="single" w:sz="4" w:space="0" w:color="auto"/>
            </w:tcBorders>
            <w:vAlign w:val="center"/>
          </w:tcPr>
          <w:p w14:paraId="3E3AFC31" w14:textId="79ABD6FC" w:rsidR="00FC20F1" w:rsidRPr="00537868" w:rsidRDefault="00FC20F1" w:rsidP="00736A25">
            <w:pPr>
              <w:pStyle w:val="texte-Tableaux"/>
            </w:pPr>
            <w:r>
              <w:t>Magnétiques</w:t>
            </w:r>
          </w:p>
        </w:tc>
        <w:tc>
          <w:tcPr>
            <w:tcW w:w="2268" w:type="dxa"/>
            <w:tcBorders>
              <w:left w:val="single" w:sz="4" w:space="0" w:color="auto"/>
            </w:tcBorders>
            <w:vAlign w:val="center"/>
          </w:tcPr>
          <w:p w14:paraId="77E9BC70" w14:textId="4D11D60B" w:rsidR="00FC20F1" w:rsidRPr="00537868" w:rsidRDefault="00FC20F1" w:rsidP="00FC20F1">
            <w:pPr>
              <w:pStyle w:val="texte-Tableaux"/>
            </w:pPr>
            <w:r>
              <w:t>Intégrés</w:t>
            </w:r>
          </w:p>
        </w:tc>
        <w:tc>
          <w:tcPr>
            <w:tcW w:w="850" w:type="dxa"/>
            <w:tcBorders>
              <w:right w:val="single" w:sz="8" w:space="0" w:color="auto"/>
            </w:tcBorders>
            <w:vAlign w:val="center"/>
          </w:tcPr>
          <w:p w14:paraId="5CEF1051" w14:textId="77777777" w:rsidR="00FC20F1" w:rsidRPr="00537868" w:rsidRDefault="00FC20F1" w:rsidP="00736A25">
            <w:pPr>
              <w:pStyle w:val="texte-Tableaux"/>
            </w:pPr>
          </w:p>
        </w:tc>
        <w:tc>
          <w:tcPr>
            <w:tcW w:w="2835" w:type="dxa"/>
            <w:vMerge/>
            <w:tcBorders>
              <w:left w:val="single" w:sz="8" w:space="0" w:color="auto"/>
            </w:tcBorders>
            <w:vAlign w:val="center"/>
          </w:tcPr>
          <w:p w14:paraId="5A51E88A" w14:textId="77777777" w:rsidR="00FC20F1" w:rsidRPr="00537868" w:rsidRDefault="00FC20F1" w:rsidP="00736A25">
            <w:pPr>
              <w:keepNext/>
              <w:jc w:val="left"/>
            </w:pPr>
          </w:p>
        </w:tc>
      </w:tr>
      <w:tr w:rsidR="00FC20F1" w:rsidRPr="00537868" w14:paraId="4135F034" w14:textId="77777777" w:rsidTr="00736A25">
        <w:trPr>
          <w:trHeight w:val="283"/>
          <w:jc w:val="center"/>
        </w:trPr>
        <w:tc>
          <w:tcPr>
            <w:tcW w:w="2551" w:type="dxa"/>
            <w:tcBorders>
              <w:top w:val="single" w:sz="4" w:space="0" w:color="auto"/>
              <w:bottom w:val="single" w:sz="8" w:space="0" w:color="auto"/>
              <w:right w:val="single" w:sz="4" w:space="0" w:color="auto"/>
            </w:tcBorders>
            <w:vAlign w:val="center"/>
          </w:tcPr>
          <w:p w14:paraId="32D022FD" w14:textId="4E3983B9" w:rsidR="00FC20F1" w:rsidRDefault="00FC20F1" w:rsidP="00FC20F1">
            <w:pPr>
              <w:pStyle w:val="texte-Tableaux"/>
            </w:pPr>
            <w:r>
              <w:t>Ethernet</w:t>
            </w:r>
          </w:p>
        </w:tc>
        <w:tc>
          <w:tcPr>
            <w:tcW w:w="2268" w:type="dxa"/>
            <w:tcBorders>
              <w:left w:val="single" w:sz="4" w:space="0" w:color="auto"/>
            </w:tcBorders>
            <w:vAlign w:val="center"/>
          </w:tcPr>
          <w:p w14:paraId="75DB0026" w14:textId="0F7F3B82" w:rsidR="00FC20F1" w:rsidRDefault="00FC20F1" w:rsidP="00FC20F1">
            <w:pPr>
              <w:pStyle w:val="texte-Tableaux"/>
            </w:pPr>
            <w:r>
              <w:t>10/100BASE-T</w:t>
            </w:r>
          </w:p>
        </w:tc>
        <w:tc>
          <w:tcPr>
            <w:tcW w:w="850" w:type="dxa"/>
            <w:tcBorders>
              <w:right w:val="single" w:sz="8" w:space="0" w:color="auto"/>
            </w:tcBorders>
            <w:vAlign w:val="center"/>
          </w:tcPr>
          <w:p w14:paraId="6DA1B381" w14:textId="77777777" w:rsidR="00FC20F1" w:rsidRPr="00537868" w:rsidRDefault="00FC20F1" w:rsidP="00FC20F1">
            <w:pPr>
              <w:pStyle w:val="texte-Tableaux"/>
            </w:pPr>
          </w:p>
        </w:tc>
        <w:tc>
          <w:tcPr>
            <w:tcW w:w="2835" w:type="dxa"/>
            <w:vMerge/>
            <w:tcBorders>
              <w:left w:val="single" w:sz="8" w:space="0" w:color="auto"/>
            </w:tcBorders>
            <w:vAlign w:val="center"/>
          </w:tcPr>
          <w:p w14:paraId="6F7045E2" w14:textId="77777777" w:rsidR="00FC20F1" w:rsidRPr="00537868" w:rsidRDefault="00FC20F1" w:rsidP="00452102">
            <w:pPr>
              <w:keepNext/>
              <w:jc w:val="left"/>
            </w:pPr>
          </w:p>
        </w:tc>
      </w:tr>
    </w:tbl>
    <w:p w14:paraId="694DD816" w14:textId="6BFFF82C" w:rsidR="00775181" w:rsidRDefault="00452102" w:rsidP="00452102">
      <w:pPr>
        <w:pStyle w:val="Lgende"/>
      </w:pPr>
      <w:bookmarkStart w:id="46" w:name="_Toc146463664"/>
      <w:r>
        <w:t xml:space="preserve">Tableau </w:t>
      </w:r>
      <w:r w:rsidR="008526A6">
        <w:fldChar w:fldCharType="begin"/>
      </w:r>
      <w:r w:rsidR="008526A6">
        <w:instrText xml:space="preserve"> SEQ Tableau \* ARABIC </w:instrText>
      </w:r>
      <w:r w:rsidR="008526A6">
        <w:fldChar w:fldCharType="separate"/>
      </w:r>
      <w:r w:rsidR="008526A6">
        <w:rPr>
          <w:noProof/>
        </w:rPr>
        <w:t>9</w:t>
      </w:r>
      <w:r w:rsidR="008526A6">
        <w:fldChar w:fldCharType="end"/>
      </w:r>
      <w:r>
        <w:t xml:space="preserve"> : </w:t>
      </w:r>
      <w:r w:rsidRPr="00770B2B">
        <w:t xml:space="preserve">Caractéristiques principales </w:t>
      </w:r>
      <w:r>
        <w:t>du connecteur RJ45</w:t>
      </w:r>
      <w:bookmarkEnd w:id="46"/>
    </w:p>
    <w:p w14:paraId="74B8676E" w14:textId="59FB3E00" w:rsidR="00FC0591" w:rsidRDefault="00452102">
      <w:pPr>
        <w:spacing w:before="0" w:after="160"/>
        <w:jc w:val="left"/>
      </w:pPr>
      <w:r>
        <w:t>L’oscillateur externe assure le fonctionnement du contrôleur PHY</w:t>
      </w:r>
      <w:r w:rsidR="00EF20C5">
        <w:t xml:space="preserve"> (</w:t>
      </w:r>
      <w:r w:rsidR="00EF20C5">
        <w:fldChar w:fldCharType="begin"/>
      </w:r>
      <w:r w:rsidR="00EF20C5">
        <w:instrText xml:space="preserve"> REF _Ref146456821 \h </w:instrText>
      </w:r>
      <w:r w:rsidR="00EF20C5">
        <w:fldChar w:fldCharType="separate"/>
      </w:r>
      <w:r w:rsidR="000E744C">
        <w:t xml:space="preserve">Figure </w:t>
      </w:r>
      <w:r w:rsidR="000E744C">
        <w:rPr>
          <w:noProof/>
        </w:rPr>
        <w:t>11</w:t>
      </w:r>
      <w:r w:rsidR="00EF20C5">
        <w:fldChar w:fldCharType="end"/>
      </w:r>
      <w:r w:rsidR="00EF20C5">
        <w:t>).</w:t>
      </w:r>
    </w:p>
    <w:p w14:paraId="2FD51199" w14:textId="5185AD02" w:rsidR="00F7739A" w:rsidRDefault="00452102">
      <w:pPr>
        <w:spacing w:before="0" w:after="160"/>
        <w:jc w:val="left"/>
      </w:pPr>
      <w:r>
        <w:t xml:space="preserve">Les contraintes de </w:t>
      </w:r>
      <w:r w:rsidR="00EF20C5">
        <w:t xml:space="preserve">placement et de </w:t>
      </w:r>
      <w:r>
        <w:t>routage sont détaillées dans la partie hardware.</w:t>
      </w:r>
    </w:p>
    <w:p w14:paraId="104B0916" w14:textId="77777777" w:rsidR="00F7739A" w:rsidRDefault="00F7739A">
      <w:pPr>
        <w:spacing w:before="0" w:after="160"/>
        <w:jc w:val="left"/>
      </w:pPr>
      <w:r>
        <w:br w:type="page"/>
      </w:r>
    </w:p>
    <w:p w14:paraId="789A9937" w14:textId="64F63DA6" w:rsidR="00F7739A" w:rsidRDefault="00F7739A" w:rsidP="00F7739A">
      <w:pPr>
        <w:spacing w:before="0" w:after="160"/>
      </w:pPr>
      <w:r w:rsidRPr="00F7739A">
        <w:lastRenderedPageBreak/>
        <w:t xml:space="preserve">Dans la figure ci-dessous, les résistances R14 à R17 </w:t>
      </w:r>
      <w:r w:rsidR="00DB2118">
        <w:t>adaptent l</w:t>
      </w:r>
      <w:r w:rsidRPr="00F7739A">
        <w:t xml:space="preserve">'impédance avec une valeur </w:t>
      </w:r>
      <w:r w:rsidR="00B7315B">
        <w:t xml:space="preserve">de </w:t>
      </w:r>
      <w:r w:rsidRPr="00F7739A">
        <w:t>50Ω</w:t>
      </w:r>
      <w:r w:rsidR="00E04FBC">
        <w:t xml:space="preserve"> par fil, 100</w:t>
      </w:r>
      <w:r w:rsidR="00E04FBC" w:rsidRPr="00F7739A">
        <w:t>Ω</w:t>
      </w:r>
      <w:r w:rsidR="00E04FBC">
        <w:t xml:space="preserve"> par ligne différentielle</w:t>
      </w:r>
      <w:r w:rsidRPr="00F7739A">
        <w:t>. Les condensateurs C9 à C13, destinés à la réduction du bruit, n'ont pas été inclus dans le circuit, de même que la ferrite isolant l'alimentation analogique du +3V3. Ceci est basé sur l'analyse d'un circuit équivalent à l'ES où ces éléments n'étaient pas présents, mais le fonctionnement restait garanti pour les vitesses de communication concernées.</w:t>
      </w:r>
    </w:p>
    <w:p w14:paraId="55A7FC9E" w14:textId="1FD514EF" w:rsidR="001E4178" w:rsidRDefault="001E4178" w:rsidP="00F7739A">
      <w:pPr>
        <w:spacing w:before="0" w:after="160"/>
      </w:pPr>
      <w:r>
        <w:t>Les protocoles de communication utilisés que sont le RMII et le MDI nécessitent l’utilisation de paires différentielles. Celles-ci ont pour but de réduire les interférences sur la ligne. Pour cela, elles doivent posséder une impédance caractéristique, détaillé dans la partie hardware.</w:t>
      </w:r>
    </w:p>
    <w:p w14:paraId="58BC82BB" w14:textId="77777777" w:rsidR="00452102" w:rsidRDefault="009C1BB3" w:rsidP="00452102">
      <w:pPr>
        <w:pStyle w:val="Image-centree"/>
        <w:keepNext/>
      </w:pPr>
      <w:r w:rsidRPr="009C1BB3">
        <w:rPr>
          <w:lang w:val="fr-CH" w:eastAsia="fr-CH"/>
        </w:rPr>
        <w:drawing>
          <wp:inline distT="0" distB="0" distL="0" distR="0" wp14:anchorId="6D561CF8" wp14:editId="6DE49160">
            <wp:extent cx="3960000" cy="5454579"/>
            <wp:effectExtent l="19050" t="19050" r="21590" b="13335"/>
            <wp:docPr id="1536430210" name="Image 1536430210" descr="C:\Users\migsantos\OneDrive - Education Vaud\Bureau\capture_phy_daugh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santos\OneDrive - Education Vaud\Bureau\capture_phy_daughter.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60000" cy="5454579"/>
                    </a:xfrm>
                    <a:prstGeom prst="rect">
                      <a:avLst/>
                    </a:prstGeom>
                    <a:noFill/>
                    <a:ln w="12700">
                      <a:solidFill>
                        <a:schemeClr val="tx1"/>
                      </a:solidFill>
                    </a:ln>
                  </pic:spPr>
                </pic:pic>
              </a:graphicData>
            </a:graphic>
          </wp:inline>
        </w:drawing>
      </w:r>
    </w:p>
    <w:p w14:paraId="59D8B9C3" w14:textId="2A736A41" w:rsidR="00452102" w:rsidRDefault="00452102" w:rsidP="00452102">
      <w:pPr>
        <w:pStyle w:val="Lgende"/>
      </w:pPr>
      <w:bookmarkStart w:id="47" w:name="_Ref146456839"/>
      <w:bookmarkStart w:id="48" w:name="_Toc146463645"/>
      <w:r>
        <w:t xml:space="preserve">Figure </w:t>
      </w:r>
      <w:r>
        <w:fldChar w:fldCharType="begin"/>
      </w:r>
      <w:r>
        <w:instrText xml:space="preserve"> SEQ Figure \* ARABIC </w:instrText>
      </w:r>
      <w:r>
        <w:fldChar w:fldCharType="separate"/>
      </w:r>
      <w:r w:rsidR="00663E5E">
        <w:rPr>
          <w:noProof/>
        </w:rPr>
        <w:t>10</w:t>
      </w:r>
      <w:r>
        <w:fldChar w:fldCharType="end"/>
      </w:r>
      <w:bookmarkEnd w:id="47"/>
      <w:r>
        <w:t xml:space="preserve"> : Schéma de la "PHY </w:t>
      </w:r>
      <w:proofErr w:type="spellStart"/>
      <w:r>
        <w:t>Daughter</w:t>
      </w:r>
      <w:proofErr w:type="spellEnd"/>
      <w:r>
        <w:t xml:space="preserve"> </w:t>
      </w:r>
      <w:proofErr w:type="spellStart"/>
      <w:r>
        <w:t>Board</w:t>
      </w:r>
      <w:proofErr w:type="spellEnd"/>
      <w:r>
        <w:t>"</w:t>
      </w:r>
      <w:bookmarkEnd w:id="48"/>
    </w:p>
    <w:p w14:paraId="085BD44B" w14:textId="77777777" w:rsidR="00452102" w:rsidRDefault="009C1BB3" w:rsidP="00452102">
      <w:pPr>
        <w:pStyle w:val="Image-centree"/>
        <w:keepNext/>
      </w:pPr>
      <w:r w:rsidRPr="009C1BB3">
        <w:rPr>
          <w:lang w:val="fr-CH" w:eastAsia="fr-CH"/>
        </w:rPr>
        <w:drawing>
          <wp:inline distT="0" distB="0" distL="0" distR="0" wp14:anchorId="3FD5320F" wp14:editId="2CFB54D3">
            <wp:extent cx="2304135" cy="1224000"/>
            <wp:effectExtent l="19050" t="19050" r="20320" b="14605"/>
            <wp:docPr id="1536430211" name="Image 1536430211" descr="C:\Users\migsantos\OneDrive - Education Vaud\Bureau\capture_ethernet_starter_ki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igsantos\OneDrive - Education Vaud\Bureau\capture_ethernet_starter_kit2.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04135" cy="1224000"/>
                    </a:xfrm>
                    <a:prstGeom prst="rect">
                      <a:avLst/>
                    </a:prstGeom>
                    <a:noFill/>
                    <a:ln w="12700">
                      <a:solidFill>
                        <a:schemeClr val="tx1"/>
                      </a:solidFill>
                    </a:ln>
                  </pic:spPr>
                </pic:pic>
              </a:graphicData>
            </a:graphic>
          </wp:inline>
        </w:drawing>
      </w:r>
    </w:p>
    <w:p w14:paraId="1FF21EF4" w14:textId="3A2EA4BB" w:rsidR="00FC1AB4" w:rsidRDefault="00452102" w:rsidP="00EF20C5">
      <w:pPr>
        <w:pStyle w:val="Lgende"/>
      </w:pPr>
      <w:bookmarkStart w:id="49" w:name="_Ref146456821"/>
      <w:bookmarkStart w:id="50" w:name="_Toc146463646"/>
      <w:r>
        <w:t xml:space="preserve">Figure </w:t>
      </w:r>
      <w:r>
        <w:fldChar w:fldCharType="begin"/>
      </w:r>
      <w:r>
        <w:instrText xml:space="preserve"> SEQ Figure \* ARABIC </w:instrText>
      </w:r>
      <w:r>
        <w:fldChar w:fldCharType="separate"/>
      </w:r>
      <w:r w:rsidR="00663E5E">
        <w:rPr>
          <w:noProof/>
        </w:rPr>
        <w:t>11</w:t>
      </w:r>
      <w:r>
        <w:fldChar w:fldCharType="end"/>
      </w:r>
      <w:bookmarkEnd w:id="49"/>
      <w:r>
        <w:t xml:space="preserve"> : Schéma de l'oscillateur externe sur le "Ethernet Kit 2"</w:t>
      </w:r>
      <w:bookmarkEnd w:id="50"/>
    </w:p>
    <w:p w14:paraId="634AC7D5" w14:textId="5DC9EBE3" w:rsidR="00FC1AB4" w:rsidRPr="00537868" w:rsidRDefault="004B18C3" w:rsidP="00FC1AB4">
      <w:pPr>
        <w:pStyle w:val="Titre2"/>
      </w:pPr>
      <w:bookmarkStart w:id="51" w:name="_Toc146463589"/>
      <w:r>
        <w:lastRenderedPageBreak/>
        <w:t>Module Wi-F</w:t>
      </w:r>
      <w:r w:rsidR="00FC1AB4" w:rsidRPr="00537868">
        <w:t>i</w:t>
      </w:r>
      <w:bookmarkEnd w:id="51"/>
    </w:p>
    <w:p w14:paraId="46E119E2" w14:textId="6D051CFE" w:rsidR="00FC1AB4" w:rsidRDefault="00FC0591" w:rsidP="00FC1AB4">
      <w:r>
        <w:t>Un</w:t>
      </w:r>
      <w:r w:rsidR="00FC1AB4">
        <w:t xml:space="preserve"> module Wi-Fi permet d’assurer la connectivité sans fil avec </w:t>
      </w:r>
      <w:r w:rsidR="00D91AEE">
        <w:t>la</w:t>
      </w:r>
      <w:r w:rsidR="00FC1AB4">
        <w:t xml:space="preserve"> base de données externe. Il permet ainsi de vérifier les droits accordés aux badges scannés. </w:t>
      </w:r>
    </w:p>
    <w:p w14:paraId="44AAD555" w14:textId="1FEB6E11" w:rsidR="00FC1AB4" w:rsidRPr="00537868" w:rsidRDefault="00FC1AB4" w:rsidP="00FC1AB4">
      <w:r>
        <w:t>Un</w:t>
      </w:r>
      <w:r w:rsidRPr="00537868">
        <w:t xml:space="preserve"> module « ESP32</w:t>
      </w:r>
      <w:r>
        <w:t>-C3</w:t>
      </w:r>
      <w:r w:rsidRPr="00537868">
        <w:t> » a été sélectionné parmi les projets réalisés au sein de l’ES. Cela permet ainsi de bénéficier de l’expérience et de la documentation d’anciens étudiants ou des enseignants. Sa popularité et sa documentation abondante participent aussi à en faire un choix idéal.</w:t>
      </w:r>
    </w:p>
    <w:p w14:paraId="68C6FCBC" w14:textId="3ADFAA47" w:rsidR="00FC1AB4" w:rsidRPr="00537868" w:rsidRDefault="00FC1AB4" w:rsidP="00FC1AB4">
      <w:r w:rsidRPr="00537868">
        <w:t>Son contrôle s’effectue par l’envoi d’instructions AT</w:t>
      </w:r>
      <w:r w:rsidR="00117117">
        <w:t xml:space="preserve"> </w:t>
      </w:r>
      <w:r w:rsidRPr="00537868">
        <w:t>à l’aide d’une communication UART. Le « ESP-AT User Guide » fournit une liste détaillée des commandes à utiliser</w:t>
      </w:r>
      <w:r w:rsidR="004661E1">
        <w:t xml:space="preserve"> </w:t>
      </w:r>
      <w:r w:rsidR="004661E1">
        <w:fldChar w:fldCharType="begin"/>
      </w:r>
      <w:r w:rsidR="004661E1">
        <w:instrText xml:space="preserve"> ADDIN ZOTERO_ITEM CSL_CITATION {"citationID":"OaFXdBYf","properties":{"formattedCitation":"[11]","plainCitation":"[11]","noteIndex":0},"citationItems":[{"id":49,"uris":["http://zotero.org/users/10756185/items/MIGIZTVL"],"itemData":{"id":49,"type":"document","title":"esp-at-user-guide.pdf","URL":"https://docs.espressif.com/_/downloads/esp-at/en/release-v2.1.0.0_esp32/pdf/","accessed":{"date-parts":[["2023",9,23]]},"citation-key":""}}],"schema":"https://github.com/citation-style-language/schema/raw/master/csl-citation.json"} </w:instrText>
      </w:r>
      <w:r w:rsidR="004661E1">
        <w:fldChar w:fldCharType="separate"/>
      </w:r>
      <w:r w:rsidR="004661E1" w:rsidRPr="004661E1">
        <w:t>[11]</w:t>
      </w:r>
      <w:r w:rsidR="004661E1">
        <w:fldChar w:fldCharType="end"/>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4B18C3" w:rsidRPr="00F87DA0" w14:paraId="45A59B04" w14:textId="77777777" w:rsidTr="004B18C3">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34DAB6DA" w14:textId="3FFA2008" w:rsidR="004B18C3" w:rsidRPr="001202AB" w:rsidRDefault="004B18C3" w:rsidP="004B18C3">
            <w:pPr>
              <w:pStyle w:val="titre-Tableaux"/>
              <w:rPr>
                <w:lang w:val="en-US"/>
              </w:rPr>
            </w:pPr>
            <w:r w:rsidRPr="001202AB">
              <w:rPr>
                <w:lang w:val="en-US"/>
              </w:rPr>
              <w:t>Module Wi-Fi ESP32</w:t>
            </w:r>
            <w:r w:rsidRPr="001202AB">
              <w:rPr>
                <w:lang w:val="en-US"/>
              </w:rPr>
              <w:tab/>
            </w:r>
            <w:hyperlink r:id="rId36" w:history="1">
              <w:r w:rsidRPr="001202AB">
                <w:rPr>
                  <w:rStyle w:val="Lienhypertexte"/>
                  <w:lang w:val="en-US"/>
                </w:rPr>
                <w:t>Datasheet</w:t>
              </w:r>
            </w:hyperlink>
            <w:r w:rsidRPr="001202AB">
              <w:rPr>
                <w:lang w:val="en-US"/>
              </w:rPr>
              <w:t xml:space="preserve"> </w:t>
            </w:r>
            <w:r w:rsidR="004661E1">
              <w:rPr>
                <w:lang w:val="en-US"/>
              </w:rPr>
              <w:fldChar w:fldCharType="begin"/>
            </w:r>
            <w:r w:rsidR="004661E1">
              <w:rPr>
                <w:lang w:val="en-US"/>
              </w:rPr>
              <w:instrText xml:space="preserve"> ADDIN ZOTERO_ITEM CSL_CITATION {"citationID":"uxnfYiez","properties":{"formattedCitation":"[12]","plainCitation":"[12]","noteIndex":0},"citationItems":[{"id":51,"uris":["http://zotero.org/users/10756185/items/8MV7YSEV"],"itemData":{"id":51,"type":"document","title":"esp32-c3-wroom-02_datasheet_en.pdf","URL":"https://www.espressif.com/sites/default/files/documentation/esp32-c3-wroom-02_datasheet_en.pdf","accessed":{"date-parts":[["2023",9,23]]},"citation-key":""}}],"schema":"https://github.com/citation-style-language/schema/raw/master/csl-citation.json"} </w:instrText>
            </w:r>
            <w:r w:rsidR="004661E1">
              <w:rPr>
                <w:lang w:val="en-US"/>
              </w:rPr>
              <w:fldChar w:fldCharType="separate"/>
            </w:r>
            <w:r w:rsidR="004661E1" w:rsidRPr="004661E1">
              <w:rPr>
                <w:lang w:val="en-US"/>
              </w:rPr>
              <w:t>[12]</w:t>
            </w:r>
            <w:r w:rsidR="004661E1">
              <w:rPr>
                <w:lang w:val="en-US"/>
              </w:rPr>
              <w:fldChar w:fldCharType="end"/>
            </w:r>
          </w:p>
        </w:tc>
      </w:tr>
      <w:tr w:rsidR="004B18C3" w:rsidRPr="00537868" w14:paraId="1992C34F" w14:textId="77777777" w:rsidTr="004B18C3">
        <w:trPr>
          <w:trHeight w:val="283"/>
          <w:jc w:val="center"/>
        </w:trPr>
        <w:tc>
          <w:tcPr>
            <w:tcW w:w="2551" w:type="dxa"/>
            <w:tcBorders>
              <w:top w:val="single" w:sz="8" w:space="0" w:color="auto"/>
              <w:bottom w:val="single" w:sz="4" w:space="0" w:color="auto"/>
              <w:right w:val="single" w:sz="4" w:space="0" w:color="auto"/>
            </w:tcBorders>
            <w:vAlign w:val="center"/>
          </w:tcPr>
          <w:p w14:paraId="7D38CFC7" w14:textId="215241DA" w:rsidR="004B18C3" w:rsidRPr="00537868" w:rsidRDefault="006A2E1E" w:rsidP="004B18C3">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787F1A5" w14:textId="41A7D2EB" w:rsidR="004B18C3" w:rsidRPr="00537868" w:rsidRDefault="006A2E1E" w:rsidP="006A2E1E">
            <w:pPr>
              <w:pStyle w:val="texte-Tableaux"/>
            </w:pPr>
            <w:proofErr w:type="spellStart"/>
            <w:r>
              <w:t>Espressif</w:t>
            </w:r>
            <w:proofErr w:type="spellEnd"/>
            <w:r>
              <w:t xml:space="preserve"> </w:t>
            </w:r>
          </w:p>
        </w:tc>
        <w:tc>
          <w:tcPr>
            <w:tcW w:w="2835" w:type="dxa"/>
            <w:vMerge w:val="restart"/>
            <w:tcBorders>
              <w:top w:val="single" w:sz="8" w:space="0" w:color="auto"/>
              <w:left w:val="single" w:sz="8" w:space="0" w:color="auto"/>
            </w:tcBorders>
            <w:vAlign w:val="center"/>
          </w:tcPr>
          <w:p w14:paraId="054DED3C" w14:textId="77777777" w:rsidR="004B18C3" w:rsidRPr="00537868" w:rsidRDefault="004B18C3" w:rsidP="004B18C3">
            <w:pPr>
              <w:pStyle w:val="Image-centree"/>
            </w:pPr>
            <w:r w:rsidRPr="00537868">
              <w:rPr>
                <w:lang w:val="fr-CH" w:eastAsia="fr-CH"/>
              </w:rPr>
              <w:drawing>
                <wp:inline distT="0" distB="0" distL="0" distR="0" wp14:anchorId="4A1121C3" wp14:editId="09D13750">
                  <wp:extent cx="926154" cy="1008000"/>
                  <wp:effectExtent l="0" t="0" r="7620" b="190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926154" cy="100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A2E1E" w:rsidRPr="00537868" w14:paraId="40065DCB" w14:textId="77777777" w:rsidTr="008E40AF">
        <w:trPr>
          <w:trHeight w:val="283"/>
          <w:jc w:val="center"/>
        </w:trPr>
        <w:tc>
          <w:tcPr>
            <w:tcW w:w="2551" w:type="dxa"/>
            <w:tcBorders>
              <w:top w:val="single" w:sz="4" w:space="0" w:color="auto"/>
              <w:bottom w:val="single" w:sz="4" w:space="0" w:color="auto"/>
              <w:right w:val="single" w:sz="4" w:space="0" w:color="auto"/>
            </w:tcBorders>
            <w:vAlign w:val="center"/>
          </w:tcPr>
          <w:p w14:paraId="0A7C7BE3" w14:textId="557568E3" w:rsidR="006A2E1E" w:rsidRPr="00537868" w:rsidRDefault="006A2E1E" w:rsidP="006A2E1E">
            <w:pPr>
              <w:pStyle w:val="texte-Tableaux"/>
            </w:pPr>
            <w:r w:rsidRPr="00537868">
              <w:t>N° de fabricant</w:t>
            </w:r>
          </w:p>
        </w:tc>
        <w:tc>
          <w:tcPr>
            <w:tcW w:w="3118" w:type="dxa"/>
            <w:gridSpan w:val="2"/>
            <w:tcBorders>
              <w:left w:val="single" w:sz="4" w:space="0" w:color="auto"/>
              <w:right w:val="single" w:sz="8" w:space="0" w:color="auto"/>
            </w:tcBorders>
            <w:vAlign w:val="center"/>
          </w:tcPr>
          <w:p w14:paraId="516642A7" w14:textId="0D3336D4" w:rsidR="006A2E1E" w:rsidRPr="00537868" w:rsidRDefault="006A2E1E" w:rsidP="006A2E1E">
            <w:pPr>
              <w:pStyle w:val="texte-Tableaux"/>
            </w:pPr>
            <w:r w:rsidRPr="00537868">
              <w:t>ESP32-C3-WROOM-02-N4</w:t>
            </w:r>
          </w:p>
        </w:tc>
        <w:tc>
          <w:tcPr>
            <w:tcW w:w="2835" w:type="dxa"/>
            <w:vMerge/>
            <w:tcBorders>
              <w:left w:val="single" w:sz="8" w:space="0" w:color="auto"/>
            </w:tcBorders>
            <w:vAlign w:val="center"/>
          </w:tcPr>
          <w:p w14:paraId="5B17EDB0" w14:textId="77777777" w:rsidR="006A2E1E" w:rsidRPr="00537868" w:rsidRDefault="006A2E1E" w:rsidP="006A2E1E">
            <w:pPr>
              <w:jc w:val="left"/>
            </w:pPr>
          </w:p>
        </w:tc>
      </w:tr>
      <w:tr w:rsidR="006A2E1E" w:rsidRPr="00537868" w14:paraId="4B3A6883" w14:textId="77777777" w:rsidTr="004B18C3">
        <w:trPr>
          <w:trHeight w:val="283"/>
          <w:jc w:val="center"/>
        </w:trPr>
        <w:tc>
          <w:tcPr>
            <w:tcW w:w="2551" w:type="dxa"/>
            <w:tcBorders>
              <w:top w:val="single" w:sz="4" w:space="0" w:color="auto"/>
              <w:bottom w:val="single" w:sz="4" w:space="0" w:color="auto"/>
              <w:right w:val="single" w:sz="4" w:space="0" w:color="auto"/>
            </w:tcBorders>
            <w:vAlign w:val="center"/>
          </w:tcPr>
          <w:p w14:paraId="2E5B5D21" w14:textId="77777777" w:rsidR="006A2E1E" w:rsidRPr="00537868" w:rsidRDefault="006A2E1E" w:rsidP="006A2E1E">
            <w:pPr>
              <w:pStyle w:val="texte-Tableaux"/>
            </w:pPr>
            <w:r w:rsidRPr="00537868">
              <w:t>Tension d’alimentation</w:t>
            </w:r>
          </w:p>
        </w:tc>
        <w:tc>
          <w:tcPr>
            <w:tcW w:w="2268" w:type="dxa"/>
            <w:tcBorders>
              <w:left w:val="single" w:sz="4" w:space="0" w:color="auto"/>
            </w:tcBorders>
            <w:vAlign w:val="center"/>
          </w:tcPr>
          <w:p w14:paraId="02109402" w14:textId="77777777" w:rsidR="006A2E1E" w:rsidRPr="00537868" w:rsidRDefault="006A2E1E" w:rsidP="006A2E1E">
            <w:pPr>
              <w:pStyle w:val="texte-Tableaux"/>
            </w:pPr>
            <w:r w:rsidRPr="00537868">
              <w:t>3 ~ 3.6</w:t>
            </w:r>
          </w:p>
        </w:tc>
        <w:tc>
          <w:tcPr>
            <w:tcW w:w="850" w:type="dxa"/>
            <w:tcBorders>
              <w:right w:val="single" w:sz="8" w:space="0" w:color="auto"/>
            </w:tcBorders>
            <w:vAlign w:val="center"/>
          </w:tcPr>
          <w:p w14:paraId="510ABC1C" w14:textId="77777777" w:rsidR="006A2E1E" w:rsidRPr="00537868" w:rsidRDefault="006A2E1E" w:rsidP="006A2E1E">
            <w:pPr>
              <w:pStyle w:val="texte-Tableaux"/>
            </w:pPr>
            <w:r w:rsidRPr="00537868">
              <w:t>[VDC]</w:t>
            </w:r>
          </w:p>
        </w:tc>
        <w:tc>
          <w:tcPr>
            <w:tcW w:w="2835" w:type="dxa"/>
            <w:vMerge/>
            <w:tcBorders>
              <w:left w:val="single" w:sz="8" w:space="0" w:color="auto"/>
            </w:tcBorders>
            <w:vAlign w:val="center"/>
          </w:tcPr>
          <w:p w14:paraId="23DF5E89" w14:textId="77777777" w:rsidR="006A2E1E" w:rsidRPr="00537868" w:rsidRDefault="006A2E1E" w:rsidP="006A2E1E">
            <w:pPr>
              <w:jc w:val="left"/>
            </w:pPr>
          </w:p>
        </w:tc>
      </w:tr>
      <w:tr w:rsidR="006A2E1E" w:rsidRPr="00537868" w14:paraId="68639A40" w14:textId="77777777" w:rsidTr="004B18C3">
        <w:trPr>
          <w:trHeight w:val="283"/>
          <w:jc w:val="center"/>
        </w:trPr>
        <w:tc>
          <w:tcPr>
            <w:tcW w:w="2551" w:type="dxa"/>
            <w:tcBorders>
              <w:top w:val="single" w:sz="4" w:space="0" w:color="auto"/>
              <w:bottom w:val="single" w:sz="4" w:space="0" w:color="auto"/>
              <w:right w:val="single" w:sz="4" w:space="0" w:color="auto"/>
            </w:tcBorders>
            <w:vAlign w:val="center"/>
          </w:tcPr>
          <w:p w14:paraId="1AC85304" w14:textId="77777777" w:rsidR="006A2E1E" w:rsidRPr="00537868" w:rsidRDefault="006A2E1E" w:rsidP="006A2E1E">
            <w:pPr>
              <w:pStyle w:val="texte-Tableaux"/>
            </w:pPr>
            <w:r w:rsidRPr="00537868">
              <w:t>Courant de réception</w:t>
            </w:r>
          </w:p>
        </w:tc>
        <w:tc>
          <w:tcPr>
            <w:tcW w:w="2268" w:type="dxa"/>
            <w:tcBorders>
              <w:left w:val="single" w:sz="4" w:space="0" w:color="auto"/>
            </w:tcBorders>
            <w:vAlign w:val="center"/>
          </w:tcPr>
          <w:p w14:paraId="122589BC" w14:textId="77777777" w:rsidR="006A2E1E" w:rsidRPr="00537868" w:rsidRDefault="006A2E1E" w:rsidP="006A2E1E">
            <w:pPr>
              <w:pStyle w:val="texte-Tableaux"/>
            </w:pPr>
            <w:r w:rsidRPr="00537868">
              <w:t>82 ~ 84</w:t>
            </w:r>
          </w:p>
        </w:tc>
        <w:tc>
          <w:tcPr>
            <w:tcW w:w="850" w:type="dxa"/>
            <w:tcBorders>
              <w:right w:val="single" w:sz="8" w:space="0" w:color="auto"/>
            </w:tcBorders>
            <w:vAlign w:val="center"/>
          </w:tcPr>
          <w:p w14:paraId="4521BD80" w14:textId="77777777" w:rsidR="006A2E1E" w:rsidRPr="00537868" w:rsidRDefault="006A2E1E" w:rsidP="006A2E1E">
            <w:pPr>
              <w:pStyle w:val="texte-Tableaux"/>
            </w:pPr>
            <w:r w:rsidRPr="00537868">
              <w:t>[mA]</w:t>
            </w:r>
          </w:p>
        </w:tc>
        <w:tc>
          <w:tcPr>
            <w:tcW w:w="2835" w:type="dxa"/>
            <w:vMerge/>
            <w:tcBorders>
              <w:left w:val="single" w:sz="8" w:space="0" w:color="auto"/>
            </w:tcBorders>
            <w:vAlign w:val="center"/>
          </w:tcPr>
          <w:p w14:paraId="3A6FA6ED" w14:textId="77777777" w:rsidR="006A2E1E" w:rsidRPr="00537868" w:rsidRDefault="006A2E1E" w:rsidP="006A2E1E">
            <w:pPr>
              <w:jc w:val="left"/>
            </w:pPr>
          </w:p>
        </w:tc>
      </w:tr>
      <w:tr w:rsidR="006A2E1E" w:rsidRPr="00537868" w14:paraId="42C0B446" w14:textId="77777777" w:rsidTr="004B18C3">
        <w:trPr>
          <w:trHeight w:val="283"/>
          <w:jc w:val="center"/>
        </w:trPr>
        <w:tc>
          <w:tcPr>
            <w:tcW w:w="2551" w:type="dxa"/>
            <w:tcBorders>
              <w:top w:val="single" w:sz="4" w:space="0" w:color="auto"/>
              <w:bottom w:val="single" w:sz="4" w:space="0" w:color="auto"/>
              <w:right w:val="single" w:sz="4" w:space="0" w:color="auto"/>
            </w:tcBorders>
            <w:vAlign w:val="center"/>
          </w:tcPr>
          <w:p w14:paraId="50218661" w14:textId="77777777" w:rsidR="006A2E1E" w:rsidRPr="00537868" w:rsidRDefault="006A2E1E" w:rsidP="006A2E1E">
            <w:pPr>
              <w:pStyle w:val="texte-Tableaux"/>
            </w:pPr>
            <w:r w:rsidRPr="00537868">
              <w:t>Courant de transmission</w:t>
            </w:r>
          </w:p>
        </w:tc>
        <w:tc>
          <w:tcPr>
            <w:tcW w:w="2268" w:type="dxa"/>
            <w:tcBorders>
              <w:left w:val="single" w:sz="4" w:space="0" w:color="auto"/>
            </w:tcBorders>
            <w:vAlign w:val="center"/>
          </w:tcPr>
          <w:p w14:paraId="312D1E1E" w14:textId="77777777" w:rsidR="006A2E1E" w:rsidRPr="00537868" w:rsidRDefault="006A2E1E" w:rsidP="006A2E1E">
            <w:pPr>
              <w:pStyle w:val="texte-Tableaux"/>
            </w:pPr>
            <w:r w:rsidRPr="00537868">
              <w:t>280 ~ 345</w:t>
            </w:r>
          </w:p>
        </w:tc>
        <w:tc>
          <w:tcPr>
            <w:tcW w:w="850" w:type="dxa"/>
            <w:tcBorders>
              <w:right w:val="single" w:sz="8" w:space="0" w:color="auto"/>
            </w:tcBorders>
            <w:vAlign w:val="center"/>
          </w:tcPr>
          <w:p w14:paraId="2AE92770" w14:textId="77777777" w:rsidR="006A2E1E" w:rsidRPr="00537868" w:rsidRDefault="006A2E1E" w:rsidP="006A2E1E">
            <w:pPr>
              <w:pStyle w:val="texte-Tableaux"/>
            </w:pPr>
            <w:r w:rsidRPr="00537868">
              <w:t>[mA]</w:t>
            </w:r>
          </w:p>
        </w:tc>
        <w:tc>
          <w:tcPr>
            <w:tcW w:w="2835" w:type="dxa"/>
            <w:vMerge/>
            <w:tcBorders>
              <w:left w:val="single" w:sz="8" w:space="0" w:color="auto"/>
            </w:tcBorders>
            <w:vAlign w:val="center"/>
          </w:tcPr>
          <w:p w14:paraId="4D9AB28D" w14:textId="77777777" w:rsidR="006A2E1E" w:rsidRPr="00537868" w:rsidRDefault="006A2E1E" w:rsidP="006A2E1E">
            <w:pPr>
              <w:jc w:val="left"/>
            </w:pPr>
          </w:p>
        </w:tc>
      </w:tr>
      <w:tr w:rsidR="006A2E1E" w:rsidRPr="008E40AF" w14:paraId="0D8F48AB" w14:textId="77777777" w:rsidTr="006A2E1E">
        <w:trPr>
          <w:trHeight w:val="283"/>
          <w:jc w:val="center"/>
        </w:trPr>
        <w:tc>
          <w:tcPr>
            <w:tcW w:w="2551" w:type="dxa"/>
            <w:tcBorders>
              <w:top w:val="single" w:sz="4" w:space="0" w:color="auto"/>
              <w:bottom w:val="single" w:sz="8" w:space="0" w:color="auto"/>
              <w:right w:val="single" w:sz="4" w:space="0" w:color="auto"/>
            </w:tcBorders>
            <w:vAlign w:val="center"/>
          </w:tcPr>
          <w:p w14:paraId="75D0AE3A" w14:textId="77777777" w:rsidR="006A2E1E" w:rsidRPr="00537868" w:rsidRDefault="006A2E1E" w:rsidP="006A2E1E">
            <w:pPr>
              <w:pStyle w:val="texte-Tableaux"/>
            </w:pPr>
            <w:r w:rsidRPr="00537868">
              <w:t>Protocoles</w:t>
            </w:r>
          </w:p>
        </w:tc>
        <w:tc>
          <w:tcPr>
            <w:tcW w:w="3118" w:type="dxa"/>
            <w:gridSpan w:val="2"/>
            <w:tcBorders>
              <w:left w:val="single" w:sz="4" w:space="0" w:color="auto"/>
              <w:right w:val="single" w:sz="8" w:space="0" w:color="auto"/>
            </w:tcBorders>
            <w:vAlign w:val="center"/>
          </w:tcPr>
          <w:p w14:paraId="61B8EE3D" w14:textId="77777777" w:rsidR="006A2E1E" w:rsidRPr="003D1EF0" w:rsidRDefault="006A2E1E" w:rsidP="006A2E1E">
            <w:pPr>
              <w:pStyle w:val="texte-Tableaux"/>
              <w:rPr>
                <w:lang w:val="en-US"/>
              </w:rPr>
            </w:pPr>
            <w:r w:rsidRPr="003D1EF0">
              <w:rPr>
                <w:lang w:val="en-US"/>
              </w:rPr>
              <w:t>802.11b/g/n, Bluetooth v5.0</w:t>
            </w:r>
          </w:p>
        </w:tc>
        <w:tc>
          <w:tcPr>
            <w:tcW w:w="2835" w:type="dxa"/>
            <w:vMerge/>
            <w:tcBorders>
              <w:left w:val="single" w:sz="8" w:space="0" w:color="auto"/>
              <w:bottom w:val="single" w:sz="8" w:space="0" w:color="auto"/>
            </w:tcBorders>
            <w:vAlign w:val="center"/>
          </w:tcPr>
          <w:p w14:paraId="0E988E14" w14:textId="77777777" w:rsidR="006A2E1E" w:rsidRPr="003D1EF0" w:rsidRDefault="006A2E1E" w:rsidP="006A2E1E">
            <w:pPr>
              <w:keepNext/>
              <w:jc w:val="left"/>
              <w:rPr>
                <w:lang w:val="en-US"/>
              </w:rPr>
            </w:pPr>
          </w:p>
        </w:tc>
      </w:tr>
    </w:tbl>
    <w:p w14:paraId="4CE392D3" w14:textId="1A5EB7C8" w:rsidR="00FC1AB4" w:rsidRPr="00537868" w:rsidRDefault="00FC1AB4" w:rsidP="00FC1AB4">
      <w:pPr>
        <w:pStyle w:val="Lgende"/>
      </w:pPr>
      <w:bookmarkStart w:id="52" w:name="_Toc146463665"/>
      <w:r w:rsidRPr="00537868">
        <w:t xml:space="preserve">Tableau </w:t>
      </w:r>
      <w:r w:rsidR="008526A6">
        <w:fldChar w:fldCharType="begin"/>
      </w:r>
      <w:r w:rsidR="008526A6">
        <w:instrText xml:space="preserve"> SEQ Tableau \* ARABIC </w:instrText>
      </w:r>
      <w:r w:rsidR="008526A6">
        <w:fldChar w:fldCharType="separate"/>
      </w:r>
      <w:r w:rsidR="008526A6">
        <w:rPr>
          <w:noProof/>
        </w:rPr>
        <w:t>10</w:t>
      </w:r>
      <w:r w:rsidR="008526A6">
        <w:fldChar w:fldCharType="end"/>
      </w:r>
      <w:r w:rsidRPr="00537868">
        <w:t xml:space="preserve"> : Caractéristiques principales du module Wi-</w:t>
      </w:r>
      <w:r>
        <w:t>F</w:t>
      </w:r>
      <w:r w:rsidRPr="00537868">
        <w:t>i</w:t>
      </w:r>
      <w:bookmarkEnd w:id="52"/>
    </w:p>
    <w:p w14:paraId="30E9D26F" w14:textId="6D4AD40F" w:rsidR="00117117" w:rsidRDefault="00736A25" w:rsidP="00FC1AB4">
      <w:r w:rsidRPr="00736A25">
        <w:t>Le module doit être p</w:t>
      </w:r>
      <w:r w:rsidR="006A2E1E">
        <w:t xml:space="preserve">réalablement programmé en mode « Boot </w:t>
      </w:r>
      <w:proofErr w:type="spellStart"/>
      <w:r w:rsidR="006A2E1E">
        <w:t>Download</w:t>
      </w:r>
      <w:proofErr w:type="spellEnd"/>
      <w:r w:rsidR="006A2E1E">
        <w:t> »</w:t>
      </w:r>
      <w:r w:rsidRPr="00736A25">
        <w:t xml:space="preserve"> via le port de programmation. Pour cela, il suffit d'activer certaines broches à l'état haut lors du démarra</w:t>
      </w:r>
      <w:r>
        <w:t xml:space="preserve">ge, conformément à la </w:t>
      </w:r>
      <w:proofErr w:type="spellStart"/>
      <w:r>
        <w:t>datasheet</w:t>
      </w:r>
      <w:proofErr w:type="spellEnd"/>
      <w:r>
        <w:t xml:space="preserve"> (</w:t>
      </w:r>
      <w:r>
        <w:fldChar w:fldCharType="begin"/>
      </w:r>
      <w:r>
        <w:instrText xml:space="preserve"> REF _Ref146386664 \h </w:instrText>
      </w:r>
      <w:r>
        <w:fldChar w:fldCharType="separate"/>
      </w:r>
      <w:r w:rsidR="000E744C" w:rsidRPr="00537868">
        <w:t xml:space="preserve">Figure </w:t>
      </w:r>
      <w:r w:rsidR="000E744C">
        <w:rPr>
          <w:noProof/>
        </w:rPr>
        <w:t>12</w:t>
      </w:r>
      <w:r>
        <w:fldChar w:fldCharType="end"/>
      </w:r>
      <w:r>
        <w:t>)</w:t>
      </w:r>
      <w:r w:rsidR="004B18C3">
        <w:t>.</w:t>
      </w:r>
    </w:p>
    <w:p w14:paraId="641BC71B" w14:textId="77777777" w:rsidR="00FC1AB4" w:rsidRPr="00537868" w:rsidRDefault="00FC1AB4" w:rsidP="00FC1AB4">
      <w:pPr>
        <w:pStyle w:val="Image-centree"/>
      </w:pPr>
      <w:r w:rsidRPr="00537868">
        <w:rPr>
          <w:lang w:val="fr-CH" w:eastAsia="fr-CH"/>
        </w:rPr>
        <w:drawing>
          <wp:inline distT="0" distB="0" distL="0" distR="0" wp14:anchorId="217E73D2" wp14:editId="01318455">
            <wp:extent cx="4320000" cy="931591"/>
            <wp:effectExtent l="19050" t="19050" r="23495" b="2095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637" t="1940" r="791" b="1348"/>
                    <a:stretch/>
                  </pic:blipFill>
                  <pic:spPr bwMode="auto">
                    <a:xfrm>
                      <a:off x="0" y="0"/>
                      <a:ext cx="4320000" cy="931591"/>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8B24C73" w14:textId="3DE8CE0C" w:rsidR="00FC1AB4" w:rsidRPr="00537868" w:rsidRDefault="00FC1AB4" w:rsidP="00FC1AB4">
      <w:pPr>
        <w:pStyle w:val="Lgende"/>
      </w:pPr>
      <w:bookmarkStart w:id="53" w:name="_Ref146386664"/>
      <w:bookmarkStart w:id="54" w:name="_Toc146463647"/>
      <w:r w:rsidRPr="00537868">
        <w:t xml:space="preserve">Figure </w:t>
      </w:r>
      <w:r>
        <w:fldChar w:fldCharType="begin"/>
      </w:r>
      <w:r>
        <w:instrText xml:space="preserve"> SEQ Figure \* ARABIC </w:instrText>
      </w:r>
      <w:r>
        <w:fldChar w:fldCharType="separate"/>
      </w:r>
      <w:r w:rsidR="00663E5E">
        <w:rPr>
          <w:noProof/>
        </w:rPr>
        <w:t>12</w:t>
      </w:r>
      <w:r>
        <w:rPr>
          <w:noProof/>
        </w:rPr>
        <w:fldChar w:fldCharType="end"/>
      </w:r>
      <w:bookmarkEnd w:id="53"/>
      <w:r w:rsidRPr="00537868">
        <w:t xml:space="preserve"> : Modes de démarrage de l'ESP32</w:t>
      </w:r>
      <w:bookmarkEnd w:id="54"/>
    </w:p>
    <w:p w14:paraId="3060E616" w14:textId="6AA4E60D" w:rsidR="00117117" w:rsidRDefault="006A2E1E" w:rsidP="00117117">
      <w:r w:rsidRPr="00736A25">
        <w:rPr>
          <w:noProof/>
          <w:lang w:eastAsia="fr-CH"/>
        </w:rPr>
        <w:drawing>
          <wp:anchor distT="0" distB="0" distL="114300" distR="114300" simplePos="0" relativeHeight="251672576" behindDoc="1" locked="0" layoutInCell="1" allowOverlap="1" wp14:anchorId="4261BAD5" wp14:editId="57AA46EB">
            <wp:simplePos x="0" y="0"/>
            <wp:positionH relativeFrom="margin">
              <wp:align>right</wp:align>
            </wp:positionH>
            <wp:positionV relativeFrom="paragraph">
              <wp:posOffset>26035</wp:posOffset>
            </wp:positionV>
            <wp:extent cx="1781175" cy="2286000"/>
            <wp:effectExtent l="19050" t="19050" r="28575" b="19050"/>
            <wp:wrapTight wrapText="bothSides">
              <wp:wrapPolygon edited="0">
                <wp:start x="-231" y="-180"/>
                <wp:lineTo x="-231" y="21600"/>
                <wp:lineTo x="21716" y="21600"/>
                <wp:lineTo x="21716" y="-180"/>
                <wp:lineTo x="-231" y="-180"/>
              </wp:wrapPolygon>
            </wp:wrapTight>
            <wp:docPr id="1536430214" name="Image 1536430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781175" cy="2286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117117">
        <w:t>S</w:t>
      </w:r>
      <w:r w:rsidR="00117117" w:rsidRPr="004B18C3">
        <w:t>ur ce cir</w:t>
      </w:r>
      <w:r w:rsidR="00117117">
        <w:t>cuit, il faut maintenir le bouton « BOOT »</w:t>
      </w:r>
      <w:r w:rsidR="00117117" w:rsidRPr="004B18C3">
        <w:t xml:space="preserve"> enfoncé et </w:t>
      </w:r>
      <w:r w:rsidR="00117117">
        <w:t>redémarrer le module avec le bouton « RESET ». Les broches « IO2 » et « IO8 »</w:t>
      </w:r>
      <w:r w:rsidR="00117117" w:rsidRPr="004B18C3">
        <w:t xml:space="preserve"> peuvent être maintenues </w:t>
      </w:r>
      <w:r w:rsidR="00117117">
        <w:t>à l’</w:t>
      </w:r>
      <w:r w:rsidR="00117117" w:rsidRPr="004B18C3">
        <w:t xml:space="preserve">état haut en utilisant une résistance de pull-up de 10kΩ, comme </w:t>
      </w:r>
      <w:r w:rsidR="00117117">
        <w:t>l’indique</w:t>
      </w:r>
      <w:r w:rsidR="00117117" w:rsidRPr="004B18C3">
        <w:t xml:space="preserve"> le fabricant</w:t>
      </w:r>
      <w:r w:rsidR="00117117">
        <w:t xml:space="preserve"> dans la </w:t>
      </w:r>
      <w:proofErr w:type="spellStart"/>
      <w:r w:rsidR="00117117">
        <w:t>datasheet</w:t>
      </w:r>
      <w:proofErr w:type="spellEnd"/>
      <w:r w:rsidR="00117117">
        <w:t>.</w:t>
      </w:r>
    </w:p>
    <w:p w14:paraId="6B517307" w14:textId="42DD5F0F" w:rsidR="004B18C3" w:rsidRDefault="00117117" w:rsidP="00FC1AB4">
      <w:r>
        <w:t>Des détails supplémentaires concernant la programmation sont disponibles dans la partie software.</w:t>
      </w:r>
    </w:p>
    <w:p w14:paraId="2F7CB7A5" w14:textId="5EEAECE5" w:rsidR="00736A25" w:rsidRPr="006A2E1E" w:rsidRDefault="00736A25" w:rsidP="00F679E0">
      <w:pPr>
        <w:pStyle w:val="Image-centree"/>
        <w:jc w:val="both"/>
        <w:rPr>
          <w:lang w:val="fr-CH"/>
        </w:rPr>
      </w:pPr>
    </w:p>
    <w:p w14:paraId="218CC2A6" w14:textId="5CC2CD3D" w:rsidR="00FC1AB4" w:rsidRDefault="00CD3C60" w:rsidP="00FC1AB4">
      <w:pPr>
        <w:pStyle w:val="TitreCorrections"/>
      </w:pPr>
      <w:r>
        <w:t>(</w:t>
      </w:r>
      <w:r w:rsidR="00FC1AB4" w:rsidRPr="00EE34CE">
        <w:t>Corrections à apporter</w:t>
      </w:r>
      <w:r w:rsidR="00FC1AB4">
        <w:t> :</w:t>
      </w:r>
      <w:r>
        <w:t xml:space="preserve"> voir fiche de modification)</w:t>
      </w:r>
    </w:p>
    <w:p w14:paraId="3913DCF9" w14:textId="7FD811D4" w:rsidR="00FC1AB4" w:rsidRPr="00537868" w:rsidRDefault="00117117" w:rsidP="00FC1AB4">
      <w:pPr>
        <w:pStyle w:val="TitreCorrections"/>
      </w:pPr>
      <w:r>
        <w:rPr>
          <w:noProof/>
          <w:lang w:eastAsia="fr-CH"/>
        </w:rPr>
        <mc:AlternateContent>
          <mc:Choice Requires="wps">
            <w:drawing>
              <wp:anchor distT="0" distB="0" distL="114300" distR="114300" simplePos="0" relativeHeight="251674624" behindDoc="1" locked="0" layoutInCell="1" allowOverlap="1" wp14:anchorId="5CCF944D" wp14:editId="021724DC">
                <wp:simplePos x="0" y="0"/>
                <wp:positionH relativeFrom="margin">
                  <wp:posOffset>3964239</wp:posOffset>
                </wp:positionH>
                <wp:positionV relativeFrom="paragraph">
                  <wp:posOffset>493651</wp:posOffset>
                </wp:positionV>
                <wp:extent cx="1770380" cy="635"/>
                <wp:effectExtent l="0" t="0" r="1270" b="8255"/>
                <wp:wrapTight wrapText="bothSides">
                  <wp:wrapPolygon edited="0">
                    <wp:start x="0" y="0"/>
                    <wp:lineTo x="0" y="21102"/>
                    <wp:lineTo x="21383" y="21102"/>
                    <wp:lineTo x="21383" y="0"/>
                    <wp:lineTo x="0" y="0"/>
                  </wp:wrapPolygon>
                </wp:wrapTight>
                <wp:docPr id="1536430215" name="Zone de texte 1536430215"/>
                <wp:cNvGraphicFramePr/>
                <a:graphic xmlns:a="http://schemas.openxmlformats.org/drawingml/2006/main">
                  <a:graphicData uri="http://schemas.microsoft.com/office/word/2010/wordprocessingShape">
                    <wps:wsp>
                      <wps:cNvSpPr txBox="1"/>
                      <wps:spPr>
                        <a:xfrm>
                          <a:off x="0" y="0"/>
                          <a:ext cx="1770380" cy="635"/>
                        </a:xfrm>
                        <a:prstGeom prst="rect">
                          <a:avLst/>
                        </a:prstGeom>
                        <a:solidFill>
                          <a:prstClr val="white"/>
                        </a:solidFill>
                        <a:ln>
                          <a:noFill/>
                        </a:ln>
                      </wps:spPr>
                      <wps:txbx>
                        <w:txbxContent>
                          <w:p w14:paraId="5FAE40AD" w14:textId="7AD84C63" w:rsidR="008E40AF" w:rsidRPr="00D8365F" w:rsidRDefault="008E40AF" w:rsidP="006A2E1E">
                            <w:pPr>
                              <w:pStyle w:val="Lgende"/>
                              <w:rPr>
                                <w:noProof/>
                              </w:rPr>
                            </w:pPr>
                            <w:bookmarkStart w:id="55" w:name="_Ref146387807"/>
                            <w:bookmarkStart w:id="56" w:name="_Toc146463648"/>
                            <w:r>
                              <w:t xml:space="preserve">Figure </w:t>
                            </w:r>
                            <w:r>
                              <w:fldChar w:fldCharType="begin"/>
                            </w:r>
                            <w:r>
                              <w:instrText xml:space="preserve"> SEQ Figure \* ARABIC </w:instrText>
                            </w:r>
                            <w:r>
                              <w:fldChar w:fldCharType="separate"/>
                            </w:r>
                            <w:r>
                              <w:rPr>
                                <w:noProof/>
                              </w:rPr>
                              <w:t>13</w:t>
                            </w:r>
                            <w:r>
                              <w:rPr>
                                <w:noProof/>
                              </w:rPr>
                              <w:fldChar w:fldCharType="end"/>
                            </w:r>
                            <w:bookmarkEnd w:id="55"/>
                            <w:r>
                              <w:t xml:space="preserve"> : Schéma de sélection du</w:t>
                            </w:r>
                            <w:r>
                              <w:br/>
                              <w:t>mode de l'ESP32</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CF944D" id="Zone de texte 1536430215" o:spid="_x0000_s1034" type="#_x0000_t202" style="position:absolute;margin-left:312.15pt;margin-top:38.85pt;width:139.4pt;height:.05pt;z-index:-251641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" stroked="f">
                <v:textbox style="mso-fit-shape-to-text:t" inset="0,0,0,0">
                  <w:txbxContent>
                    <w:p w14:paraId="5FAE40AD" w14:textId="7AD84C63" w:rsidR="008E40AF" w:rsidRPr="00D8365F" w:rsidRDefault="008E40AF" w:rsidP="006A2E1E">
                      <w:pPr>
                        <w:pStyle w:val="Lgende"/>
                        <w:rPr>
                          <w:noProof/>
                        </w:rPr>
                      </w:pPr>
                      <w:bookmarkStart w:id="57" w:name="_Ref146387807"/>
                      <w:bookmarkStart w:id="58" w:name="_Toc146463648"/>
                      <w:r>
                        <w:t xml:space="preserve">Figure </w:t>
                      </w:r>
                      <w:r>
                        <w:fldChar w:fldCharType="begin"/>
                      </w:r>
                      <w:r>
                        <w:instrText xml:space="preserve"> SEQ Figure \* ARABIC </w:instrText>
                      </w:r>
                      <w:r>
                        <w:fldChar w:fldCharType="separate"/>
                      </w:r>
                      <w:r>
                        <w:rPr>
                          <w:noProof/>
                        </w:rPr>
                        <w:t>13</w:t>
                      </w:r>
                      <w:r>
                        <w:rPr>
                          <w:noProof/>
                        </w:rPr>
                        <w:fldChar w:fldCharType="end"/>
                      </w:r>
                      <w:bookmarkEnd w:id="57"/>
                      <w:r>
                        <w:t xml:space="preserve"> : Schéma de sélection du</w:t>
                      </w:r>
                      <w:r>
                        <w:br/>
                        <w:t>mode de l'ESP32</w:t>
                      </w:r>
                      <w:bookmarkEnd w:id="58"/>
                    </w:p>
                  </w:txbxContent>
                </v:textbox>
                <w10:wrap type="tight" anchorx="margin"/>
              </v:shape>
            </w:pict>
          </mc:Fallback>
        </mc:AlternateContent>
      </w:r>
      <w:r w:rsidR="00FC1AB4" w:rsidRPr="00537868">
        <w:br w:type="page"/>
      </w:r>
    </w:p>
    <w:p w14:paraId="0C151056" w14:textId="15AB0730" w:rsidR="0029415F" w:rsidRPr="00537868" w:rsidRDefault="0029415F" w:rsidP="00D97689">
      <w:pPr>
        <w:pStyle w:val="Titre2"/>
      </w:pPr>
      <w:bookmarkStart w:id="59" w:name="_Toc146463590"/>
      <w:r w:rsidRPr="00537868">
        <w:lastRenderedPageBreak/>
        <w:t>RFID</w:t>
      </w:r>
      <w:bookmarkEnd w:id="59"/>
    </w:p>
    <w:p w14:paraId="1F206020" w14:textId="6D6CA085" w:rsidR="0029415F" w:rsidRDefault="0029415F" w:rsidP="0029415F">
      <w:r w:rsidRPr="00537868">
        <w:t xml:space="preserve">Des badges sont mis à disposition des élèves de l'ETML-ES pendant toute la durée de leur formation. Ceux-ci </w:t>
      </w:r>
      <w:r w:rsidR="0062155B">
        <w:t>sont</w:t>
      </w:r>
      <w:r w:rsidRPr="00537868">
        <w:t xml:space="preserve"> utilisés dans ce projet afin d'éviter aux élèves la nécessité de multiples badges.</w:t>
      </w:r>
      <w:r w:rsidR="00F679E0">
        <w:t xml:space="preserve"> </w:t>
      </w:r>
      <w:r w:rsidR="00F679E0" w:rsidRPr="00F679E0">
        <w:t xml:space="preserve">Un lecteur doit récupérer l’ID du badge scanné </w:t>
      </w:r>
      <w:r w:rsidR="00F679E0">
        <w:t xml:space="preserve">pour déterminer ensuite les droits qui lui sont accordé en interrogeant une base de </w:t>
      </w:r>
      <w:r w:rsidR="00E21435">
        <w:t>données externe</w:t>
      </w:r>
      <w:r w:rsidR="00F679E0">
        <w:t>.</w:t>
      </w:r>
    </w:p>
    <w:p w14:paraId="38147DE6" w14:textId="4AF02A10" w:rsidR="0029415F" w:rsidRPr="00537868" w:rsidRDefault="0062155B" w:rsidP="0062155B">
      <w:r w:rsidRPr="0062155B">
        <w:t>La technologie du badge a été identifiée à l'aide de l'application « NFC Tools » sur un smartphone Samsung S23 Ultra. La figure ci-dessous montre le fabricant et le modèle de la puce interne. Des informations techniques supplémentaires sont disponible</w:t>
      </w:r>
      <w:r>
        <w:t>s sur le site web du fabricant.</w:t>
      </w:r>
      <w:r w:rsidR="0029415F" w:rsidRPr="00537868">
        <w:fldChar w:fldCharType="begin"/>
      </w:r>
      <w:r w:rsidR="00452102">
        <w:instrText xml:space="preserve"> ADDIN ZOTERO_ITEM CSL_CITATION {"citationID":"OI47hMIk","properties":{"formattedCitation":"[13]","plainCitation":"[13]","noteIndex":0},"citationItems":[{"id":"cXkwL6GT/5FnKLHdr","uris":["http://zotero.org/users/10756185/items/ADJUTJLT"],"itemData":{"id":20,"type":"webpage","abstract":"MIFARE Classic 1K - 4K - Mainstream contactless smart card IC for fast and easy solution development","title":"MIFARE Classic EV1","URL":"https://www.nxp.com/products/rfid-nfc/mifare-hf/mifare-classic/mifare-classic-ev1-1k-4k:MF1S50YYX_V1","accessed":{"date-parts":[["2023",8,22]]},"citation-key":"MIFAREClassicEV1"}}],"schema":"https://github.com/citation-style-language/schema/raw/master/csl-citation.json"} </w:instrText>
      </w:r>
      <w:r w:rsidR="0029415F" w:rsidRPr="00537868">
        <w:fldChar w:fldCharType="separate"/>
      </w:r>
      <w:r w:rsidR="004A512D" w:rsidRPr="004A512D">
        <w:rPr>
          <w:rFonts w:ascii="Calibri" w:hAnsi="Calibri" w:cs="Calibri"/>
        </w:rPr>
        <w:t>[13]</w:t>
      </w:r>
      <w:r w:rsidR="0029415F" w:rsidRPr="00537868">
        <w:fldChar w:fldCharType="end"/>
      </w:r>
    </w:p>
    <w:p w14:paraId="052EA4F8" w14:textId="77777777" w:rsidR="0029415F" w:rsidRPr="00537868" w:rsidRDefault="0029415F" w:rsidP="004E6E62">
      <w:pPr>
        <w:pStyle w:val="Image-centree"/>
      </w:pPr>
      <w:r w:rsidRPr="00537868">
        <w:rPr>
          <w:lang w:val="fr-CH" w:eastAsia="fr-CH"/>
        </w:rPr>
        <w:drawing>
          <wp:inline distT="0" distB="0" distL="0" distR="0" wp14:anchorId="6F28BF87" wp14:editId="147D2A12">
            <wp:extent cx="2387050" cy="396000"/>
            <wp:effectExtent l="19050" t="19050" r="13335" b="2349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NFC_Tools.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387050" cy="396000"/>
                    </a:xfrm>
                    <a:prstGeom prst="rect">
                      <a:avLst/>
                    </a:prstGeom>
                    <a:ln w="12700">
                      <a:solidFill>
                        <a:schemeClr val="tx1"/>
                      </a:solidFill>
                    </a:ln>
                  </pic:spPr>
                </pic:pic>
              </a:graphicData>
            </a:graphic>
          </wp:inline>
        </w:drawing>
      </w:r>
    </w:p>
    <w:p w14:paraId="697B6B59" w14:textId="0C139270" w:rsidR="0029415F" w:rsidRPr="00537868" w:rsidRDefault="0029415F" w:rsidP="0029415F">
      <w:pPr>
        <w:pStyle w:val="Lgende"/>
      </w:pPr>
      <w:bookmarkStart w:id="60" w:name="_Ref144731871"/>
      <w:bookmarkStart w:id="61" w:name="_Ref144731876"/>
      <w:bookmarkStart w:id="62" w:name="_Toc146463649"/>
      <w:r w:rsidRPr="00537868">
        <w:t xml:space="preserve">Figure </w:t>
      </w:r>
      <w:r>
        <w:fldChar w:fldCharType="begin"/>
      </w:r>
      <w:r>
        <w:instrText xml:space="preserve"> SEQ Figure \* ARABIC </w:instrText>
      </w:r>
      <w:r>
        <w:fldChar w:fldCharType="separate"/>
      </w:r>
      <w:r w:rsidR="00663E5E">
        <w:rPr>
          <w:noProof/>
        </w:rPr>
        <w:t>14</w:t>
      </w:r>
      <w:r>
        <w:rPr>
          <w:noProof/>
        </w:rPr>
        <w:fldChar w:fldCharType="end"/>
      </w:r>
      <w:bookmarkEnd w:id="60"/>
      <w:r w:rsidRPr="00537868">
        <w:t xml:space="preserve"> : Tec</w:t>
      </w:r>
      <w:r w:rsidR="0062155B">
        <w:t>hnologie du badge RFID de l'</w:t>
      </w:r>
      <w:r w:rsidRPr="00537868">
        <w:t>ES</w:t>
      </w:r>
      <w:bookmarkEnd w:id="61"/>
      <w:bookmarkEnd w:id="62"/>
    </w:p>
    <w:p w14:paraId="3ED22A72" w14:textId="73FF84E8" w:rsidR="0029415F" w:rsidRPr="00537868" w:rsidRDefault="0029415F" w:rsidP="0029415F">
      <w:r w:rsidRPr="00537868">
        <w:t xml:space="preserve">En résumé, le badge </w:t>
      </w:r>
      <w:r w:rsidR="0062155B">
        <w:t>utilise</w:t>
      </w:r>
      <w:r w:rsidRPr="00537868">
        <w:t xml:space="preserve"> puce RFID à </w:t>
      </w:r>
      <w:r w:rsidR="0062155B">
        <w:t>13,56</w:t>
      </w:r>
      <w:r w:rsidRPr="00537868">
        <w:t>MHz et dispose d'une mémoire d'un kilo-octet.</w:t>
      </w:r>
    </w:p>
    <w:p w14:paraId="1FB32D95" w14:textId="679A6993" w:rsidR="0029415F" w:rsidRPr="00537868" w:rsidRDefault="0029415F" w:rsidP="0029415F">
      <w:r w:rsidRPr="00537868">
        <w:t>Lors de la recherche d'un lecteur compatible, le ch</w:t>
      </w:r>
      <w:r w:rsidR="0062155B">
        <w:t xml:space="preserve">oix s'est porté vers un module </w:t>
      </w:r>
      <w:r w:rsidRPr="00537868">
        <w:t xml:space="preserve">tout-en-un afin de simplifier la conception, notamment </w:t>
      </w:r>
      <w:r w:rsidR="0062155B">
        <w:t>de</w:t>
      </w:r>
      <w:r w:rsidRPr="00537868">
        <w:t xml:space="preserve"> l'antenne. Deux modules se sont démarqués :</w:t>
      </w:r>
    </w:p>
    <w:tbl>
      <w:tblPr>
        <w:tblStyle w:val="Grilledutableau"/>
        <w:tblW w:w="0" w:type="auto"/>
        <w:jc w:val="center"/>
        <w:tblLook w:val="04A0" w:firstRow="1" w:lastRow="0" w:firstColumn="1" w:lastColumn="0" w:noHBand="0" w:noVBand="1"/>
      </w:tblPr>
      <w:tblGrid>
        <w:gridCol w:w="1701"/>
        <w:gridCol w:w="2835"/>
        <w:gridCol w:w="2835"/>
      </w:tblGrid>
      <w:tr w:rsidR="00537868" w:rsidRPr="00537868" w14:paraId="763870E7" w14:textId="77777777" w:rsidTr="0062155B">
        <w:trPr>
          <w:trHeight w:val="340"/>
          <w:jc w:val="center"/>
        </w:trPr>
        <w:tc>
          <w:tcPr>
            <w:tcW w:w="7370" w:type="dxa"/>
            <w:gridSpan w:val="3"/>
            <w:shd w:val="clear" w:color="auto" w:fill="F7CAAC" w:themeFill="accent2" w:themeFillTint="66"/>
            <w:vAlign w:val="center"/>
          </w:tcPr>
          <w:p w14:paraId="37E8BA1B" w14:textId="081B8CD4" w:rsidR="00537868" w:rsidRPr="00537868" w:rsidRDefault="00537868" w:rsidP="0062155B">
            <w:pPr>
              <w:pStyle w:val="titre-Tableaux"/>
            </w:pPr>
            <w:r w:rsidRPr="00537868">
              <w:t>Comparaison des modules RFID</w:t>
            </w:r>
          </w:p>
        </w:tc>
      </w:tr>
      <w:tr w:rsidR="0062155B" w:rsidRPr="00537868" w14:paraId="364772C2" w14:textId="77777777" w:rsidTr="0062155B">
        <w:trPr>
          <w:trHeight w:val="283"/>
          <w:jc w:val="center"/>
        </w:trPr>
        <w:tc>
          <w:tcPr>
            <w:tcW w:w="1701" w:type="dxa"/>
            <w:vAlign w:val="center"/>
          </w:tcPr>
          <w:p w14:paraId="37E8829F" w14:textId="77777777" w:rsidR="0029415F" w:rsidRPr="00537868" w:rsidRDefault="0029415F" w:rsidP="009B5C0D">
            <w:pPr>
              <w:pStyle w:val="titre-Tableaux"/>
            </w:pPr>
            <w:r w:rsidRPr="00537868">
              <w:t>Nom</w:t>
            </w:r>
          </w:p>
        </w:tc>
        <w:tc>
          <w:tcPr>
            <w:tcW w:w="2835" w:type="dxa"/>
            <w:vAlign w:val="center"/>
          </w:tcPr>
          <w:p w14:paraId="6DE7F144" w14:textId="77777777" w:rsidR="0029415F" w:rsidRPr="00537868" w:rsidRDefault="0029415F" w:rsidP="0062155B">
            <w:pPr>
              <w:pStyle w:val="Image-centree"/>
            </w:pPr>
            <w:r w:rsidRPr="00537868">
              <w:t>RFID CLICK</w:t>
            </w:r>
          </w:p>
        </w:tc>
        <w:tc>
          <w:tcPr>
            <w:tcW w:w="2835" w:type="dxa"/>
            <w:vAlign w:val="center"/>
          </w:tcPr>
          <w:p w14:paraId="761F9FEE" w14:textId="77777777" w:rsidR="0029415F" w:rsidRPr="00537868" w:rsidRDefault="0029415F" w:rsidP="0062155B">
            <w:pPr>
              <w:pStyle w:val="Image-centree"/>
            </w:pPr>
            <w:r w:rsidRPr="00537868">
              <w:t>CHILLI UART B1</w:t>
            </w:r>
          </w:p>
        </w:tc>
      </w:tr>
      <w:tr w:rsidR="00001242" w:rsidRPr="00537868" w14:paraId="721BE712" w14:textId="77777777" w:rsidTr="0062155B">
        <w:trPr>
          <w:trHeight w:val="283"/>
          <w:jc w:val="center"/>
        </w:trPr>
        <w:tc>
          <w:tcPr>
            <w:tcW w:w="1701" w:type="dxa"/>
            <w:vAlign w:val="center"/>
          </w:tcPr>
          <w:p w14:paraId="68002636" w14:textId="3561AEB7" w:rsidR="00001242" w:rsidRPr="00537868" w:rsidRDefault="00001242" w:rsidP="009B5C0D">
            <w:pPr>
              <w:pStyle w:val="titre-Tableaux"/>
            </w:pPr>
            <w:r>
              <w:t>Fabricant</w:t>
            </w:r>
          </w:p>
        </w:tc>
        <w:tc>
          <w:tcPr>
            <w:tcW w:w="2835" w:type="dxa"/>
            <w:vAlign w:val="center"/>
          </w:tcPr>
          <w:p w14:paraId="68C6D269" w14:textId="781D2A8A" w:rsidR="00001242" w:rsidRPr="00537868" w:rsidRDefault="00001242" w:rsidP="00001242">
            <w:pPr>
              <w:pStyle w:val="texte-Tableaux"/>
              <w:jc w:val="center"/>
              <w:rPr>
                <w:lang w:eastAsia="fr-CH"/>
              </w:rPr>
            </w:pPr>
            <w:r>
              <w:rPr>
                <w:lang w:eastAsia="fr-CH"/>
              </w:rPr>
              <w:t>MIKROE</w:t>
            </w:r>
          </w:p>
        </w:tc>
        <w:tc>
          <w:tcPr>
            <w:tcW w:w="2835" w:type="dxa"/>
            <w:vAlign w:val="center"/>
          </w:tcPr>
          <w:p w14:paraId="2E82FC75" w14:textId="3A82E2DE" w:rsidR="00001242" w:rsidRPr="00537868" w:rsidRDefault="00001242" w:rsidP="00001242">
            <w:pPr>
              <w:pStyle w:val="texte-Tableaux"/>
              <w:jc w:val="center"/>
              <w:rPr>
                <w:lang w:eastAsia="fr-CH"/>
              </w:rPr>
            </w:pPr>
            <w:proofErr w:type="spellStart"/>
            <w:r>
              <w:rPr>
                <w:lang w:eastAsia="fr-CH"/>
              </w:rPr>
              <w:t>Eccel</w:t>
            </w:r>
            <w:proofErr w:type="spellEnd"/>
            <w:r>
              <w:rPr>
                <w:lang w:eastAsia="fr-CH"/>
              </w:rPr>
              <w:t xml:space="preserve"> </w:t>
            </w:r>
            <w:proofErr w:type="spellStart"/>
            <w:r>
              <w:rPr>
                <w:lang w:eastAsia="fr-CH"/>
              </w:rPr>
              <w:t>Technology</w:t>
            </w:r>
            <w:proofErr w:type="spellEnd"/>
          </w:p>
        </w:tc>
      </w:tr>
      <w:tr w:rsidR="00C33DA0" w:rsidRPr="00537868" w14:paraId="75893F84" w14:textId="77777777" w:rsidTr="0062155B">
        <w:trPr>
          <w:trHeight w:val="283"/>
          <w:jc w:val="center"/>
        </w:trPr>
        <w:tc>
          <w:tcPr>
            <w:tcW w:w="1701" w:type="dxa"/>
            <w:vAlign w:val="center"/>
          </w:tcPr>
          <w:p w14:paraId="11D34480" w14:textId="2E202511" w:rsidR="00C33DA0" w:rsidRDefault="00C33DA0" w:rsidP="009B5C0D">
            <w:pPr>
              <w:pStyle w:val="titre-Tableaux"/>
            </w:pPr>
            <w:r>
              <w:t>Liens</w:t>
            </w:r>
          </w:p>
        </w:tc>
        <w:tc>
          <w:tcPr>
            <w:tcW w:w="2835" w:type="dxa"/>
            <w:vAlign w:val="center"/>
          </w:tcPr>
          <w:p w14:paraId="70F7A99B" w14:textId="523E624C" w:rsidR="00C33DA0" w:rsidRDefault="008E40AF" w:rsidP="00001242">
            <w:pPr>
              <w:pStyle w:val="texte-Tableaux"/>
              <w:jc w:val="center"/>
              <w:rPr>
                <w:lang w:eastAsia="fr-CH"/>
              </w:rPr>
            </w:pPr>
            <w:hyperlink r:id="rId41" w:history="1">
              <w:proofErr w:type="spellStart"/>
              <w:r w:rsidR="00C33DA0" w:rsidRPr="00C33DA0">
                <w:rPr>
                  <w:rStyle w:val="Lienhypertexte"/>
                  <w:lang w:eastAsia="fr-CH"/>
                </w:rPr>
                <w:t>Datasheet</w:t>
              </w:r>
              <w:proofErr w:type="spellEnd"/>
            </w:hyperlink>
            <w:r w:rsidR="00C33DA0">
              <w:rPr>
                <w:lang w:eastAsia="fr-CH"/>
              </w:rPr>
              <w:t xml:space="preserve"> </w:t>
            </w:r>
            <w:r w:rsidR="00C33DA0">
              <w:rPr>
                <w:lang w:eastAsia="fr-CH"/>
              </w:rPr>
              <w:fldChar w:fldCharType="begin"/>
            </w:r>
            <w:r w:rsidR="004A512D">
              <w:rPr>
                <w:lang w:eastAsia="fr-CH"/>
              </w:rPr>
              <w:instrText xml:space="preserve"> ADDIN ZOTERO_ITEM CSL_CITATION {"citationID":"vqjcPojh","properties":{"formattedCitation":"[14]","plainCitation":"[14]","noteIndex":0},"citationItems":[{"id":57,"uris":["http://zotero.org/users/10756185/items/X56SW7U2"],"itemData":{"id":57,"type":"webpage","abstract":"RFid click features CR95HF 13.56 MHz contactless transceiver as well as trace antenna. The click is designed to run on a 3.3V power supply only. Learn more. MIKROE-1434","container-title":"MIKROE","language":"en-us","title":"RFID Click Board","URL":"http://www.mikroe.com/rfid-click","accessed":{"date-parts":[["2023",9,23]]},"citation-key":"RFIDClickBoard"}}],"schema":"https://github.com/citation-style-language/schema/raw/master/csl-citation.json"} </w:instrText>
            </w:r>
            <w:r w:rsidR="00C33DA0">
              <w:rPr>
                <w:lang w:eastAsia="fr-CH"/>
              </w:rPr>
              <w:fldChar w:fldCharType="separate"/>
            </w:r>
            <w:r w:rsidR="004A512D" w:rsidRPr="004A512D">
              <w:t>[14]</w:t>
            </w:r>
            <w:r w:rsidR="00C33DA0">
              <w:rPr>
                <w:lang w:eastAsia="fr-CH"/>
              </w:rPr>
              <w:fldChar w:fldCharType="end"/>
            </w:r>
          </w:p>
        </w:tc>
        <w:tc>
          <w:tcPr>
            <w:tcW w:w="2835" w:type="dxa"/>
            <w:vAlign w:val="center"/>
          </w:tcPr>
          <w:p w14:paraId="6832879B" w14:textId="6851AEC7" w:rsidR="00C33DA0" w:rsidRDefault="008E40AF" w:rsidP="00001242">
            <w:pPr>
              <w:pStyle w:val="texte-Tableaux"/>
              <w:jc w:val="center"/>
              <w:rPr>
                <w:lang w:eastAsia="fr-CH"/>
              </w:rPr>
            </w:pPr>
            <w:hyperlink r:id="rId42" w:history="1">
              <w:proofErr w:type="spellStart"/>
              <w:r w:rsidR="00C33DA0" w:rsidRPr="00C33DA0">
                <w:rPr>
                  <w:rStyle w:val="Lienhypertexte"/>
                  <w:lang w:eastAsia="fr-CH"/>
                </w:rPr>
                <w:t>Datasheet</w:t>
              </w:r>
              <w:proofErr w:type="spellEnd"/>
            </w:hyperlink>
            <w:r w:rsidR="00C33DA0">
              <w:rPr>
                <w:lang w:eastAsia="fr-CH"/>
              </w:rPr>
              <w:t xml:space="preserve"> </w:t>
            </w:r>
            <w:r w:rsidR="004661E1">
              <w:rPr>
                <w:lang w:eastAsia="fr-CH"/>
              </w:rPr>
              <w:fldChar w:fldCharType="begin"/>
            </w:r>
            <w:r w:rsidR="004661E1">
              <w:rPr>
                <w:lang w:eastAsia="fr-CH"/>
              </w:rPr>
              <w:instrText xml:space="preserve"> ADDIN ZOTERO_ITEM CSL_CITATION {"citationID":"MgyUBXb6","properties":{"formattedCitation":"[15]","plainCitation":"[15]","noteIndex":0},"citationItems":[{"id":59,"uris":["http://zotero.org/users/10756185/items/789ZAUMA"],"itemData":{"id":59,"type":"document","title":"UART-B1-User-manual.pdf","URL":"https://eccel.co.uk/wp-content/downloads/UART-B1-User-manual.pdf","accessed":{"date-parts":[["2023",9,24]]},"citation-key":""}}],"schema":"https://github.com/citation-style-language/schema/raw/master/csl-citation.json"} </w:instrText>
            </w:r>
            <w:r w:rsidR="004661E1">
              <w:rPr>
                <w:lang w:eastAsia="fr-CH"/>
              </w:rPr>
              <w:fldChar w:fldCharType="separate"/>
            </w:r>
            <w:r w:rsidR="004661E1" w:rsidRPr="004661E1">
              <w:t>[15]</w:t>
            </w:r>
            <w:r w:rsidR="004661E1">
              <w:rPr>
                <w:lang w:eastAsia="fr-CH"/>
              </w:rPr>
              <w:fldChar w:fldCharType="end"/>
            </w:r>
          </w:p>
        </w:tc>
      </w:tr>
      <w:tr w:rsidR="0062155B" w:rsidRPr="00537868" w14:paraId="6E0F8185" w14:textId="77777777" w:rsidTr="0062155B">
        <w:trPr>
          <w:trHeight w:val="283"/>
          <w:jc w:val="center"/>
        </w:trPr>
        <w:tc>
          <w:tcPr>
            <w:tcW w:w="1701" w:type="dxa"/>
            <w:vAlign w:val="center"/>
          </w:tcPr>
          <w:p w14:paraId="6E0A5BB5" w14:textId="77777777" w:rsidR="0029415F" w:rsidRPr="00537868" w:rsidRDefault="0029415F" w:rsidP="009B5C0D">
            <w:pPr>
              <w:pStyle w:val="titre-Tableaux"/>
            </w:pPr>
            <w:r w:rsidRPr="00537868">
              <w:t>Illustration</w:t>
            </w:r>
          </w:p>
        </w:tc>
        <w:tc>
          <w:tcPr>
            <w:tcW w:w="2835" w:type="dxa"/>
            <w:vAlign w:val="center"/>
          </w:tcPr>
          <w:p w14:paraId="1E6D29CA" w14:textId="77777777" w:rsidR="0029415F" w:rsidRPr="00537868" w:rsidRDefault="0029415F" w:rsidP="009B5C0D">
            <w:pPr>
              <w:pStyle w:val="Image-centree"/>
            </w:pPr>
            <w:r w:rsidRPr="00537868">
              <w:rPr>
                <w:lang w:val="fr-CH" w:eastAsia="fr-CH"/>
              </w:rPr>
              <w:drawing>
                <wp:inline distT="0" distB="0" distL="0" distR="0" wp14:anchorId="3DBE58BE" wp14:editId="2197CECE">
                  <wp:extent cx="994527" cy="864000"/>
                  <wp:effectExtent l="0" t="0" r="0" b="0"/>
                  <wp:docPr id="2" name="Image 2" descr="https://cdn1-shop.mikroe.com/img/product/rfid-click/rfid-click-large_default-1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1-shop.mikroe.com/img/product/rfid-click/rfid-click-large_default-12x.jpg"/>
                          <pic:cNvPicPr>
                            <a:picLocks noChangeAspect="1" noChangeArrowheads="1"/>
                          </pic:cNvPicPr>
                        </pic:nvPicPr>
                        <pic:blipFill rotWithShape="1">
                          <a:blip r:embed="rId43">
                            <a:extLst>
                              <a:ext uri="{28A0092B-C50C-407E-A947-70E740481C1C}">
                                <a14:useLocalDpi xmlns:a14="http://schemas.microsoft.com/office/drawing/2010/main" val="0"/>
                              </a:ext>
                            </a:extLst>
                          </a:blip>
                          <a:srcRect t="9740" b="3386"/>
                          <a:stretch/>
                        </pic:blipFill>
                        <pic:spPr bwMode="auto">
                          <a:xfrm>
                            <a:off x="0" y="0"/>
                            <a:ext cx="994527" cy="86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835" w:type="dxa"/>
            <w:vAlign w:val="center"/>
          </w:tcPr>
          <w:p w14:paraId="5CE8E7BF" w14:textId="77777777" w:rsidR="0029415F" w:rsidRPr="00537868" w:rsidRDefault="0029415F" w:rsidP="009B5C0D">
            <w:pPr>
              <w:pStyle w:val="Image-centree"/>
            </w:pPr>
            <w:r w:rsidRPr="00537868">
              <w:rPr>
                <w:lang w:val="fr-CH" w:eastAsia="fr-CH"/>
              </w:rPr>
              <w:drawing>
                <wp:inline distT="0" distB="0" distL="0" distR="0" wp14:anchorId="4588694B" wp14:editId="11FE36DE">
                  <wp:extent cx="1170997" cy="864000"/>
                  <wp:effectExtent l="0" t="0" r="0" b="0"/>
                  <wp:docPr id="3" name="Image 3" descr="https://eccel.co.uk/wp-content/uploads/2018/02/UART-B1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ccel.co.uk/wp-content/uploads/2018/02/UART-B1_1-1.jpg"/>
                          <pic:cNvPicPr>
                            <a:picLocks noChangeAspect="1" noChangeArrowheads="1"/>
                          </pic:cNvPicPr>
                        </pic:nvPicPr>
                        <pic:blipFill rotWithShape="1">
                          <a:blip r:embed="rId44">
                            <a:extLst>
                              <a:ext uri="{28A0092B-C50C-407E-A947-70E740481C1C}">
                                <a14:useLocalDpi xmlns:a14="http://schemas.microsoft.com/office/drawing/2010/main" val="0"/>
                              </a:ext>
                            </a:extLst>
                          </a:blip>
                          <a:srcRect t="12603" b="13614"/>
                          <a:stretch/>
                        </pic:blipFill>
                        <pic:spPr bwMode="auto">
                          <a:xfrm>
                            <a:off x="0" y="0"/>
                            <a:ext cx="1170997" cy="864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2155B" w:rsidRPr="00537868" w14:paraId="4E67D337" w14:textId="77777777" w:rsidTr="0062155B">
        <w:trPr>
          <w:trHeight w:val="283"/>
          <w:jc w:val="center"/>
        </w:trPr>
        <w:tc>
          <w:tcPr>
            <w:tcW w:w="1701" w:type="dxa"/>
            <w:vAlign w:val="center"/>
          </w:tcPr>
          <w:p w14:paraId="63E8C42D" w14:textId="77777777" w:rsidR="0029415F" w:rsidRPr="00537868" w:rsidRDefault="0029415F" w:rsidP="009B5C0D">
            <w:pPr>
              <w:pStyle w:val="titre-Tableaux"/>
            </w:pPr>
            <w:r w:rsidRPr="00537868">
              <w:t>Prix</w:t>
            </w:r>
          </w:p>
        </w:tc>
        <w:tc>
          <w:tcPr>
            <w:tcW w:w="2835" w:type="dxa"/>
            <w:vAlign w:val="center"/>
          </w:tcPr>
          <w:p w14:paraId="73BACBBC" w14:textId="0297F43B" w:rsidR="0029415F" w:rsidRPr="00537868" w:rsidRDefault="0029415F" w:rsidP="009B5C0D">
            <w:pPr>
              <w:pStyle w:val="texte-Tableaux"/>
            </w:pPr>
            <w:r w:rsidRPr="00537868">
              <w:t>25</w:t>
            </w:r>
            <w:r w:rsidR="00537868" w:rsidRPr="00537868">
              <w:t>,</w:t>
            </w:r>
            <w:r w:rsidRPr="00537868">
              <w:t>23 CHF</w:t>
            </w:r>
          </w:p>
        </w:tc>
        <w:tc>
          <w:tcPr>
            <w:tcW w:w="2835" w:type="dxa"/>
            <w:vAlign w:val="center"/>
          </w:tcPr>
          <w:p w14:paraId="6026DFE2" w14:textId="6792C218" w:rsidR="0029415F" w:rsidRPr="00537868" w:rsidRDefault="0029415F" w:rsidP="009B5C0D">
            <w:pPr>
              <w:pStyle w:val="texte-Tableaux"/>
            </w:pPr>
            <w:r w:rsidRPr="00537868">
              <w:t>34</w:t>
            </w:r>
            <w:r w:rsidR="00537868" w:rsidRPr="00537868">
              <w:t>,</w:t>
            </w:r>
            <w:r w:rsidRPr="00537868">
              <w:t>82 CHF</w:t>
            </w:r>
          </w:p>
        </w:tc>
      </w:tr>
      <w:tr w:rsidR="0062155B" w:rsidRPr="00537868" w14:paraId="316B8665" w14:textId="77777777" w:rsidTr="0062155B">
        <w:trPr>
          <w:trHeight w:val="283"/>
          <w:jc w:val="center"/>
        </w:trPr>
        <w:tc>
          <w:tcPr>
            <w:tcW w:w="1701" w:type="dxa"/>
            <w:vAlign w:val="center"/>
          </w:tcPr>
          <w:p w14:paraId="001ED753" w14:textId="77777777" w:rsidR="0029415F" w:rsidRPr="00537868" w:rsidRDefault="0029415F" w:rsidP="009B5C0D">
            <w:pPr>
              <w:pStyle w:val="titre-Tableaux"/>
            </w:pPr>
            <w:r w:rsidRPr="00537868">
              <w:t>Interface</w:t>
            </w:r>
          </w:p>
        </w:tc>
        <w:tc>
          <w:tcPr>
            <w:tcW w:w="2835" w:type="dxa"/>
            <w:vAlign w:val="center"/>
          </w:tcPr>
          <w:p w14:paraId="3A3745AC" w14:textId="3F61065C" w:rsidR="0029415F" w:rsidRPr="00537868" w:rsidRDefault="00567DE9" w:rsidP="009B5C0D">
            <w:pPr>
              <w:pStyle w:val="texte-Tableaux"/>
            </w:pPr>
            <w:r w:rsidRPr="00537868">
              <w:t xml:space="preserve">UART, </w:t>
            </w:r>
            <w:r w:rsidR="0029415F" w:rsidRPr="00537868">
              <w:t xml:space="preserve">SPI </w:t>
            </w:r>
          </w:p>
        </w:tc>
        <w:tc>
          <w:tcPr>
            <w:tcW w:w="2835" w:type="dxa"/>
            <w:vAlign w:val="center"/>
          </w:tcPr>
          <w:p w14:paraId="7578AC01" w14:textId="2B42C8FA" w:rsidR="0029415F" w:rsidRPr="00537868" w:rsidRDefault="0029415F" w:rsidP="009B5C0D">
            <w:pPr>
              <w:pStyle w:val="texte-Tableaux"/>
            </w:pPr>
            <w:r w:rsidRPr="00537868">
              <w:t>UART</w:t>
            </w:r>
            <w:r w:rsidR="00567DE9" w:rsidRPr="00537868">
              <w:t>, GPIO</w:t>
            </w:r>
          </w:p>
        </w:tc>
      </w:tr>
      <w:tr w:rsidR="0062155B" w:rsidRPr="00537868" w14:paraId="414C5B8A" w14:textId="77777777" w:rsidTr="0062155B">
        <w:trPr>
          <w:trHeight w:val="283"/>
          <w:jc w:val="center"/>
        </w:trPr>
        <w:tc>
          <w:tcPr>
            <w:tcW w:w="1701" w:type="dxa"/>
            <w:vAlign w:val="center"/>
          </w:tcPr>
          <w:p w14:paraId="050F970E" w14:textId="77777777" w:rsidR="0029415F" w:rsidRPr="00537868" w:rsidRDefault="0029415F" w:rsidP="009B5C0D">
            <w:pPr>
              <w:pStyle w:val="titre-Tableaux"/>
            </w:pPr>
            <w:r w:rsidRPr="00537868">
              <w:t>Taille</w:t>
            </w:r>
          </w:p>
        </w:tc>
        <w:tc>
          <w:tcPr>
            <w:tcW w:w="2835" w:type="dxa"/>
            <w:vAlign w:val="center"/>
          </w:tcPr>
          <w:p w14:paraId="422296B4" w14:textId="659C0DC7" w:rsidR="0029415F" w:rsidRPr="00537868" w:rsidRDefault="0029415F" w:rsidP="009B5C0D">
            <w:pPr>
              <w:pStyle w:val="texte-Tableaux"/>
            </w:pPr>
            <w:r w:rsidRPr="00537868">
              <w:t>57</w:t>
            </w:r>
            <w:r w:rsidR="00537868" w:rsidRPr="00537868">
              <w:t>,</w:t>
            </w:r>
            <w:r w:rsidRPr="00537868">
              <w:t>15 x 25</w:t>
            </w:r>
            <w:r w:rsidR="00537868" w:rsidRPr="00537868">
              <w:t>,</w:t>
            </w:r>
            <w:r w:rsidRPr="00537868">
              <w:t>4 mm</w:t>
            </w:r>
          </w:p>
        </w:tc>
        <w:tc>
          <w:tcPr>
            <w:tcW w:w="2835" w:type="dxa"/>
            <w:vAlign w:val="center"/>
          </w:tcPr>
          <w:p w14:paraId="43FC4E15" w14:textId="77777777" w:rsidR="0029415F" w:rsidRPr="00537868" w:rsidRDefault="0029415F" w:rsidP="009B5C0D">
            <w:pPr>
              <w:pStyle w:val="texte-Tableaux"/>
            </w:pPr>
            <w:r w:rsidRPr="00537868">
              <w:t>75 x 50 mm</w:t>
            </w:r>
          </w:p>
        </w:tc>
      </w:tr>
      <w:tr w:rsidR="0062155B" w:rsidRPr="00537868" w14:paraId="69ED82A1" w14:textId="77777777" w:rsidTr="0062155B">
        <w:trPr>
          <w:trHeight w:val="283"/>
          <w:jc w:val="center"/>
        </w:trPr>
        <w:tc>
          <w:tcPr>
            <w:tcW w:w="1701" w:type="dxa"/>
            <w:vAlign w:val="center"/>
          </w:tcPr>
          <w:p w14:paraId="296083CB" w14:textId="77777777" w:rsidR="0029415F" w:rsidRPr="00537868" w:rsidRDefault="0029415F" w:rsidP="009B5C0D">
            <w:pPr>
              <w:pStyle w:val="titre-Tableaux"/>
            </w:pPr>
            <w:r w:rsidRPr="00537868">
              <w:t>Connecteur</w:t>
            </w:r>
          </w:p>
        </w:tc>
        <w:tc>
          <w:tcPr>
            <w:tcW w:w="2835" w:type="dxa"/>
            <w:vAlign w:val="center"/>
          </w:tcPr>
          <w:p w14:paraId="76ACC13C" w14:textId="77777777" w:rsidR="0029415F" w:rsidRPr="00537868" w:rsidRDefault="0029415F" w:rsidP="009B5C0D">
            <w:pPr>
              <w:pStyle w:val="texte-Tableaux"/>
            </w:pPr>
            <w:proofErr w:type="spellStart"/>
            <w:r w:rsidRPr="00537868">
              <w:t>mikroBUS</w:t>
            </w:r>
            <w:proofErr w:type="spellEnd"/>
          </w:p>
        </w:tc>
        <w:tc>
          <w:tcPr>
            <w:tcW w:w="2835" w:type="dxa"/>
            <w:vAlign w:val="center"/>
          </w:tcPr>
          <w:p w14:paraId="5C7E075E" w14:textId="6A620994" w:rsidR="0029415F" w:rsidRPr="00537868" w:rsidRDefault="00537868" w:rsidP="009B5C0D">
            <w:pPr>
              <w:pStyle w:val="texte-Tableaux"/>
            </w:pPr>
            <w:r w:rsidRPr="00537868">
              <w:t>Header</w:t>
            </w:r>
            <w:r w:rsidR="0029415F" w:rsidRPr="00537868">
              <w:t xml:space="preserve"> 2</w:t>
            </w:r>
            <w:r w:rsidRPr="00537868">
              <w:t>,</w:t>
            </w:r>
            <w:r w:rsidR="0029415F" w:rsidRPr="00537868">
              <w:t>54</w:t>
            </w:r>
            <w:r w:rsidRPr="00537868">
              <w:t xml:space="preserve"> ou</w:t>
            </w:r>
            <w:r w:rsidR="0029415F" w:rsidRPr="00537868">
              <w:t xml:space="preserve"> 2mm</w:t>
            </w:r>
          </w:p>
        </w:tc>
      </w:tr>
      <w:tr w:rsidR="0062155B" w:rsidRPr="00537868" w14:paraId="61E75209" w14:textId="77777777" w:rsidTr="0062155B">
        <w:trPr>
          <w:trHeight w:val="283"/>
          <w:jc w:val="center"/>
        </w:trPr>
        <w:tc>
          <w:tcPr>
            <w:tcW w:w="1701" w:type="dxa"/>
            <w:vAlign w:val="center"/>
          </w:tcPr>
          <w:p w14:paraId="57B94064" w14:textId="77777777" w:rsidR="0029415F" w:rsidRPr="00537868" w:rsidRDefault="0029415F" w:rsidP="009B5C0D">
            <w:pPr>
              <w:pStyle w:val="titre-Tableaux"/>
            </w:pPr>
            <w:r w:rsidRPr="00537868">
              <w:t>Avantages</w:t>
            </w:r>
          </w:p>
        </w:tc>
        <w:tc>
          <w:tcPr>
            <w:tcW w:w="2835" w:type="dxa"/>
            <w:vAlign w:val="center"/>
          </w:tcPr>
          <w:p w14:paraId="78E8175D" w14:textId="77777777" w:rsidR="0029415F" w:rsidRPr="00537868" w:rsidRDefault="0029415F" w:rsidP="009B5C0D">
            <w:pPr>
              <w:pStyle w:val="texte-Tableaux"/>
            </w:pPr>
            <w:r w:rsidRPr="00537868">
              <w:t>Déjà utilisé au sein de l’ES</w:t>
            </w:r>
          </w:p>
        </w:tc>
        <w:tc>
          <w:tcPr>
            <w:tcW w:w="2835" w:type="dxa"/>
            <w:vAlign w:val="center"/>
          </w:tcPr>
          <w:p w14:paraId="794EF252" w14:textId="583B4D05" w:rsidR="0029415F" w:rsidRDefault="0029415F" w:rsidP="009B5C0D">
            <w:pPr>
              <w:pStyle w:val="texte-Tableaux"/>
            </w:pPr>
            <w:r w:rsidRPr="00537868">
              <w:t>Placement</w:t>
            </w:r>
            <w:r w:rsidR="00537868" w:rsidRPr="00537868">
              <w:t xml:space="preserve"> </w:t>
            </w:r>
            <w:r w:rsidR="00F811A1">
              <w:t>libre dans le boitier</w:t>
            </w:r>
          </w:p>
          <w:p w14:paraId="7AD53F38" w14:textId="2D8B0F14" w:rsidR="00537868" w:rsidRPr="00537868" w:rsidRDefault="00F811A1" w:rsidP="009B5C0D">
            <w:pPr>
              <w:pStyle w:val="texte-Tableaux"/>
            </w:pPr>
            <w:r>
              <w:t>Programmation simplifiée</w:t>
            </w:r>
          </w:p>
        </w:tc>
      </w:tr>
      <w:tr w:rsidR="0062155B" w:rsidRPr="00537868" w14:paraId="282BE82F" w14:textId="77777777" w:rsidTr="0062155B">
        <w:trPr>
          <w:trHeight w:val="283"/>
          <w:jc w:val="center"/>
        </w:trPr>
        <w:tc>
          <w:tcPr>
            <w:tcW w:w="1701" w:type="dxa"/>
            <w:vAlign w:val="center"/>
          </w:tcPr>
          <w:p w14:paraId="02430581" w14:textId="77777777" w:rsidR="0029415F" w:rsidRPr="00537868" w:rsidRDefault="0029415F" w:rsidP="009B5C0D">
            <w:pPr>
              <w:pStyle w:val="titre-Tableaux"/>
            </w:pPr>
            <w:r w:rsidRPr="00537868">
              <w:t>Inconvénients</w:t>
            </w:r>
          </w:p>
        </w:tc>
        <w:tc>
          <w:tcPr>
            <w:tcW w:w="2835" w:type="dxa"/>
            <w:vAlign w:val="center"/>
          </w:tcPr>
          <w:p w14:paraId="33FD479E" w14:textId="3226CEE0" w:rsidR="0029415F" w:rsidRPr="00537868" w:rsidRDefault="0029415F" w:rsidP="009B5C0D">
            <w:pPr>
              <w:pStyle w:val="texte-Tableaux"/>
            </w:pPr>
            <w:r w:rsidRPr="00537868">
              <w:t xml:space="preserve">Antenne </w:t>
            </w:r>
            <w:r w:rsidR="00537868">
              <w:t xml:space="preserve">à </w:t>
            </w:r>
            <w:r w:rsidRPr="00537868">
              <w:t>faible portée</w:t>
            </w:r>
          </w:p>
        </w:tc>
        <w:tc>
          <w:tcPr>
            <w:tcW w:w="2835" w:type="dxa"/>
            <w:vAlign w:val="center"/>
          </w:tcPr>
          <w:p w14:paraId="169AF461" w14:textId="77777777" w:rsidR="0029415F" w:rsidRDefault="00537868" w:rsidP="009B5C0D">
            <w:pPr>
              <w:pStyle w:val="texte-Tableaux"/>
            </w:pPr>
            <w:r>
              <w:t>Coût plus élevé</w:t>
            </w:r>
          </w:p>
          <w:p w14:paraId="16B13ADD" w14:textId="0914E3D8" w:rsidR="00537868" w:rsidRPr="00537868" w:rsidRDefault="00537868" w:rsidP="0062155B">
            <w:pPr>
              <w:pStyle w:val="texte-Tableaux"/>
              <w:keepNext/>
            </w:pPr>
            <w:r>
              <w:t>Taille plus grande</w:t>
            </w:r>
          </w:p>
        </w:tc>
      </w:tr>
    </w:tbl>
    <w:p w14:paraId="173D6299" w14:textId="7826CF5B" w:rsidR="0062155B" w:rsidRDefault="0062155B">
      <w:pPr>
        <w:pStyle w:val="Lgende"/>
      </w:pPr>
      <w:bookmarkStart w:id="63" w:name="_Toc146463666"/>
      <w:r>
        <w:t xml:space="preserve">Tableau </w:t>
      </w:r>
      <w:r w:rsidR="008526A6">
        <w:fldChar w:fldCharType="begin"/>
      </w:r>
      <w:r w:rsidR="008526A6">
        <w:instrText xml:space="preserve"> SEQ Tableau \* ARABIC </w:instrText>
      </w:r>
      <w:r w:rsidR="008526A6">
        <w:fldChar w:fldCharType="separate"/>
      </w:r>
      <w:r w:rsidR="008526A6">
        <w:rPr>
          <w:noProof/>
        </w:rPr>
        <w:t>11</w:t>
      </w:r>
      <w:r w:rsidR="008526A6">
        <w:fldChar w:fldCharType="end"/>
      </w:r>
      <w:r>
        <w:t xml:space="preserve"> : Comparaison des modules RFID</w:t>
      </w:r>
      <w:bookmarkEnd w:id="63"/>
    </w:p>
    <w:p w14:paraId="15FCFCBF" w14:textId="77777777" w:rsidR="00470851" w:rsidRDefault="00470851" w:rsidP="005D7F11">
      <w:r>
        <w:t>Le</w:t>
      </w:r>
      <w:r w:rsidR="003A2201" w:rsidRPr="003A2201">
        <w:t xml:space="preserve"> choix final s'est porté sur le module « </w:t>
      </w:r>
      <w:proofErr w:type="spellStart"/>
      <w:r w:rsidR="003A2201" w:rsidRPr="003A2201">
        <w:t>Chilli</w:t>
      </w:r>
      <w:proofErr w:type="spellEnd"/>
      <w:r w:rsidR="003A2201" w:rsidRPr="003A2201">
        <w:t xml:space="preserve"> UART B1 » en raison de sa liberté de placement dans le boîtier, </w:t>
      </w:r>
      <w:r>
        <w:t xml:space="preserve">prévu </w:t>
      </w:r>
      <w:r w:rsidR="003A2201" w:rsidRPr="003A2201">
        <w:t>sur le dessus, ainsi que de sa portée d'antenne. Il sera connecté</w:t>
      </w:r>
      <w:r>
        <w:t xml:space="preserve"> au circuit via un connecteur 2mm. </w:t>
      </w:r>
      <w:r w:rsidRPr="00470851">
        <w:t xml:space="preserve">Cependant, l'ES a demandé l'intégration d'une empreinte « </w:t>
      </w:r>
      <w:proofErr w:type="spellStart"/>
      <w:r w:rsidRPr="00470851">
        <w:t>mikroBUS</w:t>
      </w:r>
      <w:proofErr w:type="spellEnd"/>
      <w:r w:rsidRPr="00470851">
        <w:t xml:space="preserve"> » dans le système pour d'éventuels développements futurs, sans nécessité d'exécution immédiate</w:t>
      </w:r>
      <w:r>
        <w:t>.</w:t>
      </w:r>
    </w:p>
    <w:p w14:paraId="221EB038" w14:textId="77777777" w:rsidR="00470851" w:rsidRDefault="00470851" w:rsidP="00470851">
      <w:pPr>
        <w:pStyle w:val="Image-centree"/>
      </w:pPr>
      <w:r w:rsidRPr="00470851">
        <w:rPr>
          <w:lang w:val="fr-CH" w:eastAsia="fr-CH"/>
        </w:rPr>
        <w:drawing>
          <wp:inline distT="0" distB="0" distL="0" distR="0" wp14:anchorId="121EBB07" wp14:editId="301D35AF">
            <wp:extent cx="3551860" cy="1260000"/>
            <wp:effectExtent l="19050" t="19050" r="10795" b="1651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551860" cy="1260000"/>
                    </a:xfrm>
                    <a:prstGeom prst="rect">
                      <a:avLst/>
                    </a:prstGeom>
                    <a:noFill/>
                    <a:ln w="12700">
                      <a:solidFill>
                        <a:schemeClr val="tx1"/>
                      </a:solidFill>
                    </a:ln>
                  </pic:spPr>
                </pic:pic>
              </a:graphicData>
            </a:graphic>
          </wp:inline>
        </w:drawing>
      </w:r>
    </w:p>
    <w:p w14:paraId="770D8ED4" w14:textId="6471052F" w:rsidR="0029415F" w:rsidRPr="00537868" w:rsidRDefault="00470851" w:rsidP="00470851">
      <w:pPr>
        <w:pStyle w:val="Lgende"/>
      </w:pPr>
      <w:bookmarkStart w:id="64" w:name="_Toc146463650"/>
      <w:r>
        <w:t xml:space="preserve">Figure </w:t>
      </w:r>
      <w:r>
        <w:fldChar w:fldCharType="begin"/>
      </w:r>
      <w:r>
        <w:instrText xml:space="preserve"> SEQ Figure \* ARABIC </w:instrText>
      </w:r>
      <w:r>
        <w:fldChar w:fldCharType="separate"/>
      </w:r>
      <w:r w:rsidR="00663E5E">
        <w:rPr>
          <w:noProof/>
        </w:rPr>
        <w:t>15</w:t>
      </w:r>
      <w:r>
        <w:rPr>
          <w:noProof/>
        </w:rPr>
        <w:fldChar w:fldCharType="end"/>
      </w:r>
      <w:r>
        <w:t xml:space="preserve"> : Schéma des connecteurs des modules RFID</w:t>
      </w:r>
      <w:bookmarkEnd w:id="64"/>
    </w:p>
    <w:p w14:paraId="399A0564" w14:textId="71B3AEBA" w:rsidR="00531FDB" w:rsidRPr="00537868" w:rsidRDefault="00531FDB" w:rsidP="00D97689">
      <w:pPr>
        <w:pStyle w:val="Titre2"/>
      </w:pPr>
      <w:bookmarkStart w:id="65" w:name="_Toc146463591"/>
      <w:proofErr w:type="spellStart"/>
      <w:r w:rsidRPr="00537868">
        <w:lastRenderedPageBreak/>
        <w:t>LED</w:t>
      </w:r>
      <w:r w:rsidR="00DF7743">
        <w:t>s</w:t>
      </w:r>
      <w:proofErr w:type="spellEnd"/>
      <w:r w:rsidR="00DF7743">
        <w:t xml:space="preserve"> d’interface</w:t>
      </w:r>
      <w:bookmarkEnd w:id="65"/>
    </w:p>
    <w:p w14:paraId="444139E3" w14:textId="2E3D38FE" w:rsidR="00013E04" w:rsidRDefault="00DF7743" w:rsidP="00376C41">
      <w:r>
        <w:t>Trois</w:t>
      </w:r>
      <w:r w:rsidR="00D02187" w:rsidRPr="00537868">
        <w:t xml:space="preserve"> </w:t>
      </w:r>
      <w:proofErr w:type="spellStart"/>
      <w:r w:rsidR="00D02187" w:rsidRPr="00537868">
        <w:t>LED</w:t>
      </w:r>
      <w:r>
        <w:t>s</w:t>
      </w:r>
      <w:proofErr w:type="spellEnd"/>
      <w:r w:rsidR="00D02187" w:rsidRPr="00537868">
        <w:t xml:space="preserve"> extérieurs ont pour but d’informer l’utilisateur</w:t>
      </w:r>
      <w:r w:rsidR="00013E04">
        <w:t xml:space="preserve"> sur l’état du système. </w:t>
      </w:r>
      <w:r>
        <w:t>Notamment pour avertir sur l’extinction du système, si une communication Wi-Fi ou Ethernet a lieu et si le badge RFID a été accepté ou non.</w:t>
      </w:r>
    </w:p>
    <w:p w14:paraId="0FC64820" w14:textId="42A56547" w:rsidR="00DF7743" w:rsidRDefault="00EC5E35" w:rsidP="00376C41">
      <w:r>
        <w:t xml:space="preserve">Des </w:t>
      </w:r>
      <w:proofErr w:type="spellStart"/>
      <w:r>
        <w:t>LEDs</w:t>
      </w:r>
      <w:proofErr w:type="spellEnd"/>
      <w:r>
        <w:t xml:space="preserve"> RGB sont utilisées avec des drivers dédiés. Des </w:t>
      </w:r>
      <w:proofErr w:type="spellStart"/>
      <w:r>
        <w:t>LEDs</w:t>
      </w:r>
      <w:proofErr w:type="spellEnd"/>
      <w:r>
        <w:t xml:space="preserve"> bicolores étaient prévues, mais le choix s'est porté sur les </w:t>
      </w:r>
      <w:proofErr w:type="spellStart"/>
      <w:r>
        <w:t>LEDs</w:t>
      </w:r>
      <w:proofErr w:type="spellEnd"/>
      <w:r>
        <w:t xml:space="preserve"> RGB pour plus de possibilités sans différence de coût. </w:t>
      </w:r>
      <w:r w:rsidR="00770B33">
        <w:t xml:space="preserve">Il s’agit d’une décision purement esthétique afin d’offrir plus de possibilités. Leur utilisation pourra être étudié et envisagé dans de futurs projets de l’ES. </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06145D" w:rsidRPr="008E40AF" w14:paraId="6B972193" w14:textId="77777777" w:rsidTr="00117117">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3DD4B1B" w14:textId="37B39D31" w:rsidR="0006145D" w:rsidRPr="00395B8E" w:rsidRDefault="00F61F48" w:rsidP="00395B8E">
            <w:pPr>
              <w:pStyle w:val="titre-Tableaux"/>
              <w:rPr>
                <w:lang w:val="en-US"/>
              </w:rPr>
            </w:pPr>
            <w:r w:rsidRPr="00395B8E">
              <w:rPr>
                <w:lang w:val="en-US"/>
              </w:rPr>
              <w:t xml:space="preserve">LED </w:t>
            </w:r>
            <w:proofErr w:type="spellStart"/>
            <w:r w:rsidRPr="00395B8E">
              <w:rPr>
                <w:lang w:val="en-US"/>
              </w:rPr>
              <w:t>d’interface</w:t>
            </w:r>
            <w:proofErr w:type="spellEnd"/>
            <w:r w:rsidRPr="00395B8E">
              <w:rPr>
                <w:lang w:val="en-US"/>
              </w:rPr>
              <w:t xml:space="preserve"> RGB (x3)</w:t>
            </w:r>
            <w:r w:rsidR="00395B8E" w:rsidRPr="00395B8E">
              <w:rPr>
                <w:lang w:val="en-US"/>
              </w:rPr>
              <w:tab/>
            </w:r>
            <w:hyperlink r:id="rId46" w:history="1">
              <w:r w:rsidR="00395B8E" w:rsidRPr="00395B8E">
                <w:rPr>
                  <w:rStyle w:val="Lienhypertexte"/>
                  <w:lang w:val="en-US"/>
                </w:rPr>
                <w:t>Datasheet</w:t>
              </w:r>
            </w:hyperlink>
            <w:r w:rsidR="00395B8E">
              <w:rPr>
                <w:lang w:val="en-US"/>
              </w:rPr>
              <w:t xml:space="preserve"> </w:t>
            </w:r>
            <w:r w:rsidR="00395B8E">
              <w:rPr>
                <w:lang w:val="en-US"/>
              </w:rPr>
              <w:fldChar w:fldCharType="begin"/>
            </w:r>
            <w:r w:rsidR="00395B8E">
              <w:rPr>
                <w:lang w:val="en-US"/>
              </w:rPr>
              <w:instrText xml:space="preserve"> ADDIN ZOTERO_ITEM CSL_CITATION {"citationID":"akbx7DCd","properties":{"formattedCitation":"[16]","plainCitation":"[16]","noteIndex":0},"citationItems":[{"id":70,"uris":["http://zotero.org/users/10756185/items/XKIKMMF8"],"itemData":{"id":70,"type":"document","title":"WE-RGB-150141M173100.pdf","URL":"https://www.we-online.com/components/products/datasheet/150141M173100.pdf","accessed":{"date-parts":[["2023",9,24]]},"citation-key":""}}],"schema":"https://github.com/citation-style-language/schema/raw/master/csl-citation.json"} </w:instrText>
            </w:r>
            <w:r w:rsidR="00395B8E">
              <w:rPr>
                <w:lang w:val="en-US"/>
              </w:rPr>
              <w:fldChar w:fldCharType="separate"/>
            </w:r>
            <w:r w:rsidR="00395B8E" w:rsidRPr="00395B8E">
              <w:rPr>
                <w:lang w:val="en-US"/>
              </w:rPr>
              <w:t>[16]</w:t>
            </w:r>
            <w:r w:rsidR="00395B8E">
              <w:rPr>
                <w:lang w:val="en-US"/>
              </w:rPr>
              <w:fldChar w:fldCharType="end"/>
            </w:r>
          </w:p>
        </w:tc>
      </w:tr>
      <w:tr w:rsidR="00EC5E35" w:rsidRPr="00537868" w14:paraId="1CBBEFFC" w14:textId="77777777" w:rsidTr="00117117">
        <w:trPr>
          <w:trHeight w:val="283"/>
          <w:jc w:val="center"/>
        </w:trPr>
        <w:tc>
          <w:tcPr>
            <w:tcW w:w="2551" w:type="dxa"/>
            <w:tcBorders>
              <w:top w:val="single" w:sz="8" w:space="0" w:color="auto"/>
              <w:bottom w:val="single" w:sz="4" w:space="0" w:color="auto"/>
              <w:right w:val="single" w:sz="4" w:space="0" w:color="auto"/>
            </w:tcBorders>
            <w:vAlign w:val="center"/>
          </w:tcPr>
          <w:p w14:paraId="1FEFEB48" w14:textId="5D7F8F95" w:rsidR="00EC5E35" w:rsidRPr="00537868" w:rsidRDefault="00EC5E35" w:rsidP="00EC5E35">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5221EBC4" w14:textId="1757F4B3" w:rsidR="00EC5E35" w:rsidRPr="00537868" w:rsidRDefault="00EC5E35" w:rsidP="00EC5E35">
            <w:pPr>
              <w:pStyle w:val="texte-Tableaux"/>
            </w:pPr>
            <w:proofErr w:type="spellStart"/>
            <w:r w:rsidRPr="00EC5E35">
              <w:t>Würth</w:t>
            </w:r>
            <w:proofErr w:type="spellEnd"/>
            <w:r w:rsidRPr="00EC5E35">
              <w:t xml:space="preserve"> </w:t>
            </w:r>
            <w:proofErr w:type="spellStart"/>
            <w:r w:rsidRPr="00EC5E35">
              <w:t>Elektronik</w:t>
            </w:r>
            <w:proofErr w:type="spellEnd"/>
          </w:p>
        </w:tc>
        <w:tc>
          <w:tcPr>
            <w:tcW w:w="2835" w:type="dxa"/>
            <w:vMerge w:val="restart"/>
            <w:tcBorders>
              <w:top w:val="single" w:sz="8" w:space="0" w:color="auto"/>
              <w:left w:val="single" w:sz="8" w:space="0" w:color="auto"/>
              <w:bottom w:val="single" w:sz="8" w:space="0" w:color="auto"/>
            </w:tcBorders>
            <w:vAlign w:val="center"/>
          </w:tcPr>
          <w:p w14:paraId="7A5EAA65" w14:textId="3F1FC38E" w:rsidR="00EC5E35" w:rsidRPr="00537868" w:rsidRDefault="00EC5E35" w:rsidP="00EC5E35">
            <w:pPr>
              <w:pStyle w:val="Image-centree"/>
            </w:pPr>
            <w:r>
              <w:rPr>
                <w:lang w:val="fr-CH" w:eastAsia="fr-CH"/>
              </w:rPr>
              <w:drawing>
                <wp:inline distT="0" distB="0" distL="0" distR="0" wp14:anchorId="418386FF" wp14:editId="069DB5DF">
                  <wp:extent cx="684288" cy="648000"/>
                  <wp:effectExtent l="0" t="0" r="1905" b="0"/>
                  <wp:docPr id="198327705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84288" cy="648000"/>
                          </a:xfrm>
                          <a:prstGeom prst="rect">
                            <a:avLst/>
                          </a:prstGeom>
                          <a:noFill/>
                        </pic:spPr>
                      </pic:pic>
                    </a:graphicData>
                  </a:graphic>
                </wp:inline>
              </w:drawing>
            </w:r>
          </w:p>
        </w:tc>
      </w:tr>
      <w:tr w:rsidR="00EC5E35" w:rsidRPr="00537868" w14:paraId="0025C25D" w14:textId="77777777" w:rsidTr="00117117">
        <w:trPr>
          <w:trHeight w:val="283"/>
          <w:jc w:val="center"/>
        </w:trPr>
        <w:tc>
          <w:tcPr>
            <w:tcW w:w="2551" w:type="dxa"/>
            <w:tcBorders>
              <w:top w:val="single" w:sz="4" w:space="0" w:color="auto"/>
              <w:bottom w:val="single" w:sz="4" w:space="0" w:color="auto"/>
              <w:right w:val="single" w:sz="4" w:space="0" w:color="auto"/>
            </w:tcBorders>
            <w:vAlign w:val="center"/>
          </w:tcPr>
          <w:p w14:paraId="29A8B956" w14:textId="2030C409" w:rsidR="00EC5E35" w:rsidRDefault="00EC5E35" w:rsidP="00EC5E35">
            <w:pPr>
              <w:pStyle w:val="texte-Tableaux"/>
            </w:pPr>
            <w:r w:rsidRPr="00537868">
              <w:t>N° de fabricant</w:t>
            </w:r>
          </w:p>
        </w:tc>
        <w:tc>
          <w:tcPr>
            <w:tcW w:w="2268" w:type="dxa"/>
            <w:tcBorders>
              <w:left w:val="single" w:sz="4" w:space="0" w:color="auto"/>
            </w:tcBorders>
            <w:vAlign w:val="center"/>
          </w:tcPr>
          <w:p w14:paraId="48DAD037" w14:textId="09DD5C9F" w:rsidR="00EC5E35" w:rsidRDefault="00EC5E35" w:rsidP="00EC5E35">
            <w:pPr>
              <w:pStyle w:val="texte-Tableaux"/>
            </w:pPr>
            <w:r w:rsidRPr="00F61F48">
              <w:t>150141M173100</w:t>
            </w:r>
          </w:p>
        </w:tc>
        <w:tc>
          <w:tcPr>
            <w:tcW w:w="850" w:type="dxa"/>
            <w:tcBorders>
              <w:right w:val="single" w:sz="8" w:space="0" w:color="auto"/>
            </w:tcBorders>
            <w:vAlign w:val="center"/>
          </w:tcPr>
          <w:p w14:paraId="0D729BC2" w14:textId="77777777" w:rsidR="00EC5E35" w:rsidRPr="00537868" w:rsidRDefault="00EC5E35" w:rsidP="00EC5E35">
            <w:pPr>
              <w:pStyle w:val="texte-Tableaux"/>
            </w:pPr>
          </w:p>
        </w:tc>
        <w:tc>
          <w:tcPr>
            <w:tcW w:w="2835" w:type="dxa"/>
            <w:vMerge/>
            <w:tcBorders>
              <w:top w:val="single" w:sz="4" w:space="0" w:color="auto"/>
              <w:left w:val="single" w:sz="8" w:space="0" w:color="auto"/>
              <w:bottom w:val="single" w:sz="8" w:space="0" w:color="auto"/>
            </w:tcBorders>
            <w:vAlign w:val="center"/>
          </w:tcPr>
          <w:p w14:paraId="00CE29C9" w14:textId="77777777" w:rsidR="00EC5E35" w:rsidRPr="00537868" w:rsidRDefault="00EC5E35" w:rsidP="00EC5E35"/>
        </w:tc>
      </w:tr>
      <w:tr w:rsidR="00EC5E35" w:rsidRPr="00537868" w14:paraId="6A596276" w14:textId="77777777" w:rsidTr="00117117">
        <w:trPr>
          <w:trHeight w:val="283"/>
          <w:jc w:val="center"/>
        </w:trPr>
        <w:tc>
          <w:tcPr>
            <w:tcW w:w="2551" w:type="dxa"/>
            <w:tcBorders>
              <w:top w:val="single" w:sz="4" w:space="0" w:color="auto"/>
              <w:bottom w:val="single" w:sz="4" w:space="0" w:color="auto"/>
              <w:right w:val="single" w:sz="4" w:space="0" w:color="auto"/>
            </w:tcBorders>
            <w:vAlign w:val="center"/>
          </w:tcPr>
          <w:p w14:paraId="70F263CC" w14:textId="1EFA9EC5" w:rsidR="00EC5E35" w:rsidRPr="00537868" w:rsidRDefault="00EC5E35" w:rsidP="00EC5E35">
            <w:pPr>
              <w:pStyle w:val="texte-Tableaux"/>
            </w:pPr>
            <w:r>
              <w:t>Tension directe</w:t>
            </w:r>
          </w:p>
        </w:tc>
        <w:tc>
          <w:tcPr>
            <w:tcW w:w="2268" w:type="dxa"/>
            <w:tcBorders>
              <w:left w:val="single" w:sz="4" w:space="0" w:color="auto"/>
            </w:tcBorders>
            <w:vAlign w:val="center"/>
          </w:tcPr>
          <w:p w14:paraId="1DEB6D5E" w14:textId="4A3A3BB3" w:rsidR="00EC5E35" w:rsidRPr="00537868" w:rsidRDefault="00EC5E35" w:rsidP="00EC5E35">
            <w:pPr>
              <w:pStyle w:val="texte-Tableaux"/>
            </w:pPr>
            <w:r>
              <w:t>R 2,0 - V 3,2 - B 3,2</w:t>
            </w:r>
          </w:p>
        </w:tc>
        <w:tc>
          <w:tcPr>
            <w:tcW w:w="850" w:type="dxa"/>
            <w:tcBorders>
              <w:right w:val="single" w:sz="8" w:space="0" w:color="auto"/>
            </w:tcBorders>
            <w:vAlign w:val="center"/>
          </w:tcPr>
          <w:p w14:paraId="6BCF641F" w14:textId="77777777" w:rsidR="00EC5E35" w:rsidRPr="00537868" w:rsidRDefault="00EC5E35" w:rsidP="00EC5E35">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0E40E337" w14:textId="77777777" w:rsidR="00EC5E35" w:rsidRPr="00537868" w:rsidRDefault="00EC5E35" w:rsidP="00EC5E35"/>
        </w:tc>
      </w:tr>
      <w:tr w:rsidR="00EC5E35" w:rsidRPr="00537868" w14:paraId="4A0B3AA4" w14:textId="77777777" w:rsidTr="00117117">
        <w:trPr>
          <w:trHeight w:val="283"/>
          <w:jc w:val="center"/>
        </w:trPr>
        <w:tc>
          <w:tcPr>
            <w:tcW w:w="2551" w:type="dxa"/>
            <w:tcBorders>
              <w:top w:val="single" w:sz="4" w:space="0" w:color="auto"/>
              <w:bottom w:val="single" w:sz="8" w:space="0" w:color="auto"/>
              <w:right w:val="single" w:sz="4" w:space="0" w:color="auto"/>
            </w:tcBorders>
            <w:vAlign w:val="center"/>
          </w:tcPr>
          <w:p w14:paraId="7C2B3BBF" w14:textId="1EEDC9F5" w:rsidR="00EC5E35" w:rsidRPr="00537868" w:rsidRDefault="00EC5E35" w:rsidP="00EC5E35">
            <w:pPr>
              <w:pStyle w:val="texte-Tableaux"/>
            </w:pPr>
            <w:r>
              <w:t>Courant maximal</w:t>
            </w:r>
          </w:p>
        </w:tc>
        <w:tc>
          <w:tcPr>
            <w:tcW w:w="2268" w:type="dxa"/>
            <w:tcBorders>
              <w:left w:val="single" w:sz="4" w:space="0" w:color="auto"/>
            </w:tcBorders>
            <w:vAlign w:val="center"/>
          </w:tcPr>
          <w:p w14:paraId="219FFE68" w14:textId="786DD691" w:rsidR="00EC5E35" w:rsidRPr="00537868" w:rsidRDefault="00EC5E35" w:rsidP="00EC5E35">
            <w:pPr>
              <w:pStyle w:val="texte-Tableaux"/>
            </w:pPr>
            <w:r>
              <w:t>30</w:t>
            </w:r>
          </w:p>
        </w:tc>
        <w:tc>
          <w:tcPr>
            <w:tcW w:w="850" w:type="dxa"/>
            <w:tcBorders>
              <w:right w:val="single" w:sz="8" w:space="0" w:color="auto"/>
            </w:tcBorders>
            <w:vAlign w:val="center"/>
          </w:tcPr>
          <w:p w14:paraId="11EFA48A" w14:textId="4BE0BCE7" w:rsidR="00EC5E35" w:rsidRPr="00537868" w:rsidRDefault="00EC5E35" w:rsidP="00EC5E35">
            <w:pPr>
              <w:pStyle w:val="texte-Tableaux"/>
            </w:pPr>
            <w:r>
              <w:t>[mA]</w:t>
            </w:r>
          </w:p>
        </w:tc>
        <w:tc>
          <w:tcPr>
            <w:tcW w:w="2835" w:type="dxa"/>
            <w:vMerge/>
            <w:tcBorders>
              <w:top w:val="single" w:sz="4" w:space="0" w:color="auto"/>
              <w:left w:val="single" w:sz="8" w:space="0" w:color="auto"/>
              <w:bottom w:val="single" w:sz="8" w:space="0" w:color="auto"/>
            </w:tcBorders>
            <w:vAlign w:val="center"/>
          </w:tcPr>
          <w:p w14:paraId="318803EC" w14:textId="77777777" w:rsidR="00EC5E35" w:rsidRPr="00537868" w:rsidRDefault="00EC5E35" w:rsidP="00EC5E35">
            <w:pPr>
              <w:keepNext/>
            </w:pPr>
          </w:p>
        </w:tc>
      </w:tr>
    </w:tbl>
    <w:p w14:paraId="0C24CDC3" w14:textId="4DFD541B" w:rsidR="003E015A" w:rsidRDefault="003E015A">
      <w:pPr>
        <w:pStyle w:val="Lgende"/>
      </w:pPr>
      <w:bookmarkStart w:id="66" w:name="_Toc146463667"/>
      <w:r>
        <w:t xml:space="preserve">Tableau </w:t>
      </w:r>
      <w:r w:rsidR="008526A6">
        <w:fldChar w:fldCharType="begin"/>
      </w:r>
      <w:r w:rsidR="008526A6">
        <w:instrText xml:space="preserve"> SEQ Tableau \* ARABIC </w:instrText>
      </w:r>
      <w:r w:rsidR="008526A6">
        <w:fldChar w:fldCharType="separate"/>
      </w:r>
      <w:r w:rsidR="008526A6">
        <w:rPr>
          <w:noProof/>
        </w:rPr>
        <w:t>12</w:t>
      </w:r>
      <w:r w:rsidR="008526A6">
        <w:fldChar w:fldCharType="end"/>
      </w:r>
      <w:r>
        <w:t xml:space="preserve"> : Caractéristiques principales des </w:t>
      </w:r>
      <w:proofErr w:type="spellStart"/>
      <w:r>
        <w:t>LEDs</w:t>
      </w:r>
      <w:proofErr w:type="spellEnd"/>
      <w:r>
        <w:t xml:space="preserve"> RGB</w:t>
      </w:r>
      <w:bookmarkEnd w:id="66"/>
    </w:p>
    <w:p w14:paraId="7637EFCA" w14:textId="24F365B5" w:rsidR="003009F4" w:rsidRDefault="00CD3C60" w:rsidP="00D12C9D">
      <w:r>
        <w:rPr>
          <w:noProof/>
          <w:lang w:eastAsia="fr-CH"/>
        </w:rPr>
        <mc:AlternateContent>
          <mc:Choice Requires="wps">
            <w:drawing>
              <wp:anchor distT="0" distB="0" distL="114300" distR="114300" simplePos="0" relativeHeight="251677696" behindDoc="1" locked="0" layoutInCell="1" allowOverlap="1" wp14:anchorId="2891A979" wp14:editId="567CDDFF">
                <wp:simplePos x="0" y="0"/>
                <wp:positionH relativeFrom="column">
                  <wp:posOffset>3434715</wp:posOffset>
                </wp:positionH>
                <wp:positionV relativeFrom="paragraph">
                  <wp:posOffset>2433320</wp:posOffset>
                </wp:positionV>
                <wp:extent cx="2320925" cy="635"/>
                <wp:effectExtent l="0" t="0" r="0" b="0"/>
                <wp:wrapTight wrapText="bothSides">
                  <wp:wrapPolygon edited="0">
                    <wp:start x="0" y="0"/>
                    <wp:lineTo x="0" y="21600"/>
                    <wp:lineTo x="21600" y="21600"/>
                    <wp:lineTo x="21600" y="0"/>
                  </wp:wrapPolygon>
                </wp:wrapTight>
                <wp:docPr id="291024711" name="Zone de texte 291024711"/>
                <wp:cNvGraphicFramePr/>
                <a:graphic xmlns:a="http://schemas.openxmlformats.org/drawingml/2006/main">
                  <a:graphicData uri="http://schemas.microsoft.com/office/word/2010/wordprocessingShape">
                    <wps:wsp>
                      <wps:cNvSpPr txBox="1"/>
                      <wps:spPr>
                        <a:xfrm>
                          <a:off x="0" y="0"/>
                          <a:ext cx="2320925" cy="635"/>
                        </a:xfrm>
                        <a:prstGeom prst="rect">
                          <a:avLst/>
                        </a:prstGeom>
                        <a:solidFill>
                          <a:prstClr val="white"/>
                        </a:solidFill>
                        <a:ln>
                          <a:noFill/>
                        </a:ln>
                      </wps:spPr>
                      <wps:txbx>
                        <w:txbxContent>
                          <w:p w14:paraId="51E6F936" w14:textId="0D404EC7" w:rsidR="008E40AF" w:rsidRPr="00BA11E9" w:rsidRDefault="008E40AF" w:rsidP="00CD3C60">
                            <w:pPr>
                              <w:pStyle w:val="Lgende"/>
                              <w:rPr>
                                <w:noProof/>
                              </w:rPr>
                            </w:pPr>
                            <w:bookmarkStart w:id="67" w:name="_Toc146463651"/>
                            <w:r>
                              <w:t xml:space="preserve">Figure </w:t>
                            </w:r>
                            <w:r>
                              <w:fldChar w:fldCharType="begin"/>
                            </w:r>
                            <w:r>
                              <w:instrText xml:space="preserve"> SEQ Figure \* ARABIC </w:instrText>
                            </w:r>
                            <w:r>
                              <w:fldChar w:fldCharType="separate"/>
                            </w:r>
                            <w:r>
                              <w:rPr>
                                <w:noProof/>
                              </w:rPr>
                              <w:t>16</w:t>
                            </w:r>
                            <w:r>
                              <w:rPr>
                                <w:noProof/>
                              </w:rPr>
                              <w:fldChar w:fldCharType="end"/>
                            </w:r>
                            <w:r>
                              <w:t xml:space="preserve"> : Schéma des LEDs RGB d'interface</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1A979" id="Zone de texte 291024711" o:spid="_x0000_s1035" type="#_x0000_t202" style="position:absolute;left:0;text-align:left;margin-left:270.45pt;margin-top:191.6pt;width:182.7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" stroked="f">
                <v:textbox style="mso-fit-shape-to-text:t" inset="0,0,0,0">
                  <w:txbxContent>
                    <w:p w14:paraId="51E6F936" w14:textId="0D404EC7" w:rsidR="008E40AF" w:rsidRPr="00BA11E9" w:rsidRDefault="008E40AF" w:rsidP="00CD3C60">
                      <w:pPr>
                        <w:pStyle w:val="Lgende"/>
                        <w:rPr>
                          <w:noProof/>
                        </w:rPr>
                      </w:pPr>
                      <w:bookmarkStart w:id="68" w:name="_Toc146463651"/>
                      <w:r>
                        <w:t xml:space="preserve">Figure </w:t>
                      </w:r>
                      <w:r>
                        <w:fldChar w:fldCharType="begin"/>
                      </w:r>
                      <w:r>
                        <w:instrText xml:space="preserve"> SEQ Figure \* ARABIC </w:instrText>
                      </w:r>
                      <w:r>
                        <w:fldChar w:fldCharType="separate"/>
                      </w:r>
                      <w:r>
                        <w:rPr>
                          <w:noProof/>
                        </w:rPr>
                        <w:t>16</w:t>
                      </w:r>
                      <w:r>
                        <w:rPr>
                          <w:noProof/>
                        </w:rPr>
                        <w:fldChar w:fldCharType="end"/>
                      </w:r>
                      <w:r>
                        <w:t xml:space="preserve"> : Schéma des LEDs RGB d'interface</w:t>
                      </w:r>
                      <w:bookmarkEnd w:id="68"/>
                    </w:p>
                  </w:txbxContent>
                </v:textbox>
                <w10:wrap type="tight"/>
              </v:shape>
            </w:pict>
          </mc:Fallback>
        </mc:AlternateContent>
      </w:r>
      <w:r w:rsidRPr="00CD3C60">
        <w:rPr>
          <w:noProof/>
          <w:lang w:eastAsia="fr-CH"/>
        </w:rPr>
        <w:drawing>
          <wp:anchor distT="0" distB="0" distL="114300" distR="114300" simplePos="0" relativeHeight="251675648" behindDoc="1" locked="0" layoutInCell="1" allowOverlap="1" wp14:anchorId="14A0CA1A" wp14:editId="32967E28">
            <wp:simplePos x="0" y="0"/>
            <wp:positionH relativeFrom="margin">
              <wp:posOffset>3434715</wp:posOffset>
            </wp:positionH>
            <wp:positionV relativeFrom="paragraph">
              <wp:posOffset>26670</wp:posOffset>
            </wp:positionV>
            <wp:extent cx="2320925" cy="2349500"/>
            <wp:effectExtent l="19050" t="19050" r="22225" b="12700"/>
            <wp:wrapTight wrapText="bothSides">
              <wp:wrapPolygon edited="0">
                <wp:start x="-177" y="-175"/>
                <wp:lineTo x="-177" y="21542"/>
                <wp:lineTo x="21630" y="21542"/>
                <wp:lineTo x="21630" y="-175"/>
                <wp:lineTo x="-177" y="-175"/>
              </wp:wrapPolygon>
            </wp:wrapTight>
            <wp:docPr id="291024710" name="Image 291024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8">
                      <a:extLst>
                        <a:ext uri="{28A0092B-C50C-407E-A947-70E740481C1C}">
                          <a14:useLocalDpi xmlns:a14="http://schemas.microsoft.com/office/drawing/2010/main" val="0"/>
                        </a:ext>
                      </a:extLst>
                    </a:blip>
                    <a:srcRect r="13731"/>
                    <a:stretch/>
                  </pic:blipFill>
                  <pic:spPr bwMode="auto">
                    <a:xfrm>
                      <a:off x="0" y="0"/>
                      <a:ext cx="2320925" cy="2349500"/>
                    </a:xfrm>
                    <a:prstGeom prst="rect">
                      <a:avLst/>
                    </a:prstGeom>
                    <a:noFill/>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C5E35" w:rsidRPr="00EC5E35">
        <w:t xml:space="preserve">Le driver LED comporte 3 canaux, adaptés au contrôle des </w:t>
      </w:r>
      <w:proofErr w:type="spellStart"/>
      <w:r w:rsidR="00EC5E35" w:rsidRPr="00EC5E35">
        <w:t>LEDs</w:t>
      </w:r>
      <w:proofErr w:type="spellEnd"/>
      <w:r w:rsidR="00EC5E35" w:rsidRPr="00EC5E35">
        <w:t xml:space="preserve"> RGB, réduisant la charge de courant au microcontrôleur. </w:t>
      </w:r>
      <w:r w:rsidR="00EC5E35">
        <w:t>Le driver utilise la méthode « </w:t>
      </w:r>
      <w:proofErr w:type="spellStart"/>
      <w:r w:rsidR="00EC5E35" w:rsidRPr="00EC5E35">
        <w:t>Grayscale</w:t>
      </w:r>
      <w:proofErr w:type="spellEnd"/>
      <w:r w:rsidR="00EC5E35">
        <w:t> »</w:t>
      </w:r>
      <w:r w:rsidR="00EC5E35" w:rsidRPr="00EC5E35">
        <w:t xml:space="preserve">, ajustant l'intensité </w:t>
      </w:r>
      <w:r w:rsidR="00EC5E35">
        <w:t xml:space="preserve">de chaque couleur </w:t>
      </w:r>
      <w:r w:rsidR="00EC5E35" w:rsidRPr="00EC5E35">
        <w:t>avec des signaux PWM pour créer une variété d'effets.</w:t>
      </w:r>
      <w:r w:rsidR="00EC5E35">
        <w:t xml:space="preserve"> </w:t>
      </w:r>
      <w:r w:rsidR="00EC5E35" w:rsidRPr="00EC5E35">
        <w:t>La commande s'effectue via une seule ligne en série</w:t>
      </w:r>
      <w:r w:rsidR="00EC5E35">
        <w:t xml:space="preserve"> par un protocole propriétaire « </w:t>
      </w:r>
      <w:proofErr w:type="spellStart"/>
      <w:r w:rsidR="00EC5E35">
        <w:t>EasySet</w:t>
      </w:r>
      <w:proofErr w:type="spellEnd"/>
      <w:r w:rsidR="00EC5E35">
        <w:t> ».</w:t>
      </w:r>
    </w:p>
    <w:p w14:paraId="30C7786F" w14:textId="1D589696" w:rsidR="00EC5E35" w:rsidRDefault="00CD3C60" w:rsidP="00D12C9D">
      <w:r w:rsidRPr="00CD3C60">
        <w:t xml:space="preserve">Une erreur de lecture de la </w:t>
      </w:r>
      <w:proofErr w:type="spellStart"/>
      <w:r w:rsidRPr="00CD3C60">
        <w:t>datasheet</w:t>
      </w:r>
      <w:proofErr w:type="spellEnd"/>
      <w:r w:rsidRPr="00CD3C60">
        <w:t xml:space="preserve"> a conduit à croire que la commande était basée sur des signaux PWM en entrée. La connexion a été établie avec une sortie OC du microcontrôleur, mais il aurait été préférable de la connecter à une sortie SPI pour simplifier le contrôle.</w:t>
      </w:r>
      <w:r w:rsidRPr="00CD3C60">
        <w:rPr>
          <w:rStyle w:val="TitreCorrectionsCar"/>
          <w:rFonts w:eastAsiaTheme="minorHAnsi" w:cstheme="minorBidi"/>
          <w:i w:val="0"/>
          <w:iCs w:val="0"/>
          <w:color w:val="auto"/>
          <w:sz w:val="22"/>
          <w:szCs w:val="22"/>
        </w:rPr>
        <w:t xml:space="preserve"> </w:t>
      </w:r>
      <w:r w:rsidRPr="00CD3C60">
        <w:rPr>
          <w:rStyle w:val="TitreCorrectionsCar"/>
          <w:sz w:val="22"/>
        </w:rPr>
        <w:t>(Voir fiche de modification)</w:t>
      </w:r>
    </w:p>
    <w:p w14:paraId="10B0669B" w14:textId="67D7B163" w:rsidR="00D12C9D" w:rsidRDefault="00D12C9D" w:rsidP="00376C41">
      <w:r>
        <w:t>Le courant de sortie pour chaque canal est fixé par une</w:t>
      </w:r>
      <w:r w:rsidR="009C0329">
        <w:t xml:space="preserve"> unique</w:t>
      </w:r>
      <w:r>
        <w:t xml:space="preserve"> résistance externe</w:t>
      </w:r>
      <w:r w:rsidR="009C0329">
        <w:t>. L</w:t>
      </w:r>
      <w:r>
        <w:t xml:space="preserve">a valeur </w:t>
      </w:r>
      <w:r w:rsidR="009C0329">
        <w:t>est</w:t>
      </w:r>
      <w:r>
        <w:t xml:space="preserve"> déterminé</w:t>
      </w:r>
      <w:r w:rsidR="009C0329">
        <w:t>e</w:t>
      </w:r>
      <w:r>
        <w:t xml:space="preserve"> </w:t>
      </w:r>
      <w:r w:rsidR="009C0329">
        <w:t>par</w:t>
      </w:r>
      <w:r>
        <w:t xml:space="preserve"> la formule suivante, fourni par la </w:t>
      </w:r>
      <w:proofErr w:type="spellStart"/>
      <w:r>
        <w:t>datasheet</w:t>
      </w:r>
      <w:proofErr w:type="spellEnd"/>
      <w:r>
        <w:t> :</w:t>
      </w:r>
    </w:p>
    <w:p w14:paraId="73A62E18" w14:textId="41B0C5C1" w:rsidR="00B52898" w:rsidRDefault="00D12C9D" w:rsidP="004E6E62">
      <w:pPr>
        <w:pStyle w:val="Image-centree"/>
      </w:pPr>
      <w:r w:rsidRPr="00D12C9D">
        <w:rPr>
          <w:lang w:val="fr-CH" w:eastAsia="fr-CH"/>
        </w:rPr>
        <w:drawing>
          <wp:inline distT="0" distB="0" distL="0" distR="0" wp14:anchorId="71A9AEF3" wp14:editId="34774D01">
            <wp:extent cx="1828800" cy="463138"/>
            <wp:effectExtent l="0" t="0" r="0" b="0"/>
            <wp:docPr id="401276610" name="Image 1" descr="Une image contenant texte, Police, blanc,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276610" name="Image 1" descr="Une image contenant texte, Police, blanc, ligne&#10;&#10;Description générée automatiquement"/>
                    <pic:cNvPicPr/>
                  </pic:nvPicPr>
                  <pic:blipFill>
                    <a:blip r:embed="rId49"/>
                    <a:stretch>
                      <a:fillRect/>
                    </a:stretch>
                  </pic:blipFill>
                  <pic:spPr>
                    <a:xfrm>
                      <a:off x="0" y="0"/>
                      <a:ext cx="1837160" cy="465255"/>
                    </a:xfrm>
                    <a:prstGeom prst="rect">
                      <a:avLst/>
                    </a:prstGeom>
                  </pic:spPr>
                </pic:pic>
              </a:graphicData>
            </a:graphic>
          </wp:inline>
        </w:drawing>
      </w:r>
    </w:p>
    <w:p w14:paraId="619A1A17" w14:textId="2098824A" w:rsidR="00FA1AB0" w:rsidRPr="00FA1AB0" w:rsidRDefault="00B52898" w:rsidP="009C0329">
      <w:pPr>
        <w:pStyle w:val="Lgende"/>
      </w:pPr>
      <w:bookmarkStart w:id="69" w:name="_Toc146463677"/>
      <w:r>
        <w:t xml:space="preserve">Équation </w:t>
      </w:r>
      <w:r>
        <w:fldChar w:fldCharType="begin"/>
      </w:r>
      <w:r>
        <w:instrText xml:space="preserve"> SEQ Équation \* ARABIC </w:instrText>
      </w:r>
      <w:r>
        <w:fldChar w:fldCharType="separate"/>
      </w:r>
      <w:r w:rsidR="000E744C">
        <w:rPr>
          <w:noProof/>
        </w:rPr>
        <w:t>3</w:t>
      </w:r>
      <w:r>
        <w:rPr>
          <w:noProof/>
        </w:rPr>
        <w:fldChar w:fldCharType="end"/>
      </w:r>
      <w:r>
        <w:t xml:space="preserve"> : Résistance de </w:t>
      </w:r>
      <w:r w:rsidR="00CD3C60">
        <w:t xml:space="preserve">limitation de </w:t>
      </w:r>
      <w:r>
        <w:t>courant</w:t>
      </w:r>
      <w:r w:rsidR="00CD3C60">
        <w:t xml:space="preserve"> du</w:t>
      </w:r>
      <w:r>
        <w:t xml:space="preserve"> TLC5973</w:t>
      </w:r>
      <w:bookmarkEnd w:id="69"/>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3009F4" w:rsidRPr="00395B8E" w14:paraId="5C4A9894" w14:textId="77777777" w:rsidTr="00EC5E35">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BAAA360" w14:textId="76281DF5" w:rsidR="003009F4" w:rsidRPr="00395B8E" w:rsidRDefault="003009F4" w:rsidP="00395B8E">
            <w:pPr>
              <w:pStyle w:val="titre-Tableaux"/>
              <w:rPr>
                <w:lang w:val="en-US"/>
              </w:rPr>
            </w:pPr>
            <w:r w:rsidRPr="00395B8E">
              <w:rPr>
                <w:lang w:val="en-US"/>
              </w:rPr>
              <w:t>Driver de LED (x3)</w:t>
            </w:r>
            <w:r w:rsidR="00395B8E" w:rsidRPr="00395B8E">
              <w:rPr>
                <w:lang w:val="en-US"/>
              </w:rPr>
              <w:tab/>
            </w:r>
            <w:hyperlink r:id="rId50" w:history="1">
              <w:r w:rsidR="00395B8E" w:rsidRPr="00395B8E">
                <w:rPr>
                  <w:rStyle w:val="Lienhypertexte"/>
                  <w:lang w:val="en-US"/>
                </w:rPr>
                <w:t>Datasheet</w:t>
              </w:r>
            </w:hyperlink>
            <w:r w:rsidR="00395B8E">
              <w:rPr>
                <w:lang w:val="en-US"/>
              </w:rPr>
              <w:t xml:space="preserve"> </w:t>
            </w:r>
            <w:r w:rsidR="00395B8E">
              <w:rPr>
                <w:lang w:val="en-US"/>
              </w:rPr>
              <w:fldChar w:fldCharType="begin"/>
            </w:r>
            <w:r w:rsidR="00395B8E">
              <w:rPr>
                <w:lang w:val="en-US"/>
              </w:rPr>
              <w:instrText xml:space="preserve"> ADDIN ZOTERO_ITEM CSL_CITATION {"citationID":"Y0Cm5fM0","properties":{"formattedCitation":"[17]","plainCitation":"[17]","noteIndex":0},"citationItems":[{"id":71,"uris":["http://zotero.org/users/10756185/items/7DJIHD3G"],"itemData":{"id":71,"type":"document","title":"TLC5973.pdf","URL":"https://www.ti.com/lit/ds/symlink/tlc5973.pdf?HQS=dis-dk-null-digikeymode-dsf-pf-null-wwe&amp;ts=1695554399423&amp;ref_url=https%253A%252F%252Fwww.ti.com%252Fgeneral%252Fdocs%252Fsuppproductinfo.tsp%253FdistId%253D10%2526gotoUrl%253Dhttps%253A%252F%252Fwww.ti.com%252Flit%252Fgpn%252Ftlc5973","accessed":{"date-parts":[["2023",9,24]]},"citation-key":""}}],"schema":"https://github.com/citation-style-language/schema/raw/master/csl-citation.json"} </w:instrText>
            </w:r>
            <w:r w:rsidR="00395B8E">
              <w:rPr>
                <w:lang w:val="en-US"/>
              </w:rPr>
              <w:fldChar w:fldCharType="separate"/>
            </w:r>
            <w:r w:rsidR="00395B8E" w:rsidRPr="00395B8E">
              <w:rPr>
                <w:lang w:val="en-US"/>
              </w:rPr>
              <w:t>[17]</w:t>
            </w:r>
            <w:r w:rsidR="00395B8E">
              <w:rPr>
                <w:lang w:val="en-US"/>
              </w:rPr>
              <w:fldChar w:fldCharType="end"/>
            </w:r>
          </w:p>
        </w:tc>
      </w:tr>
      <w:tr w:rsidR="003009F4" w:rsidRPr="00537868" w14:paraId="2875A1DA" w14:textId="77777777" w:rsidTr="00EC5E35">
        <w:trPr>
          <w:trHeight w:val="283"/>
          <w:jc w:val="center"/>
        </w:trPr>
        <w:tc>
          <w:tcPr>
            <w:tcW w:w="2551" w:type="dxa"/>
            <w:tcBorders>
              <w:top w:val="single" w:sz="8" w:space="0" w:color="auto"/>
              <w:bottom w:val="single" w:sz="4" w:space="0" w:color="auto"/>
              <w:right w:val="single" w:sz="4" w:space="0" w:color="auto"/>
            </w:tcBorders>
            <w:vAlign w:val="center"/>
          </w:tcPr>
          <w:p w14:paraId="34CC459A" w14:textId="304BC962" w:rsidR="003009F4" w:rsidRPr="00537868" w:rsidRDefault="00EC5E35"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1B96E4A3" w14:textId="7920083C" w:rsidR="003009F4" w:rsidRPr="00537868" w:rsidRDefault="00EC5E35" w:rsidP="000D3C01">
            <w:pPr>
              <w:pStyle w:val="texte-Tableaux"/>
            </w:pPr>
            <w:r>
              <w:t>Texas Instrument</w:t>
            </w:r>
          </w:p>
        </w:tc>
        <w:tc>
          <w:tcPr>
            <w:tcW w:w="2835" w:type="dxa"/>
            <w:vMerge w:val="restart"/>
            <w:tcBorders>
              <w:top w:val="single" w:sz="8" w:space="0" w:color="auto"/>
              <w:left w:val="single" w:sz="8" w:space="0" w:color="auto"/>
              <w:bottom w:val="single" w:sz="8" w:space="0" w:color="auto"/>
            </w:tcBorders>
            <w:vAlign w:val="center"/>
          </w:tcPr>
          <w:p w14:paraId="06CE03D4" w14:textId="6B589FC6" w:rsidR="003009F4" w:rsidRPr="00537868" w:rsidRDefault="003009F4" w:rsidP="004E6E62">
            <w:pPr>
              <w:pStyle w:val="Image-centree"/>
            </w:pPr>
            <w:r>
              <w:rPr>
                <w:lang w:val="fr-CH" w:eastAsia="fr-CH"/>
              </w:rPr>
              <w:drawing>
                <wp:inline distT="0" distB="0" distL="0" distR="0" wp14:anchorId="0F45D31B" wp14:editId="0C684E3A">
                  <wp:extent cx="1008000" cy="1008000"/>
                  <wp:effectExtent l="0" t="0" r="1905" b="1905"/>
                  <wp:docPr id="82065970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008000" cy="1008000"/>
                          </a:xfrm>
                          <a:prstGeom prst="rect">
                            <a:avLst/>
                          </a:prstGeom>
                          <a:noFill/>
                        </pic:spPr>
                      </pic:pic>
                    </a:graphicData>
                  </a:graphic>
                </wp:inline>
              </w:drawing>
            </w:r>
          </w:p>
        </w:tc>
      </w:tr>
      <w:tr w:rsidR="00EC5E35" w:rsidRPr="00537868" w14:paraId="3F534400"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1EB47233" w14:textId="04A9B43D" w:rsidR="00EC5E35" w:rsidRPr="00537868" w:rsidRDefault="00EC5E35" w:rsidP="00EC5E35">
            <w:pPr>
              <w:pStyle w:val="texte-Tableaux"/>
            </w:pPr>
            <w:r w:rsidRPr="00537868">
              <w:t>N° de fabricant</w:t>
            </w:r>
          </w:p>
        </w:tc>
        <w:tc>
          <w:tcPr>
            <w:tcW w:w="2268" w:type="dxa"/>
            <w:tcBorders>
              <w:left w:val="single" w:sz="4" w:space="0" w:color="auto"/>
            </w:tcBorders>
            <w:vAlign w:val="center"/>
          </w:tcPr>
          <w:p w14:paraId="0B8DE1ED" w14:textId="703F809B" w:rsidR="00EC5E35" w:rsidRDefault="00CD3C60" w:rsidP="00EC5E35">
            <w:pPr>
              <w:pStyle w:val="texte-Tableaux"/>
            </w:pPr>
            <w:r>
              <w:t>TLC5973D</w:t>
            </w:r>
          </w:p>
        </w:tc>
        <w:tc>
          <w:tcPr>
            <w:tcW w:w="850" w:type="dxa"/>
            <w:tcBorders>
              <w:right w:val="single" w:sz="8" w:space="0" w:color="auto"/>
            </w:tcBorders>
            <w:vAlign w:val="center"/>
          </w:tcPr>
          <w:p w14:paraId="5D20FAF1" w14:textId="77777777" w:rsidR="00EC5E35" w:rsidRPr="00537868" w:rsidRDefault="00EC5E35" w:rsidP="00EC5E35">
            <w:pPr>
              <w:pStyle w:val="texte-Tableaux"/>
            </w:pPr>
          </w:p>
        </w:tc>
        <w:tc>
          <w:tcPr>
            <w:tcW w:w="2835" w:type="dxa"/>
            <w:vMerge/>
            <w:tcBorders>
              <w:top w:val="single" w:sz="4" w:space="0" w:color="auto"/>
              <w:left w:val="single" w:sz="8" w:space="0" w:color="auto"/>
              <w:bottom w:val="single" w:sz="8" w:space="0" w:color="auto"/>
            </w:tcBorders>
            <w:vAlign w:val="center"/>
          </w:tcPr>
          <w:p w14:paraId="5547D215" w14:textId="77777777" w:rsidR="00EC5E35" w:rsidRPr="00537868" w:rsidRDefault="00EC5E35" w:rsidP="00EC5E35"/>
        </w:tc>
      </w:tr>
      <w:tr w:rsidR="00EC5E35" w:rsidRPr="00537868" w14:paraId="77173C99"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43CEE6C3" w14:textId="77777777" w:rsidR="00EC5E35" w:rsidRPr="00537868" w:rsidRDefault="00EC5E35" w:rsidP="00EC5E35">
            <w:pPr>
              <w:pStyle w:val="texte-Tableaux"/>
            </w:pPr>
            <w:r w:rsidRPr="00537868">
              <w:t>Tension d’alimentation</w:t>
            </w:r>
          </w:p>
        </w:tc>
        <w:tc>
          <w:tcPr>
            <w:tcW w:w="2268" w:type="dxa"/>
            <w:tcBorders>
              <w:left w:val="single" w:sz="4" w:space="0" w:color="auto"/>
            </w:tcBorders>
            <w:vAlign w:val="center"/>
          </w:tcPr>
          <w:p w14:paraId="73779403" w14:textId="13E4522B" w:rsidR="00EC5E35" w:rsidRPr="00537868" w:rsidRDefault="00EC5E35" w:rsidP="00EC5E35">
            <w:pPr>
              <w:pStyle w:val="texte-Tableaux"/>
            </w:pPr>
            <w:r>
              <w:t>3</w:t>
            </w:r>
            <w:r w:rsidRPr="00537868">
              <w:t xml:space="preserve"> ~ </w:t>
            </w:r>
            <w:r>
              <w:t>6</w:t>
            </w:r>
          </w:p>
        </w:tc>
        <w:tc>
          <w:tcPr>
            <w:tcW w:w="850" w:type="dxa"/>
            <w:tcBorders>
              <w:right w:val="single" w:sz="8" w:space="0" w:color="auto"/>
            </w:tcBorders>
            <w:vAlign w:val="center"/>
          </w:tcPr>
          <w:p w14:paraId="4D763ABD" w14:textId="77777777" w:rsidR="00EC5E35" w:rsidRPr="00537868" w:rsidRDefault="00EC5E35" w:rsidP="00EC5E35">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4BB8440B" w14:textId="77777777" w:rsidR="00EC5E35" w:rsidRPr="00537868" w:rsidRDefault="00EC5E35" w:rsidP="00EC5E35"/>
        </w:tc>
      </w:tr>
      <w:tr w:rsidR="00EC5E35" w:rsidRPr="00537868" w14:paraId="5364FE61"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517CBB48" w14:textId="3E88368A" w:rsidR="00EC5E35" w:rsidRPr="00537868" w:rsidRDefault="00EC5E35" w:rsidP="00EC5E35">
            <w:pPr>
              <w:pStyle w:val="texte-Tableaux"/>
            </w:pPr>
            <w:r>
              <w:t>Tension par canal</w:t>
            </w:r>
          </w:p>
        </w:tc>
        <w:tc>
          <w:tcPr>
            <w:tcW w:w="2268" w:type="dxa"/>
            <w:tcBorders>
              <w:left w:val="single" w:sz="4" w:space="0" w:color="auto"/>
            </w:tcBorders>
            <w:vAlign w:val="center"/>
          </w:tcPr>
          <w:p w14:paraId="3929A32E" w14:textId="5F143BEE" w:rsidR="00EC5E35" w:rsidRPr="00537868" w:rsidRDefault="00EC5E35" w:rsidP="00EC5E35">
            <w:pPr>
              <w:pStyle w:val="texte-Tableaux"/>
            </w:pPr>
            <w:r>
              <w:t>21</w:t>
            </w:r>
          </w:p>
        </w:tc>
        <w:tc>
          <w:tcPr>
            <w:tcW w:w="850" w:type="dxa"/>
            <w:tcBorders>
              <w:right w:val="single" w:sz="8" w:space="0" w:color="auto"/>
            </w:tcBorders>
            <w:vAlign w:val="center"/>
          </w:tcPr>
          <w:p w14:paraId="0D65F661" w14:textId="44027E1D" w:rsidR="00EC5E35" w:rsidRPr="00537868" w:rsidRDefault="00EC5E35" w:rsidP="00EC5E35">
            <w:pPr>
              <w:pStyle w:val="texte-Tableaux"/>
            </w:pPr>
            <w:r>
              <w:t>[V]</w:t>
            </w:r>
          </w:p>
        </w:tc>
        <w:tc>
          <w:tcPr>
            <w:tcW w:w="2835" w:type="dxa"/>
            <w:vMerge/>
            <w:tcBorders>
              <w:top w:val="single" w:sz="4" w:space="0" w:color="auto"/>
              <w:left w:val="single" w:sz="8" w:space="0" w:color="auto"/>
              <w:bottom w:val="single" w:sz="8" w:space="0" w:color="auto"/>
            </w:tcBorders>
            <w:vAlign w:val="center"/>
          </w:tcPr>
          <w:p w14:paraId="1BA99279" w14:textId="77777777" w:rsidR="00EC5E35" w:rsidRPr="00537868" w:rsidRDefault="00EC5E35" w:rsidP="00EC5E35"/>
        </w:tc>
      </w:tr>
      <w:tr w:rsidR="00EC5E35" w:rsidRPr="00537868" w14:paraId="7F40431F"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647FA195" w14:textId="7656AEA5" w:rsidR="00EC5E35" w:rsidRPr="00537868" w:rsidRDefault="00EC5E35" w:rsidP="00EC5E35">
            <w:pPr>
              <w:pStyle w:val="texte-Tableaux"/>
            </w:pPr>
            <w:r w:rsidRPr="00537868">
              <w:t xml:space="preserve">Courant </w:t>
            </w:r>
            <w:r>
              <w:t>par canal</w:t>
            </w:r>
          </w:p>
        </w:tc>
        <w:tc>
          <w:tcPr>
            <w:tcW w:w="2268" w:type="dxa"/>
            <w:tcBorders>
              <w:left w:val="single" w:sz="4" w:space="0" w:color="auto"/>
            </w:tcBorders>
            <w:vAlign w:val="center"/>
          </w:tcPr>
          <w:p w14:paraId="0F66C2E0" w14:textId="3A3228A5" w:rsidR="00EC5E35" w:rsidRPr="00537868" w:rsidRDefault="00EC5E35" w:rsidP="00EC5E35">
            <w:pPr>
              <w:pStyle w:val="texte-Tableaux"/>
            </w:pPr>
            <w:r>
              <w:t>50</w:t>
            </w:r>
          </w:p>
        </w:tc>
        <w:tc>
          <w:tcPr>
            <w:tcW w:w="850" w:type="dxa"/>
            <w:tcBorders>
              <w:right w:val="single" w:sz="8" w:space="0" w:color="auto"/>
            </w:tcBorders>
            <w:vAlign w:val="center"/>
          </w:tcPr>
          <w:p w14:paraId="744EB482" w14:textId="77777777" w:rsidR="00EC5E35" w:rsidRPr="00537868" w:rsidRDefault="00EC5E35" w:rsidP="00EC5E35">
            <w:pPr>
              <w:pStyle w:val="texte-Tableaux"/>
            </w:pPr>
            <w:r w:rsidRPr="00537868">
              <w:t>[mA]</w:t>
            </w:r>
          </w:p>
        </w:tc>
        <w:tc>
          <w:tcPr>
            <w:tcW w:w="2835" w:type="dxa"/>
            <w:vMerge/>
            <w:tcBorders>
              <w:top w:val="single" w:sz="4" w:space="0" w:color="auto"/>
              <w:left w:val="single" w:sz="8" w:space="0" w:color="auto"/>
              <w:bottom w:val="single" w:sz="8" w:space="0" w:color="auto"/>
            </w:tcBorders>
            <w:vAlign w:val="center"/>
          </w:tcPr>
          <w:p w14:paraId="0A6FD4B8" w14:textId="77777777" w:rsidR="00EC5E35" w:rsidRPr="00537868" w:rsidRDefault="00EC5E35" w:rsidP="00EC5E35"/>
        </w:tc>
      </w:tr>
      <w:tr w:rsidR="00EC5E35" w:rsidRPr="00537868" w14:paraId="1870844F" w14:textId="77777777" w:rsidTr="00EC5E35">
        <w:trPr>
          <w:trHeight w:val="283"/>
          <w:jc w:val="center"/>
        </w:trPr>
        <w:tc>
          <w:tcPr>
            <w:tcW w:w="2551" w:type="dxa"/>
            <w:tcBorders>
              <w:top w:val="single" w:sz="4" w:space="0" w:color="auto"/>
              <w:bottom w:val="single" w:sz="8" w:space="0" w:color="auto"/>
              <w:right w:val="single" w:sz="4" w:space="0" w:color="auto"/>
            </w:tcBorders>
            <w:vAlign w:val="center"/>
          </w:tcPr>
          <w:p w14:paraId="5F5C09E0" w14:textId="1A32631D" w:rsidR="00EC5E35" w:rsidRPr="00537868" w:rsidRDefault="00EC5E35" w:rsidP="00EC5E35">
            <w:pPr>
              <w:pStyle w:val="texte-Tableaux"/>
            </w:pPr>
            <w:r>
              <w:t>Interface</w:t>
            </w:r>
          </w:p>
        </w:tc>
        <w:tc>
          <w:tcPr>
            <w:tcW w:w="2268" w:type="dxa"/>
            <w:tcBorders>
              <w:left w:val="single" w:sz="4" w:space="0" w:color="auto"/>
            </w:tcBorders>
            <w:vAlign w:val="center"/>
          </w:tcPr>
          <w:p w14:paraId="68F3BBE7" w14:textId="4D787FDA" w:rsidR="00EC5E35" w:rsidRPr="00537868" w:rsidRDefault="00EC5E35" w:rsidP="00EC5E35">
            <w:pPr>
              <w:pStyle w:val="texte-Tableaux"/>
            </w:pPr>
            <w:r>
              <w:t>3-Mbps « </w:t>
            </w:r>
            <w:proofErr w:type="spellStart"/>
            <w:r>
              <w:t>EasySet</w:t>
            </w:r>
            <w:proofErr w:type="spellEnd"/>
            <w:r>
              <w:t> »</w:t>
            </w:r>
          </w:p>
        </w:tc>
        <w:tc>
          <w:tcPr>
            <w:tcW w:w="850" w:type="dxa"/>
            <w:tcBorders>
              <w:right w:val="single" w:sz="8" w:space="0" w:color="auto"/>
            </w:tcBorders>
            <w:vAlign w:val="center"/>
          </w:tcPr>
          <w:p w14:paraId="697C6B7A" w14:textId="2CB6F1D4" w:rsidR="00EC5E35" w:rsidRPr="00537868" w:rsidRDefault="00EC5E35" w:rsidP="00EC5E35">
            <w:pPr>
              <w:pStyle w:val="texte-Tableaux"/>
            </w:pPr>
          </w:p>
        </w:tc>
        <w:tc>
          <w:tcPr>
            <w:tcW w:w="2835" w:type="dxa"/>
            <w:vMerge/>
            <w:tcBorders>
              <w:top w:val="single" w:sz="4" w:space="0" w:color="auto"/>
              <w:left w:val="single" w:sz="8" w:space="0" w:color="auto"/>
              <w:bottom w:val="single" w:sz="8" w:space="0" w:color="auto"/>
            </w:tcBorders>
            <w:vAlign w:val="center"/>
          </w:tcPr>
          <w:p w14:paraId="65340A00" w14:textId="77777777" w:rsidR="00EC5E35" w:rsidRPr="00537868" w:rsidRDefault="00EC5E35" w:rsidP="00EC5E35">
            <w:pPr>
              <w:keepNext/>
            </w:pPr>
          </w:p>
        </w:tc>
      </w:tr>
    </w:tbl>
    <w:p w14:paraId="0EB43DAF" w14:textId="63C0840E" w:rsidR="00B52898" w:rsidRDefault="00B52898">
      <w:pPr>
        <w:pStyle w:val="Lgende"/>
      </w:pPr>
      <w:bookmarkStart w:id="70" w:name="_Toc146463668"/>
      <w:r>
        <w:t xml:space="preserve">Tableau </w:t>
      </w:r>
      <w:r w:rsidR="008526A6">
        <w:fldChar w:fldCharType="begin"/>
      </w:r>
      <w:r w:rsidR="008526A6">
        <w:instrText xml:space="preserve"> SEQ Tableau \* ARABIC </w:instrText>
      </w:r>
      <w:r w:rsidR="008526A6">
        <w:fldChar w:fldCharType="separate"/>
      </w:r>
      <w:r w:rsidR="008526A6">
        <w:rPr>
          <w:noProof/>
        </w:rPr>
        <w:t>13</w:t>
      </w:r>
      <w:r w:rsidR="008526A6">
        <w:fldChar w:fldCharType="end"/>
      </w:r>
      <w:r>
        <w:t xml:space="preserve"> : Caractéristiques principales du driver de LED</w:t>
      </w:r>
      <w:bookmarkEnd w:id="70"/>
    </w:p>
    <w:p w14:paraId="600A603C" w14:textId="28437FA6" w:rsidR="00B52898" w:rsidRDefault="00B52898" w:rsidP="00B52898">
      <w:r>
        <w:t>Le protocole et la méthode de contrôle d</w:t>
      </w:r>
      <w:r w:rsidR="00CD3C60">
        <w:t>u circuit sont détaillés dans la</w:t>
      </w:r>
      <w:r>
        <w:t xml:space="preserve"> </w:t>
      </w:r>
      <w:r w:rsidR="00CD3C60">
        <w:t>partie software</w:t>
      </w:r>
      <w:r>
        <w:t>.</w:t>
      </w:r>
    </w:p>
    <w:p w14:paraId="403DD1D7" w14:textId="1ABFF96C" w:rsidR="003009F4" w:rsidRDefault="00D12C9D" w:rsidP="00D12C9D">
      <w:pPr>
        <w:pStyle w:val="Titre2"/>
      </w:pPr>
      <w:bookmarkStart w:id="71" w:name="_Toc146463592"/>
      <w:proofErr w:type="spellStart"/>
      <w:r>
        <w:lastRenderedPageBreak/>
        <w:t>LEDs</w:t>
      </w:r>
      <w:proofErr w:type="spellEnd"/>
      <w:r>
        <w:t xml:space="preserve"> témoins</w:t>
      </w:r>
      <w:bookmarkEnd w:id="71"/>
    </w:p>
    <w:p w14:paraId="26DDC4B5" w14:textId="51D06259" w:rsidR="00F679E0" w:rsidRDefault="00C40548" w:rsidP="00F679E0">
      <w:pPr>
        <w:spacing w:before="0" w:after="160"/>
      </w:pPr>
      <w:r w:rsidRPr="00F679E0">
        <w:rPr>
          <w:noProof/>
          <w:lang w:eastAsia="fr-CH"/>
        </w:rPr>
        <w:drawing>
          <wp:anchor distT="0" distB="0" distL="114300" distR="114300" simplePos="0" relativeHeight="251678720" behindDoc="1" locked="0" layoutInCell="1" allowOverlap="1" wp14:anchorId="0AB5D5DC" wp14:editId="0C260DD1">
            <wp:simplePos x="0" y="0"/>
            <wp:positionH relativeFrom="margin">
              <wp:align>right</wp:align>
            </wp:positionH>
            <wp:positionV relativeFrom="paragraph">
              <wp:posOffset>26670</wp:posOffset>
            </wp:positionV>
            <wp:extent cx="2232000" cy="1525416"/>
            <wp:effectExtent l="19050" t="19050" r="16510" b="17780"/>
            <wp:wrapTight wrapText="bothSides">
              <wp:wrapPolygon edited="0">
                <wp:start x="-184" y="-270"/>
                <wp:lineTo x="-184" y="21582"/>
                <wp:lineTo x="21575" y="21582"/>
                <wp:lineTo x="21575" y="-270"/>
                <wp:lineTo x="-184" y="-270"/>
              </wp:wrapPolygon>
            </wp:wrapTight>
            <wp:docPr id="291024712" name="Image 291024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232000" cy="1525416"/>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679E0">
        <w:t xml:space="preserve">Deux </w:t>
      </w:r>
      <w:proofErr w:type="spellStart"/>
      <w:r w:rsidR="00F679E0">
        <w:t>LED</w:t>
      </w:r>
      <w:r w:rsidR="00E21435">
        <w:t>s</w:t>
      </w:r>
      <w:proofErr w:type="spellEnd"/>
      <w:r w:rsidR="00F679E0">
        <w:t xml:space="preserve"> sont placées sur le circuit, une indique la présence de l'alimentation, l'autre peut être contrôlée par le microcontrôleur à des fins de débogage. </w:t>
      </w:r>
      <w:r w:rsidR="00EF20C5">
        <w:t xml:space="preserve">Elles ne sont pas visibles depuis l'extérieur du boîtier. </w:t>
      </w:r>
      <w:r w:rsidR="00F679E0" w:rsidRPr="00F679E0">
        <w:t xml:space="preserve">Les </w:t>
      </w:r>
      <w:proofErr w:type="spellStart"/>
      <w:r w:rsidR="00F679E0" w:rsidRPr="00F679E0">
        <w:t>LED</w:t>
      </w:r>
      <w:r w:rsidR="00E21435">
        <w:t>s</w:t>
      </w:r>
      <w:proofErr w:type="spellEnd"/>
      <w:r w:rsidR="00F679E0" w:rsidRPr="00F679E0">
        <w:t xml:space="preserve"> ont été sélectionnées arbitrairement parmi le stock de l'ES.</w:t>
      </w:r>
      <w:r w:rsidR="00F679E0">
        <w:t xml:space="preserve"> </w:t>
      </w:r>
      <w:r w:rsidR="00EF20C5">
        <w:t>Leur courant et luminosité sont volontairement bas. Les résistances ont été calculés de la manière suivante :</w:t>
      </w:r>
    </w:p>
    <w:p w14:paraId="75EEFA5C" w14:textId="61E313C9" w:rsidR="00452102" w:rsidRDefault="00452102" w:rsidP="00C40548">
      <w:pPr>
        <w:spacing w:before="0" w:after="160"/>
        <w:jc w:val="center"/>
        <w:rPr>
          <w:rFonts w:eastAsiaTheme="minorEastAsia"/>
          <w:noProof/>
        </w:rPr>
      </w:pPr>
      <w:r>
        <w:rPr>
          <w:noProof/>
          <w:lang w:eastAsia="fr-CH"/>
        </w:rPr>
        <mc:AlternateContent>
          <mc:Choice Requires="wps">
            <w:drawing>
              <wp:anchor distT="0" distB="0" distL="114300" distR="114300" simplePos="0" relativeHeight="251680768" behindDoc="1" locked="0" layoutInCell="1" allowOverlap="1" wp14:anchorId="649CB809" wp14:editId="08A27013">
                <wp:simplePos x="0" y="0"/>
                <wp:positionH relativeFrom="margin">
                  <wp:posOffset>3512500</wp:posOffset>
                </wp:positionH>
                <wp:positionV relativeFrom="paragraph">
                  <wp:posOffset>259177</wp:posOffset>
                </wp:positionV>
                <wp:extent cx="2232000" cy="223520"/>
                <wp:effectExtent l="0" t="0" r="0" b="5080"/>
                <wp:wrapTight wrapText="bothSides">
                  <wp:wrapPolygon edited="0">
                    <wp:start x="0" y="0"/>
                    <wp:lineTo x="0" y="20250"/>
                    <wp:lineTo x="21391" y="20250"/>
                    <wp:lineTo x="21391" y="0"/>
                    <wp:lineTo x="0" y="0"/>
                  </wp:wrapPolygon>
                </wp:wrapTight>
                <wp:docPr id="291024713" name="Zone de texte 291024713"/>
                <wp:cNvGraphicFramePr/>
                <a:graphic xmlns:a="http://schemas.openxmlformats.org/drawingml/2006/main">
                  <a:graphicData uri="http://schemas.microsoft.com/office/word/2010/wordprocessingShape">
                    <wps:wsp>
                      <wps:cNvSpPr txBox="1"/>
                      <wps:spPr>
                        <a:xfrm>
                          <a:off x="0" y="0"/>
                          <a:ext cx="2232000" cy="223520"/>
                        </a:xfrm>
                        <a:prstGeom prst="rect">
                          <a:avLst/>
                        </a:prstGeom>
                        <a:solidFill>
                          <a:prstClr val="white"/>
                        </a:solidFill>
                        <a:ln>
                          <a:noFill/>
                        </a:ln>
                      </wps:spPr>
                      <wps:txbx>
                        <w:txbxContent>
                          <w:p w14:paraId="3DC76F2C" w14:textId="58505A8A" w:rsidR="008E40AF" w:rsidRPr="00476549" w:rsidRDefault="008E40AF" w:rsidP="00F679E0">
                            <w:pPr>
                              <w:pStyle w:val="Lgende"/>
                              <w:rPr>
                                <w:rFonts w:ascii="Gentium Basic" w:hAnsi="Gentium Basic"/>
                                <w:noProof/>
                                <w:color w:val="auto"/>
                                <w:sz w:val="28"/>
                              </w:rPr>
                            </w:pPr>
                            <w:bookmarkStart w:id="72" w:name="_Toc146463652"/>
                            <w:r>
                              <w:t xml:space="preserve">Figure </w:t>
                            </w:r>
                            <w:r>
                              <w:fldChar w:fldCharType="begin"/>
                            </w:r>
                            <w:r>
                              <w:instrText xml:space="preserve"> SEQ Figure \* ARABIC </w:instrText>
                            </w:r>
                            <w:r>
                              <w:fldChar w:fldCharType="separate"/>
                            </w:r>
                            <w:r>
                              <w:rPr>
                                <w:noProof/>
                              </w:rPr>
                              <w:t>17</w:t>
                            </w:r>
                            <w:r>
                              <w:rPr>
                                <w:noProof/>
                              </w:rPr>
                              <w:fldChar w:fldCharType="end"/>
                            </w:r>
                            <w:r>
                              <w:t xml:space="preserve"> : Schéma LEDs témoins</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9CB809" id="Zone de texte 291024713" o:spid="_x0000_s1036" type="#_x0000_t202" style="position:absolute;left:0;text-align:left;margin-left:276.55pt;margin-top:20.4pt;width:175.75pt;height:17.6pt;z-index:-251635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" stroked="f">
                <v:textbox inset="0,0,0,0">
                  <w:txbxContent>
                    <w:p w14:paraId="3DC76F2C" w14:textId="58505A8A" w:rsidR="008E40AF" w:rsidRPr="00476549" w:rsidRDefault="008E40AF" w:rsidP="00F679E0">
                      <w:pPr>
                        <w:pStyle w:val="Lgende"/>
                        <w:rPr>
                          <w:rFonts w:ascii="Gentium Basic" w:hAnsi="Gentium Basic"/>
                          <w:noProof/>
                          <w:color w:val="auto"/>
                          <w:sz w:val="28"/>
                        </w:rPr>
                      </w:pPr>
                      <w:bookmarkStart w:id="73" w:name="_Toc146463652"/>
                      <w:r>
                        <w:t xml:space="preserve">Figure </w:t>
                      </w:r>
                      <w:r>
                        <w:fldChar w:fldCharType="begin"/>
                      </w:r>
                      <w:r>
                        <w:instrText xml:space="preserve"> SEQ Figure \* ARABIC </w:instrText>
                      </w:r>
                      <w:r>
                        <w:fldChar w:fldCharType="separate"/>
                      </w:r>
                      <w:r>
                        <w:rPr>
                          <w:noProof/>
                        </w:rPr>
                        <w:t>17</w:t>
                      </w:r>
                      <w:r>
                        <w:rPr>
                          <w:noProof/>
                        </w:rPr>
                        <w:fldChar w:fldCharType="end"/>
                      </w:r>
                      <w:r>
                        <w:t xml:space="preserve"> : Schéma LEDs témoins</w:t>
                      </w:r>
                      <w:bookmarkEnd w:id="73"/>
                    </w:p>
                  </w:txbxContent>
                </v:textbox>
                <w10:wrap type="tight" anchorx="margin"/>
              </v:shape>
            </w:pict>
          </mc:Fallback>
        </mc:AlternateContent>
      </w:r>
      <m:oMath>
        <m:sSub>
          <m:sSubPr>
            <m:ctrlPr>
              <w:rPr>
                <w:rFonts w:ascii="Cambria Math" w:hAnsi="Cambria Math"/>
                <w:i/>
              </w:rPr>
            </m:ctrlPr>
          </m:sSubPr>
          <m:e>
            <m:r>
              <w:rPr>
                <w:rFonts w:ascii="Cambria Math" w:hAnsi="Cambria Math"/>
              </w:rPr>
              <m:t>R</m:t>
            </m:r>
          </m:e>
          <m:sub>
            <m:r>
              <w:rPr>
                <w:rFonts w:ascii="Cambria Math" w:hAnsi="Cambria Math"/>
              </w:rPr>
              <m:t>LED</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LED</m:t>
                </m:r>
              </m:sub>
            </m:sSub>
          </m:num>
          <m:den>
            <m:sSub>
              <m:sSubPr>
                <m:ctrlPr>
                  <w:rPr>
                    <w:rFonts w:ascii="Cambria Math" w:hAnsi="Cambria Math"/>
                    <w:i/>
                  </w:rPr>
                </m:ctrlPr>
              </m:sSubPr>
              <m:e>
                <m:r>
                  <w:rPr>
                    <w:rFonts w:ascii="Cambria Math" w:hAnsi="Cambria Math"/>
                  </w:rPr>
                  <m:t>I</m:t>
                </m:r>
              </m:e>
              <m:sub>
                <m:r>
                  <w:rPr>
                    <w:rFonts w:ascii="Cambria Math" w:hAnsi="Cambria Math"/>
                  </w:rPr>
                  <m:t>LED</m:t>
                </m:r>
              </m:sub>
            </m:sSub>
          </m:den>
        </m:f>
        <m:r>
          <w:rPr>
            <w:rFonts w:ascii="Cambria Math" w:hAnsi="Cambria Math"/>
          </w:rPr>
          <m:t>=</m:t>
        </m:r>
        <m:f>
          <m:fPr>
            <m:ctrlPr>
              <w:rPr>
                <w:rFonts w:ascii="Cambria Math" w:hAnsi="Cambria Math"/>
                <w:i/>
              </w:rPr>
            </m:ctrlPr>
          </m:fPr>
          <m:num>
            <m:r>
              <w:rPr>
                <w:rFonts w:ascii="Cambria Math" w:hAnsi="Cambria Math"/>
              </w:rPr>
              <m:t>3,3-2</m:t>
            </m:r>
          </m:num>
          <m:den>
            <m:r>
              <w:rPr>
                <w:rFonts w:ascii="Cambria Math" w:hAnsi="Cambria Math"/>
              </w:rPr>
              <m:t>0,004</m:t>
            </m:r>
          </m:den>
        </m:f>
        <m:r>
          <w:rPr>
            <w:rFonts w:ascii="Cambria Math" w:hAnsi="Cambria Math"/>
          </w:rPr>
          <m:t xml:space="preserve">=325 [Ω]→330 </m:t>
        </m:r>
        <m:d>
          <m:dPr>
            <m:begChr m:val="["/>
            <m:endChr m:val="]"/>
            <m:ctrlPr>
              <w:rPr>
                <w:rFonts w:ascii="Cambria Math" w:hAnsi="Cambria Math"/>
                <w:i/>
              </w:rPr>
            </m:ctrlPr>
          </m:dPr>
          <m:e>
            <m:r>
              <w:rPr>
                <w:rFonts w:ascii="Cambria Math" w:hAnsi="Cambria Math"/>
              </w:rPr>
              <m:t>Ω</m:t>
            </m:r>
          </m:e>
        </m:d>
        <m:r>
          <w:rPr>
            <w:rFonts w:ascii="Cambria Math" w:hAnsi="Cambria Math"/>
          </w:rPr>
          <m:t xml:space="preserve"> E12</m:t>
        </m:r>
      </m:oMath>
    </w:p>
    <w:p w14:paraId="22EDA8D1" w14:textId="5E2B7C52" w:rsidR="00C40548" w:rsidRDefault="00C40548" w:rsidP="00C40548">
      <w:pPr>
        <w:pStyle w:val="Lgende"/>
      </w:pPr>
      <w:bookmarkStart w:id="74" w:name="_Toc146463678"/>
      <w:r>
        <w:t xml:space="preserve">Équation </w:t>
      </w:r>
      <w:r>
        <w:fldChar w:fldCharType="begin"/>
      </w:r>
      <w:r>
        <w:instrText xml:space="preserve"> SEQ Équation \* ARABIC </w:instrText>
      </w:r>
      <w:r>
        <w:fldChar w:fldCharType="separate"/>
      </w:r>
      <w:r w:rsidR="000E744C">
        <w:rPr>
          <w:noProof/>
        </w:rPr>
        <w:t>4</w:t>
      </w:r>
      <w:r>
        <w:fldChar w:fldCharType="end"/>
      </w:r>
      <w:r>
        <w:t xml:space="preserve"> : Calcul de la résistance des </w:t>
      </w:r>
      <w:proofErr w:type="spellStart"/>
      <w:r>
        <w:t>LEDs</w:t>
      </w:r>
      <w:proofErr w:type="spellEnd"/>
      <w:r>
        <w:t xml:space="preserve"> témoins</w:t>
      </w:r>
      <w:bookmarkEnd w:id="74"/>
    </w:p>
    <w:p w14:paraId="133DE813" w14:textId="7F7F1A7D" w:rsidR="00531FDB" w:rsidRPr="00537868" w:rsidRDefault="00531FDB" w:rsidP="00D97689">
      <w:pPr>
        <w:pStyle w:val="Titre2"/>
      </w:pPr>
      <w:bookmarkStart w:id="75" w:name="_Toc146463593"/>
      <w:proofErr w:type="spellStart"/>
      <w:r w:rsidRPr="00537868">
        <w:t>Buzzer</w:t>
      </w:r>
      <w:bookmarkEnd w:id="75"/>
      <w:proofErr w:type="spellEnd"/>
    </w:p>
    <w:p w14:paraId="784FD940" w14:textId="795055B8" w:rsidR="00D97A36" w:rsidRDefault="00CB3C9F" w:rsidP="0058140E">
      <w:r w:rsidRPr="00CB3C9F">
        <w:rPr>
          <w:noProof/>
          <w:lang w:eastAsia="fr-CH"/>
        </w:rPr>
        <w:drawing>
          <wp:anchor distT="0" distB="0" distL="114300" distR="114300" simplePos="0" relativeHeight="251681792" behindDoc="1" locked="0" layoutInCell="1" allowOverlap="1" wp14:anchorId="49E4428B" wp14:editId="1958BC96">
            <wp:simplePos x="0" y="0"/>
            <wp:positionH relativeFrom="margin">
              <wp:align>right</wp:align>
            </wp:positionH>
            <wp:positionV relativeFrom="paragraph">
              <wp:posOffset>24816</wp:posOffset>
            </wp:positionV>
            <wp:extent cx="2232000" cy="2709342"/>
            <wp:effectExtent l="19050" t="19050" r="16510" b="15240"/>
            <wp:wrapTight wrapText="bothSides">
              <wp:wrapPolygon edited="0">
                <wp:start x="-184" y="-152"/>
                <wp:lineTo x="-184" y="21570"/>
                <wp:lineTo x="21575" y="21570"/>
                <wp:lineTo x="21575" y="-152"/>
                <wp:lineTo x="-184" y="-152"/>
              </wp:wrapPolygon>
            </wp:wrapTight>
            <wp:docPr id="291024714" name="Image 291024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232000" cy="2709342"/>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E34CE">
        <w:t xml:space="preserve">Le </w:t>
      </w:r>
      <w:proofErr w:type="spellStart"/>
      <w:r w:rsidR="00EE34CE">
        <w:t>buzzer</w:t>
      </w:r>
      <w:proofErr w:type="spellEnd"/>
      <w:r w:rsidR="0058140E" w:rsidRPr="00537868">
        <w:t xml:space="preserve"> a pour but d’informer l’</w:t>
      </w:r>
      <w:r w:rsidR="003E015A">
        <w:t>utilisateur</w:t>
      </w:r>
      <w:r w:rsidR="0058140E" w:rsidRPr="00537868">
        <w:t xml:space="preserve"> que la sortie 230</w:t>
      </w:r>
      <w:r w:rsidR="00EE34CE">
        <w:t xml:space="preserve"> [</w:t>
      </w:r>
      <w:r w:rsidR="0058140E" w:rsidRPr="00537868">
        <w:t>VAC</w:t>
      </w:r>
      <w:r w:rsidR="00EE34CE">
        <w:t>]</w:t>
      </w:r>
      <w:r w:rsidR="0058140E" w:rsidRPr="00537868">
        <w:t xml:space="preserve"> va être </w:t>
      </w:r>
      <w:r w:rsidR="00EE34CE" w:rsidRPr="00537868">
        <w:t>désactiver</w:t>
      </w:r>
      <w:r w:rsidR="0058140E" w:rsidRPr="00537868">
        <w:t xml:space="preserve"> et lui offrir la possibilité de prolonger la durée</w:t>
      </w:r>
      <w:r w:rsidR="003E015A">
        <w:t xml:space="preserve"> à l’aide de son badge</w:t>
      </w:r>
      <w:r w:rsidR="0058140E" w:rsidRPr="00537868">
        <w:t>.</w:t>
      </w:r>
    </w:p>
    <w:p w14:paraId="323811BB" w14:textId="71D9F976" w:rsidR="00D97A36" w:rsidRDefault="00CB3C9F" w:rsidP="0058140E">
      <w:r w:rsidRPr="00CB3C9F">
        <w:t xml:space="preserve">Un </w:t>
      </w:r>
      <w:proofErr w:type="spellStart"/>
      <w:r w:rsidRPr="00CB3C9F">
        <w:t>buzzer</w:t>
      </w:r>
      <w:proofErr w:type="spellEnd"/>
      <w:r w:rsidRPr="00CB3C9F">
        <w:t xml:space="preserve"> magnétique a été choisi pour son volume sonore élevé par rapport à un </w:t>
      </w:r>
      <w:proofErr w:type="spellStart"/>
      <w:r w:rsidRPr="00CB3C9F">
        <w:t>buzzer</w:t>
      </w:r>
      <w:proofErr w:type="spellEnd"/>
      <w:r w:rsidRPr="00CB3C9F">
        <w:t xml:space="preserve"> piézoélectrique, malgré une consommation de courant plus élevée. L'objectif est de garantir que l'utilisateur puisse clairement entendre le signal pour éviter toute interruption inattendue de ses appareils. La consommation de courant est brève et aura finalement peu d'impact.</w:t>
      </w:r>
    </w:p>
    <w:p w14:paraId="6320865A" w14:textId="79C87A5F" w:rsidR="009C0329" w:rsidRPr="00537868" w:rsidRDefault="009C0329" w:rsidP="0058140E">
      <w:r w:rsidRPr="00D97A36">
        <w:t xml:space="preserve">Une résistance </w:t>
      </w:r>
      <w:r>
        <w:t xml:space="preserve">placée </w:t>
      </w:r>
      <w:r w:rsidRPr="00D97A36">
        <w:t>en série</w:t>
      </w:r>
      <w:r>
        <w:t xml:space="preserve"> </w:t>
      </w:r>
      <w:r w:rsidR="00CB3C9F">
        <w:t>permet</w:t>
      </w:r>
      <w:r>
        <w:t xml:space="preserve"> de</w:t>
      </w:r>
      <w:r w:rsidRPr="00D97A36">
        <w:t xml:space="preserve"> rédui</w:t>
      </w:r>
      <w:r>
        <w:t>re le courant et</w:t>
      </w:r>
      <w:r w:rsidRPr="00D97A36">
        <w:t xml:space="preserve"> le volume sonore</w:t>
      </w:r>
      <w:r>
        <w:t>. Sa</w:t>
      </w:r>
      <w:r w:rsidRPr="00D97A36">
        <w:t xml:space="preserve"> valeur actuelle </w:t>
      </w:r>
      <w:r>
        <w:t xml:space="preserve">est </w:t>
      </w:r>
      <w:r w:rsidRPr="00D97A36">
        <w:t>de 0</w:t>
      </w:r>
      <w:r>
        <w:t xml:space="preserve"> [Ω] pour expérimenter</w:t>
      </w:r>
      <w:r w:rsidRPr="00D97A36">
        <w:t>, ajustable si nécessaire.</w:t>
      </w:r>
    </w:p>
    <w:p w14:paraId="4DAC4B21" w14:textId="083976A1" w:rsidR="009C0329" w:rsidRPr="00537868" w:rsidRDefault="00CB3C9F" w:rsidP="00940FA5">
      <w:r>
        <w:rPr>
          <w:noProof/>
          <w:lang w:eastAsia="fr-CH"/>
        </w:rPr>
        <mc:AlternateContent>
          <mc:Choice Requires="wps">
            <w:drawing>
              <wp:anchor distT="0" distB="0" distL="114300" distR="114300" simplePos="0" relativeHeight="251683840" behindDoc="1" locked="0" layoutInCell="1" allowOverlap="1" wp14:anchorId="23C46354" wp14:editId="1919C004">
                <wp:simplePos x="0" y="0"/>
                <wp:positionH relativeFrom="margin">
                  <wp:posOffset>3515360</wp:posOffset>
                </wp:positionH>
                <wp:positionV relativeFrom="paragraph">
                  <wp:posOffset>85090</wp:posOffset>
                </wp:positionV>
                <wp:extent cx="2231390" cy="358140"/>
                <wp:effectExtent l="0" t="0" r="0" b="3810"/>
                <wp:wrapTight wrapText="bothSides">
                  <wp:wrapPolygon edited="0">
                    <wp:start x="0" y="0"/>
                    <wp:lineTo x="0" y="20681"/>
                    <wp:lineTo x="21391" y="20681"/>
                    <wp:lineTo x="21391" y="0"/>
                    <wp:lineTo x="0" y="0"/>
                  </wp:wrapPolygon>
                </wp:wrapTight>
                <wp:docPr id="291024715" name="Zone de texte 291024715"/>
                <wp:cNvGraphicFramePr/>
                <a:graphic xmlns:a="http://schemas.openxmlformats.org/drawingml/2006/main">
                  <a:graphicData uri="http://schemas.microsoft.com/office/word/2010/wordprocessingShape">
                    <wps:wsp>
                      <wps:cNvSpPr txBox="1"/>
                      <wps:spPr>
                        <a:xfrm>
                          <a:off x="0" y="0"/>
                          <a:ext cx="2231390" cy="358140"/>
                        </a:xfrm>
                        <a:prstGeom prst="rect">
                          <a:avLst/>
                        </a:prstGeom>
                        <a:solidFill>
                          <a:prstClr val="white"/>
                        </a:solidFill>
                        <a:ln>
                          <a:noFill/>
                        </a:ln>
                      </wps:spPr>
                      <wps:txbx>
                        <w:txbxContent>
                          <w:p w14:paraId="632CE207" w14:textId="3CA4810A" w:rsidR="008E40AF" w:rsidRPr="008F3894" w:rsidRDefault="008E40AF" w:rsidP="00CB3C9F">
                            <w:pPr>
                              <w:pStyle w:val="Lgende"/>
                              <w:rPr>
                                <w:noProof/>
                              </w:rPr>
                            </w:pPr>
                            <w:bookmarkStart w:id="76" w:name="_Toc146463653"/>
                            <w:r>
                              <w:t xml:space="preserve">Figure </w:t>
                            </w:r>
                            <w:r>
                              <w:fldChar w:fldCharType="begin"/>
                            </w:r>
                            <w:r>
                              <w:instrText xml:space="preserve"> SEQ Figure \* ARABIC </w:instrText>
                            </w:r>
                            <w:r>
                              <w:fldChar w:fldCharType="separate"/>
                            </w:r>
                            <w:r>
                              <w:rPr>
                                <w:noProof/>
                              </w:rPr>
                              <w:t>18</w:t>
                            </w:r>
                            <w:r>
                              <w:rPr>
                                <w:noProof/>
                              </w:rPr>
                              <w:fldChar w:fldCharType="end"/>
                            </w:r>
                            <w:r>
                              <w:t xml:space="preserve"> : Schéma du buzzer</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46354" id="Zone de texte 291024715" o:spid="_x0000_s1037" type="#_x0000_t202" style="position:absolute;left:0;text-align:left;margin-left:276.8pt;margin-top:6.7pt;width:175.7pt;height:28.2pt;z-index:-251632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" stroked="f">
                <v:textbox inset="0,0,0,0">
                  <w:txbxContent>
                    <w:p w14:paraId="632CE207" w14:textId="3CA4810A" w:rsidR="008E40AF" w:rsidRPr="008F3894" w:rsidRDefault="008E40AF" w:rsidP="00CB3C9F">
                      <w:pPr>
                        <w:pStyle w:val="Lgende"/>
                        <w:rPr>
                          <w:noProof/>
                        </w:rPr>
                      </w:pPr>
                      <w:bookmarkStart w:id="77" w:name="_Toc146463653"/>
                      <w:r>
                        <w:t xml:space="preserve">Figure </w:t>
                      </w:r>
                      <w:r>
                        <w:fldChar w:fldCharType="begin"/>
                      </w:r>
                      <w:r>
                        <w:instrText xml:space="preserve"> SEQ Figure \* ARABIC </w:instrText>
                      </w:r>
                      <w:r>
                        <w:fldChar w:fldCharType="separate"/>
                      </w:r>
                      <w:r>
                        <w:rPr>
                          <w:noProof/>
                        </w:rPr>
                        <w:t>18</w:t>
                      </w:r>
                      <w:r>
                        <w:rPr>
                          <w:noProof/>
                        </w:rPr>
                        <w:fldChar w:fldCharType="end"/>
                      </w:r>
                      <w:r>
                        <w:t xml:space="preserve"> : Schéma du buzzer</w:t>
                      </w:r>
                      <w:bookmarkEnd w:id="77"/>
                    </w:p>
                  </w:txbxContent>
                </v:textbox>
                <w10:wrap type="tight" anchorx="margin"/>
              </v:shape>
            </w:pict>
          </mc:Fallback>
        </mc:AlternateContent>
      </w:r>
      <w:r w:rsidR="009C0329" w:rsidRPr="009C0329">
        <w:t xml:space="preserve">Le </w:t>
      </w:r>
      <w:proofErr w:type="spellStart"/>
      <w:r w:rsidR="009C0329" w:rsidRPr="009C0329">
        <w:t>buzzer</w:t>
      </w:r>
      <w:proofErr w:type="spellEnd"/>
      <w:r w:rsidR="009C0329" w:rsidRPr="009C0329">
        <w:t xml:space="preserve"> est contrôlé par un signal PWM à travers un transistor. Pour éviter les effets indésirables de la commutation, une diode de roue libre est placée en parallèle</w:t>
      </w:r>
      <w:r w:rsidR="009C0329">
        <w:t>. L</w:t>
      </w:r>
      <w:r w:rsidR="009C0329" w:rsidRPr="009C0329">
        <w:t xml:space="preserve">es mêmes transistors et diodes que le relais sont choisis pour simplifier </w:t>
      </w:r>
      <w:r w:rsidR="009C0329">
        <w:t>le nombre de références de</w:t>
      </w:r>
      <w:r w:rsidR="009C0329" w:rsidRPr="009C0329">
        <w:t xml:space="preserve"> composants</w:t>
      </w:r>
      <w:r w:rsidR="00C62731">
        <w:t xml:space="preserve"> en s’assurant qu’ils soient bien adaptés</w:t>
      </w:r>
      <w:r w:rsidR="009C0329" w:rsidRPr="009C0329">
        <w:t>.</w:t>
      </w:r>
      <w:r w:rsidR="00DF59CC">
        <w:t xml:space="preserve"> La formule utilisée est la même (</w:t>
      </w:r>
      <w:r w:rsidR="00DF59CC">
        <w:fldChar w:fldCharType="begin"/>
      </w:r>
      <w:r w:rsidR="00DF59CC">
        <w:instrText xml:space="preserve"> REF _Ref146404774 \h </w:instrText>
      </w:r>
      <w:r w:rsidR="00DF59CC">
        <w:fldChar w:fldCharType="separate"/>
      </w:r>
      <w:r w:rsidR="000E744C">
        <w:t xml:space="preserve">Équation </w:t>
      </w:r>
      <w:r w:rsidR="000E744C">
        <w:rPr>
          <w:noProof/>
        </w:rPr>
        <w:t>1</w:t>
      </w:r>
      <w:r w:rsidR="00DF59CC">
        <w:fldChar w:fldCharType="end"/>
      </w:r>
      <w:r w:rsidR="00DF59CC">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940FA5" w:rsidRPr="00537868" w14:paraId="57D36798" w14:textId="77777777" w:rsidTr="00CB3C9F">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AC1CC9C" w14:textId="6F8369D7" w:rsidR="00940FA5" w:rsidRPr="00537868" w:rsidRDefault="00940FA5" w:rsidP="00395B8E">
            <w:pPr>
              <w:pStyle w:val="titre-Tableaux"/>
            </w:pPr>
            <w:proofErr w:type="spellStart"/>
            <w:r w:rsidRPr="00537868">
              <w:t>Buzzer</w:t>
            </w:r>
            <w:proofErr w:type="spellEnd"/>
            <w:r w:rsidR="00395B8E">
              <w:tab/>
            </w:r>
            <w:hyperlink r:id="rId54" w:history="1">
              <w:proofErr w:type="spellStart"/>
              <w:r w:rsidR="00395B8E" w:rsidRPr="00395B8E">
                <w:rPr>
                  <w:rStyle w:val="Lienhypertexte"/>
                </w:rPr>
                <w:t>Datasheet</w:t>
              </w:r>
              <w:proofErr w:type="spellEnd"/>
            </w:hyperlink>
            <w:r w:rsidR="00395B8E">
              <w:t xml:space="preserve"> </w:t>
            </w:r>
            <w:r w:rsidR="00395B8E">
              <w:fldChar w:fldCharType="begin"/>
            </w:r>
            <w:r w:rsidR="00395B8E">
              <w:instrText xml:space="preserve"> ADDIN ZOTERO_ITEM CSL_CITATION {"citationID":"HtPPMiaf","properties":{"formattedCitation":"[18]","plainCitation":"[18]","noteIndex":0},"citationItems":[{"id":69,"uris":["http://zotero.org/users/10756185/items/8T5ZIAU5"],"itemData":{"id":69,"type":"document","title":"CMT-0904-83T.pdf","URL":"https://www.cuidevices.com/product/resource/cmt-0904-83t.pdf","accessed":{"date-parts":[["2023",9,24]]},"citation-key":""}}],"schema":"https://github.com/citation-style-language/schema/raw/master/csl-citation.json"} </w:instrText>
            </w:r>
            <w:r w:rsidR="00395B8E">
              <w:fldChar w:fldCharType="separate"/>
            </w:r>
            <w:r w:rsidR="00395B8E" w:rsidRPr="00395B8E">
              <w:t>[18]</w:t>
            </w:r>
            <w:r w:rsidR="00395B8E">
              <w:fldChar w:fldCharType="end"/>
            </w:r>
          </w:p>
        </w:tc>
      </w:tr>
      <w:tr w:rsidR="00940FA5" w:rsidRPr="00537868" w14:paraId="1CCC74C8" w14:textId="77777777" w:rsidTr="00CB3C9F">
        <w:trPr>
          <w:trHeight w:val="283"/>
          <w:jc w:val="center"/>
        </w:trPr>
        <w:tc>
          <w:tcPr>
            <w:tcW w:w="2551" w:type="dxa"/>
            <w:tcBorders>
              <w:top w:val="single" w:sz="8" w:space="0" w:color="auto"/>
              <w:bottom w:val="single" w:sz="4" w:space="0" w:color="auto"/>
              <w:right w:val="single" w:sz="4" w:space="0" w:color="auto"/>
            </w:tcBorders>
            <w:vAlign w:val="center"/>
          </w:tcPr>
          <w:p w14:paraId="643A13C6" w14:textId="0DBD5386" w:rsidR="00940FA5" w:rsidRPr="00537868" w:rsidRDefault="00CB3C9F"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23157FCD" w14:textId="00075032" w:rsidR="00940FA5" w:rsidRPr="00537868" w:rsidRDefault="00CB3C9F" w:rsidP="000D3C01">
            <w:pPr>
              <w:pStyle w:val="texte-Tableaux"/>
            </w:pPr>
            <w:r>
              <w:t xml:space="preserve">CUI </w:t>
            </w:r>
            <w:proofErr w:type="spellStart"/>
            <w:r>
              <w:t>Devices</w:t>
            </w:r>
            <w:proofErr w:type="spellEnd"/>
          </w:p>
        </w:tc>
        <w:tc>
          <w:tcPr>
            <w:tcW w:w="2835" w:type="dxa"/>
            <w:vMerge w:val="restart"/>
            <w:tcBorders>
              <w:top w:val="single" w:sz="8" w:space="0" w:color="auto"/>
              <w:left w:val="single" w:sz="8" w:space="0" w:color="auto"/>
              <w:bottom w:val="single" w:sz="8" w:space="0" w:color="auto"/>
            </w:tcBorders>
            <w:vAlign w:val="center"/>
          </w:tcPr>
          <w:p w14:paraId="0AD4B265" w14:textId="28BAE574" w:rsidR="00940FA5" w:rsidRPr="00537868" w:rsidRDefault="00940FA5" w:rsidP="004E6E62">
            <w:pPr>
              <w:pStyle w:val="Image-centree"/>
            </w:pPr>
            <w:r w:rsidRPr="00537868">
              <w:rPr>
                <w:lang w:val="fr-CH" w:eastAsia="fr-CH"/>
              </w:rPr>
              <w:drawing>
                <wp:inline distT="0" distB="0" distL="0" distR="0" wp14:anchorId="192A7D72" wp14:editId="77C3E2D8">
                  <wp:extent cx="828000" cy="82800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828000" cy="82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B3C9F" w:rsidRPr="00537868" w14:paraId="76DFCE61" w14:textId="77777777" w:rsidTr="00CB3C9F">
        <w:trPr>
          <w:trHeight w:val="283"/>
          <w:jc w:val="center"/>
        </w:trPr>
        <w:tc>
          <w:tcPr>
            <w:tcW w:w="2551" w:type="dxa"/>
            <w:tcBorders>
              <w:top w:val="single" w:sz="4" w:space="0" w:color="auto"/>
              <w:bottom w:val="single" w:sz="4" w:space="0" w:color="auto"/>
              <w:right w:val="single" w:sz="4" w:space="0" w:color="auto"/>
            </w:tcBorders>
            <w:vAlign w:val="center"/>
          </w:tcPr>
          <w:p w14:paraId="5A2616B9" w14:textId="0EC9C00B" w:rsidR="00CB3C9F" w:rsidRPr="00537868" w:rsidRDefault="00CB3C9F" w:rsidP="00CB3C9F">
            <w:pPr>
              <w:pStyle w:val="texte-Tableaux"/>
            </w:pPr>
            <w:r w:rsidRPr="00537868">
              <w:t>N° de fabricant</w:t>
            </w:r>
          </w:p>
        </w:tc>
        <w:tc>
          <w:tcPr>
            <w:tcW w:w="2268" w:type="dxa"/>
            <w:tcBorders>
              <w:left w:val="single" w:sz="4" w:space="0" w:color="auto"/>
            </w:tcBorders>
            <w:vAlign w:val="center"/>
          </w:tcPr>
          <w:p w14:paraId="0242A535" w14:textId="6CD91366" w:rsidR="00CB3C9F" w:rsidRPr="00537868" w:rsidRDefault="00CB3C9F" w:rsidP="00CB3C9F">
            <w:pPr>
              <w:pStyle w:val="texte-Tableaux"/>
            </w:pPr>
            <w:r w:rsidRPr="00537868">
              <w:t>CMT-0904-83T</w:t>
            </w:r>
          </w:p>
        </w:tc>
        <w:tc>
          <w:tcPr>
            <w:tcW w:w="850" w:type="dxa"/>
            <w:tcBorders>
              <w:right w:val="single" w:sz="8" w:space="0" w:color="auto"/>
            </w:tcBorders>
            <w:vAlign w:val="center"/>
          </w:tcPr>
          <w:p w14:paraId="51C8883E" w14:textId="77777777" w:rsidR="00CB3C9F" w:rsidRPr="00537868" w:rsidRDefault="00CB3C9F" w:rsidP="00CB3C9F">
            <w:pPr>
              <w:pStyle w:val="texte-Tableaux"/>
            </w:pPr>
          </w:p>
        </w:tc>
        <w:tc>
          <w:tcPr>
            <w:tcW w:w="2835" w:type="dxa"/>
            <w:vMerge/>
            <w:tcBorders>
              <w:top w:val="single" w:sz="4" w:space="0" w:color="auto"/>
              <w:left w:val="single" w:sz="8" w:space="0" w:color="auto"/>
              <w:bottom w:val="single" w:sz="8" w:space="0" w:color="auto"/>
            </w:tcBorders>
            <w:vAlign w:val="center"/>
          </w:tcPr>
          <w:p w14:paraId="151F8FE4" w14:textId="77777777" w:rsidR="00CB3C9F" w:rsidRPr="00537868" w:rsidRDefault="00CB3C9F" w:rsidP="00CB3C9F"/>
        </w:tc>
      </w:tr>
      <w:tr w:rsidR="00CB3C9F" w:rsidRPr="00537868" w14:paraId="40507709" w14:textId="77777777" w:rsidTr="00CB3C9F">
        <w:trPr>
          <w:trHeight w:val="283"/>
          <w:jc w:val="center"/>
        </w:trPr>
        <w:tc>
          <w:tcPr>
            <w:tcW w:w="2551" w:type="dxa"/>
            <w:tcBorders>
              <w:top w:val="single" w:sz="4" w:space="0" w:color="auto"/>
              <w:bottom w:val="single" w:sz="4" w:space="0" w:color="auto"/>
              <w:right w:val="single" w:sz="4" w:space="0" w:color="auto"/>
            </w:tcBorders>
            <w:vAlign w:val="center"/>
          </w:tcPr>
          <w:p w14:paraId="6AA8D6F3" w14:textId="5EC8CA1F" w:rsidR="00CB3C9F" w:rsidRPr="00537868" w:rsidRDefault="00CB3C9F" w:rsidP="00CB3C9F">
            <w:pPr>
              <w:pStyle w:val="texte-Tableaux"/>
            </w:pPr>
            <w:r w:rsidRPr="00537868">
              <w:t>Tension d’alimentation</w:t>
            </w:r>
          </w:p>
        </w:tc>
        <w:tc>
          <w:tcPr>
            <w:tcW w:w="2268" w:type="dxa"/>
            <w:tcBorders>
              <w:left w:val="single" w:sz="4" w:space="0" w:color="auto"/>
            </w:tcBorders>
            <w:vAlign w:val="center"/>
          </w:tcPr>
          <w:p w14:paraId="6A4B0E41" w14:textId="32577120" w:rsidR="00CB3C9F" w:rsidRPr="00537868" w:rsidRDefault="00CB3C9F" w:rsidP="00CB3C9F">
            <w:pPr>
              <w:pStyle w:val="texte-Tableaux"/>
            </w:pPr>
            <w:r w:rsidRPr="00537868">
              <w:t>2 ~ 5</w:t>
            </w:r>
          </w:p>
        </w:tc>
        <w:tc>
          <w:tcPr>
            <w:tcW w:w="850" w:type="dxa"/>
            <w:tcBorders>
              <w:right w:val="single" w:sz="8" w:space="0" w:color="auto"/>
            </w:tcBorders>
            <w:vAlign w:val="center"/>
          </w:tcPr>
          <w:p w14:paraId="5C6EB59E" w14:textId="27000BF3" w:rsidR="00CB3C9F" w:rsidRPr="00537868" w:rsidRDefault="00CB3C9F" w:rsidP="00CB3C9F">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1E3A5EB8" w14:textId="77777777" w:rsidR="00CB3C9F" w:rsidRPr="00537868" w:rsidRDefault="00CB3C9F" w:rsidP="00CB3C9F"/>
        </w:tc>
      </w:tr>
      <w:tr w:rsidR="00CB3C9F" w:rsidRPr="00537868" w14:paraId="5A37D48A" w14:textId="77777777" w:rsidTr="00CB3C9F">
        <w:trPr>
          <w:trHeight w:val="283"/>
          <w:jc w:val="center"/>
        </w:trPr>
        <w:tc>
          <w:tcPr>
            <w:tcW w:w="2551" w:type="dxa"/>
            <w:tcBorders>
              <w:top w:val="single" w:sz="4" w:space="0" w:color="auto"/>
              <w:bottom w:val="single" w:sz="4" w:space="0" w:color="auto"/>
              <w:right w:val="single" w:sz="4" w:space="0" w:color="auto"/>
            </w:tcBorders>
            <w:vAlign w:val="center"/>
          </w:tcPr>
          <w:p w14:paraId="69F364F7" w14:textId="3B393258" w:rsidR="00CB3C9F" w:rsidRPr="00537868" w:rsidRDefault="00CB3C9F" w:rsidP="00CB3C9F">
            <w:pPr>
              <w:pStyle w:val="texte-Tableaux"/>
            </w:pPr>
            <w:r w:rsidRPr="00537868">
              <w:t>Courant maximale</w:t>
            </w:r>
          </w:p>
        </w:tc>
        <w:tc>
          <w:tcPr>
            <w:tcW w:w="2268" w:type="dxa"/>
            <w:tcBorders>
              <w:left w:val="single" w:sz="4" w:space="0" w:color="auto"/>
            </w:tcBorders>
            <w:vAlign w:val="center"/>
          </w:tcPr>
          <w:p w14:paraId="3975499F" w14:textId="6837DE72" w:rsidR="00CB3C9F" w:rsidRPr="00537868" w:rsidRDefault="00CB3C9F" w:rsidP="00CB3C9F">
            <w:pPr>
              <w:pStyle w:val="texte-Tableaux"/>
            </w:pPr>
            <w:r w:rsidRPr="00537868">
              <w:t>90</w:t>
            </w:r>
          </w:p>
        </w:tc>
        <w:tc>
          <w:tcPr>
            <w:tcW w:w="850" w:type="dxa"/>
            <w:tcBorders>
              <w:right w:val="single" w:sz="8" w:space="0" w:color="auto"/>
            </w:tcBorders>
            <w:vAlign w:val="center"/>
          </w:tcPr>
          <w:p w14:paraId="63963632" w14:textId="07910764" w:rsidR="00CB3C9F" w:rsidRPr="00537868" w:rsidRDefault="00CB3C9F" w:rsidP="00CB3C9F">
            <w:pPr>
              <w:pStyle w:val="texte-Tableaux"/>
            </w:pPr>
            <w:r w:rsidRPr="00537868">
              <w:t>[mA]</w:t>
            </w:r>
          </w:p>
        </w:tc>
        <w:tc>
          <w:tcPr>
            <w:tcW w:w="2835" w:type="dxa"/>
            <w:vMerge/>
            <w:tcBorders>
              <w:top w:val="single" w:sz="4" w:space="0" w:color="auto"/>
              <w:left w:val="single" w:sz="8" w:space="0" w:color="auto"/>
              <w:bottom w:val="single" w:sz="8" w:space="0" w:color="auto"/>
            </w:tcBorders>
            <w:vAlign w:val="center"/>
          </w:tcPr>
          <w:p w14:paraId="14AA096A" w14:textId="77777777" w:rsidR="00CB3C9F" w:rsidRPr="00537868" w:rsidRDefault="00CB3C9F" w:rsidP="00CB3C9F"/>
        </w:tc>
      </w:tr>
      <w:tr w:rsidR="00CB3C9F" w:rsidRPr="00537868" w14:paraId="68D0466C" w14:textId="77777777" w:rsidTr="00CB3C9F">
        <w:trPr>
          <w:trHeight w:val="283"/>
          <w:jc w:val="center"/>
        </w:trPr>
        <w:tc>
          <w:tcPr>
            <w:tcW w:w="2551" w:type="dxa"/>
            <w:tcBorders>
              <w:top w:val="single" w:sz="4" w:space="0" w:color="auto"/>
              <w:bottom w:val="single" w:sz="8" w:space="0" w:color="auto"/>
              <w:right w:val="single" w:sz="4" w:space="0" w:color="auto"/>
            </w:tcBorders>
            <w:vAlign w:val="center"/>
          </w:tcPr>
          <w:p w14:paraId="2AE19258" w14:textId="1DD99D3E" w:rsidR="00CB3C9F" w:rsidRPr="00537868" w:rsidRDefault="00CB3C9F" w:rsidP="00CB3C9F">
            <w:pPr>
              <w:pStyle w:val="texte-Tableaux"/>
            </w:pPr>
            <w:r w:rsidRPr="00537868">
              <w:t>Fréquence nominale</w:t>
            </w:r>
          </w:p>
        </w:tc>
        <w:tc>
          <w:tcPr>
            <w:tcW w:w="2268" w:type="dxa"/>
            <w:tcBorders>
              <w:left w:val="single" w:sz="4" w:space="0" w:color="auto"/>
            </w:tcBorders>
            <w:vAlign w:val="center"/>
          </w:tcPr>
          <w:p w14:paraId="2AB7F623" w14:textId="48C337C9" w:rsidR="00CB3C9F" w:rsidRPr="00537868" w:rsidRDefault="00CB3C9F" w:rsidP="00CB3C9F">
            <w:pPr>
              <w:pStyle w:val="texte-Tableaux"/>
            </w:pPr>
            <w:r w:rsidRPr="00537868">
              <w:t>2730</w:t>
            </w:r>
          </w:p>
        </w:tc>
        <w:tc>
          <w:tcPr>
            <w:tcW w:w="850" w:type="dxa"/>
            <w:tcBorders>
              <w:right w:val="single" w:sz="8" w:space="0" w:color="auto"/>
            </w:tcBorders>
            <w:vAlign w:val="center"/>
          </w:tcPr>
          <w:p w14:paraId="6E6A7115" w14:textId="465820CF" w:rsidR="00CB3C9F" w:rsidRPr="00537868" w:rsidRDefault="00CB3C9F" w:rsidP="00CB3C9F">
            <w:pPr>
              <w:pStyle w:val="texte-Tableaux"/>
            </w:pPr>
            <w:r w:rsidRPr="00537868">
              <w:t>[Hz]</w:t>
            </w:r>
          </w:p>
        </w:tc>
        <w:tc>
          <w:tcPr>
            <w:tcW w:w="2835" w:type="dxa"/>
            <w:vMerge/>
            <w:tcBorders>
              <w:top w:val="single" w:sz="4" w:space="0" w:color="auto"/>
              <w:left w:val="single" w:sz="8" w:space="0" w:color="auto"/>
              <w:bottom w:val="single" w:sz="8" w:space="0" w:color="auto"/>
            </w:tcBorders>
            <w:vAlign w:val="center"/>
          </w:tcPr>
          <w:p w14:paraId="048120B4" w14:textId="77777777" w:rsidR="00CB3C9F" w:rsidRPr="00537868" w:rsidRDefault="00CB3C9F" w:rsidP="00CB3C9F">
            <w:pPr>
              <w:keepNext/>
            </w:pPr>
          </w:p>
        </w:tc>
      </w:tr>
    </w:tbl>
    <w:p w14:paraId="2E5CA877" w14:textId="4479A8C0" w:rsidR="009A5B0B" w:rsidRPr="00043C1B" w:rsidRDefault="003460C3" w:rsidP="00CB3C9F">
      <w:pPr>
        <w:pStyle w:val="Lgende"/>
      </w:pPr>
      <w:bookmarkStart w:id="78" w:name="_Toc146463669"/>
      <w:r w:rsidRPr="00537868">
        <w:t xml:space="preserve">Tableau </w:t>
      </w:r>
      <w:r w:rsidR="008526A6">
        <w:fldChar w:fldCharType="begin"/>
      </w:r>
      <w:r w:rsidR="008526A6">
        <w:instrText xml:space="preserve"> SEQ Tableau \* ARABIC </w:instrText>
      </w:r>
      <w:r w:rsidR="008526A6">
        <w:fldChar w:fldCharType="separate"/>
      </w:r>
      <w:r w:rsidR="008526A6">
        <w:rPr>
          <w:noProof/>
        </w:rPr>
        <w:t>14</w:t>
      </w:r>
      <w:r w:rsidR="008526A6">
        <w:fldChar w:fldCharType="end"/>
      </w:r>
      <w:r w:rsidRPr="00537868">
        <w:t xml:space="preserve"> : Caractéristiques principales du </w:t>
      </w:r>
      <w:proofErr w:type="spellStart"/>
      <w:r w:rsidRPr="00537868">
        <w:t>buzzer</w:t>
      </w:r>
      <w:bookmarkEnd w:id="78"/>
      <w:proofErr w:type="spellEnd"/>
    </w:p>
    <w:p w14:paraId="598EC8E6" w14:textId="63A8FB0D" w:rsidR="003460C3" w:rsidRPr="00537868" w:rsidRDefault="003460C3">
      <w:pPr>
        <w:spacing w:before="0" w:after="160"/>
        <w:jc w:val="left"/>
      </w:pPr>
      <w:r w:rsidRPr="00537868">
        <w:br w:type="page"/>
      </w:r>
    </w:p>
    <w:p w14:paraId="55872048" w14:textId="70B5AF0C" w:rsidR="00537868" w:rsidRDefault="00055E28" w:rsidP="00D97689">
      <w:pPr>
        <w:pStyle w:val="Titre2"/>
      </w:pPr>
      <w:bookmarkStart w:id="79" w:name="_Toc146463594"/>
      <w:r>
        <w:lastRenderedPageBreak/>
        <w:t>Points</w:t>
      </w:r>
      <w:r w:rsidR="00013E04">
        <w:t xml:space="preserve"> de </w:t>
      </w:r>
      <w:r w:rsidR="008017D1">
        <w:t>mesure</w:t>
      </w:r>
      <w:bookmarkEnd w:id="79"/>
    </w:p>
    <w:p w14:paraId="084983F3" w14:textId="395A1B0B" w:rsidR="00013E04" w:rsidRDefault="00055E28" w:rsidP="00013E04">
      <w:r>
        <w:t xml:space="preserve">Divers header répartis sur la carte permettent la </w:t>
      </w:r>
      <w:r w:rsidR="002E64D4">
        <w:t>mesure de tous l</w:t>
      </w:r>
      <w:r>
        <w:t>es signaux de communications</w:t>
      </w:r>
      <w:r w:rsidR="002E64D4">
        <w:t xml:space="preserve">, les </w:t>
      </w:r>
      <w:proofErr w:type="spellStart"/>
      <w:r w:rsidR="002E64D4">
        <w:t>PWMs</w:t>
      </w:r>
      <w:proofErr w:type="spellEnd"/>
      <w:r w:rsidR="002E64D4">
        <w:t xml:space="preserve"> et la plupart des </w:t>
      </w:r>
      <w:proofErr w:type="spellStart"/>
      <w:r w:rsidR="002E64D4">
        <w:t>GPIOs</w:t>
      </w:r>
      <w:proofErr w:type="spellEnd"/>
      <w:r w:rsidR="002E64D4">
        <w:t xml:space="preserve"> </w:t>
      </w:r>
      <w:r>
        <w:t xml:space="preserve">ainsi que l’alimentation et </w:t>
      </w:r>
      <w:r w:rsidR="002E64D4">
        <w:t xml:space="preserve">le </w:t>
      </w:r>
      <w:r>
        <w:t>débogage</w:t>
      </w:r>
      <w:r w:rsidR="002E64D4">
        <w:t>.</w:t>
      </w:r>
    </w:p>
    <w:tbl>
      <w:tblPr>
        <w:tblStyle w:val="Grilledutableau"/>
        <w:tblW w:w="0" w:type="auto"/>
        <w:jc w:val="center"/>
        <w:tblLook w:val="04A0" w:firstRow="1" w:lastRow="0" w:firstColumn="1" w:lastColumn="0" w:noHBand="0" w:noVBand="1"/>
      </w:tblPr>
      <w:tblGrid>
        <w:gridCol w:w="1417"/>
        <w:gridCol w:w="1417"/>
        <w:gridCol w:w="1417"/>
        <w:gridCol w:w="1417"/>
      </w:tblGrid>
      <w:tr w:rsidR="00BE4111" w14:paraId="36389F54" w14:textId="77777777" w:rsidTr="00BE4111">
        <w:trPr>
          <w:trHeight w:val="340"/>
          <w:jc w:val="center"/>
        </w:trPr>
        <w:tc>
          <w:tcPr>
            <w:tcW w:w="5668" w:type="dxa"/>
            <w:gridSpan w:val="4"/>
            <w:tcBorders>
              <w:top w:val="single" w:sz="8" w:space="0" w:color="auto"/>
              <w:left w:val="single" w:sz="8" w:space="0" w:color="auto"/>
              <w:right w:val="single" w:sz="8" w:space="0" w:color="auto"/>
            </w:tcBorders>
            <w:shd w:val="clear" w:color="auto" w:fill="F7CAAC" w:themeFill="accent2" w:themeFillTint="66"/>
            <w:vAlign w:val="center"/>
          </w:tcPr>
          <w:p w14:paraId="063B910F" w14:textId="5B14A9B0" w:rsidR="00BE4111" w:rsidRDefault="00BE4111" w:rsidP="00BE4111">
            <w:pPr>
              <w:pStyle w:val="titre-Tableaux"/>
            </w:pPr>
            <w:r>
              <w:t xml:space="preserve">Points de </w:t>
            </w:r>
            <w:r w:rsidR="008017D1">
              <w:t>mesure</w:t>
            </w:r>
          </w:p>
        </w:tc>
      </w:tr>
      <w:tr w:rsidR="00BE4111" w14:paraId="24007F3C" w14:textId="77777777" w:rsidTr="00BE4111">
        <w:trPr>
          <w:trHeight w:val="283"/>
          <w:jc w:val="center"/>
        </w:trPr>
        <w:tc>
          <w:tcPr>
            <w:tcW w:w="1417" w:type="dxa"/>
            <w:tcBorders>
              <w:left w:val="single" w:sz="8" w:space="0" w:color="auto"/>
            </w:tcBorders>
            <w:shd w:val="clear" w:color="auto" w:fill="D9D9D9" w:themeFill="background1" w:themeFillShade="D9"/>
            <w:vAlign w:val="center"/>
          </w:tcPr>
          <w:p w14:paraId="354519CE" w14:textId="5E30FC9A" w:rsidR="007268E4" w:rsidRDefault="007268E4" w:rsidP="00BE4111">
            <w:pPr>
              <w:pStyle w:val="titre-Tableaux"/>
            </w:pPr>
            <w:r>
              <w:t>Composant</w:t>
            </w:r>
          </w:p>
        </w:tc>
        <w:tc>
          <w:tcPr>
            <w:tcW w:w="1417" w:type="dxa"/>
            <w:shd w:val="clear" w:color="auto" w:fill="D9D9D9" w:themeFill="background1" w:themeFillShade="D9"/>
            <w:vAlign w:val="center"/>
          </w:tcPr>
          <w:p w14:paraId="0BF69A1E" w14:textId="3741D473" w:rsidR="007268E4" w:rsidRDefault="007268E4" w:rsidP="00BE4111">
            <w:pPr>
              <w:pStyle w:val="titre-Tableaux"/>
            </w:pPr>
            <w:r>
              <w:t>Protocole</w:t>
            </w:r>
          </w:p>
        </w:tc>
        <w:tc>
          <w:tcPr>
            <w:tcW w:w="1417" w:type="dxa"/>
            <w:shd w:val="clear" w:color="auto" w:fill="D9D9D9" w:themeFill="background1" w:themeFillShade="D9"/>
            <w:vAlign w:val="center"/>
          </w:tcPr>
          <w:p w14:paraId="36FBC7D5" w14:textId="24F9531F" w:rsidR="007268E4" w:rsidRDefault="007268E4" w:rsidP="00BE4111">
            <w:pPr>
              <w:pStyle w:val="titre-Tableaux"/>
            </w:pPr>
            <w:r>
              <w:t>Signal</w:t>
            </w:r>
          </w:p>
        </w:tc>
        <w:tc>
          <w:tcPr>
            <w:tcW w:w="1417" w:type="dxa"/>
            <w:tcBorders>
              <w:right w:val="single" w:sz="8" w:space="0" w:color="auto"/>
            </w:tcBorders>
            <w:shd w:val="clear" w:color="auto" w:fill="D9D9D9" w:themeFill="background1" w:themeFillShade="D9"/>
            <w:vAlign w:val="center"/>
          </w:tcPr>
          <w:p w14:paraId="742E019B" w14:textId="330E4655" w:rsidR="007268E4" w:rsidRDefault="007268E4" w:rsidP="00BE4111">
            <w:pPr>
              <w:pStyle w:val="titre-Tableaux"/>
            </w:pPr>
            <w:r>
              <w:t>Désignateur</w:t>
            </w:r>
          </w:p>
        </w:tc>
      </w:tr>
      <w:tr w:rsidR="00BE4111" w14:paraId="6359D812" w14:textId="77777777" w:rsidTr="00BE4111">
        <w:trPr>
          <w:trHeight w:val="283"/>
          <w:jc w:val="center"/>
        </w:trPr>
        <w:tc>
          <w:tcPr>
            <w:tcW w:w="1417" w:type="dxa"/>
            <w:vMerge w:val="restart"/>
            <w:tcBorders>
              <w:left w:val="single" w:sz="8" w:space="0" w:color="auto"/>
            </w:tcBorders>
            <w:vAlign w:val="center"/>
          </w:tcPr>
          <w:p w14:paraId="1F0B5342" w14:textId="2F814A5B" w:rsidR="00BE4111" w:rsidRDefault="00BE4111" w:rsidP="00BE4111">
            <w:pPr>
              <w:pStyle w:val="texte-Tableaux"/>
            </w:pPr>
            <w:r>
              <w:t>ESP32</w:t>
            </w:r>
          </w:p>
        </w:tc>
        <w:tc>
          <w:tcPr>
            <w:tcW w:w="1417" w:type="dxa"/>
            <w:vMerge w:val="restart"/>
            <w:vAlign w:val="center"/>
          </w:tcPr>
          <w:p w14:paraId="1085D7A2" w14:textId="475FD73D" w:rsidR="00BE4111" w:rsidRDefault="00BE4111" w:rsidP="00BE4111">
            <w:pPr>
              <w:pStyle w:val="texte-Tableaux"/>
            </w:pPr>
            <w:r>
              <w:t>UART</w:t>
            </w:r>
          </w:p>
        </w:tc>
        <w:tc>
          <w:tcPr>
            <w:tcW w:w="1417" w:type="dxa"/>
            <w:vAlign w:val="center"/>
          </w:tcPr>
          <w:p w14:paraId="79AE0E5B" w14:textId="233B54D6" w:rsidR="00BE4111" w:rsidRDefault="00BE4111" w:rsidP="00BE4111">
            <w:pPr>
              <w:pStyle w:val="texte-Tableaux"/>
            </w:pPr>
            <w:r>
              <w:t>TX</w:t>
            </w:r>
          </w:p>
        </w:tc>
        <w:tc>
          <w:tcPr>
            <w:tcW w:w="1417" w:type="dxa"/>
            <w:vMerge w:val="restart"/>
            <w:tcBorders>
              <w:right w:val="single" w:sz="8" w:space="0" w:color="auto"/>
            </w:tcBorders>
            <w:vAlign w:val="center"/>
          </w:tcPr>
          <w:p w14:paraId="2569B537" w14:textId="671910D3" w:rsidR="00BE4111" w:rsidRDefault="00BE4111" w:rsidP="00BE4111">
            <w:pPr>
              <w:pStyle w:val="texte-Tableaux"/>
            </w:pPr>
            <w:r>
              <w:t>P8</w:t>
            </w:r>
          </w:p>
        </w:tc>
      </w:tr>
      <w:tr w:rsidR="00BE4111" w14:paraId="6B7D36BC" w14:textId="77777777" w:rsidTr="00BE4111">
        <w:trPr>
          <w:trHeight w:val="283"/>
          <w:jc w:val="center"/>
        </w:trPr>
        <w:tc>
          <w:tcPr>
            <w:tcW w:w="1417" w:type="dxa"/>
            <w:vMerge/>
            <w:tcBorders>
              <w:left w:val="single" w:sz="8" w:space="0" w:color="auto"/>
            </w:tcBorders>
            <w:vAlign w:val="center"/>
          </w:tcPr>
          <w:p w14:paraId="7DB50455" w14:textId="77777777" w:rsidR="00BE4111" w:rsidRDefault="00BE4111" w:rsidP="00BE4111">
            <w:pPr>
              <w:pStyle w:val="texte-Tableaux"/>
            </w:pPr>
          </w:p>
        </w:tc>
        <w:tc>
          <w:tcPr>
            <w:tcW w:w="1417" w:type="dxa"/>
            <w:vMerge/>
            <w:vAlign w:val="center"/>
          </w:tcPr>
          <w:p w14:paraId="24742C96" w14:textId="2FECA0E5" w:rsidR="00BE4111" w:rsidRDefault="00BE4111" w:rsidP="00BE4111">
            <w:pPr>
              <w:pStyle w:val="texte-Tableaux"/>
            </w:pPr>
          </w:p>
        </w:tc>
        <w:tc>
          <w:tcPr>
            <w:tcW w:w="1417" w:type="dxa"/>
            <w:vAlign w:val="center"/>
          </w:tcPr>
          <w:p w14:paraId="17DF4C23" w14:textId="36325B0D" w:rsidR="00BE4111" w:rsidRDefault="00BE4111" w:rsidP="00BE4111">
            <w:pPr>
              <w:pStyle w:val="texte-Tableaux"/>
            </w:pPr>
            <w:r>
              <w:t>RX</w:t>
            </w:r>
          </w:p>
        </w:tc>
        <w:tc>
          <w:tcPr>
            <w:tcW w:w="1417" w:type="dxa"/>
            <w:vMerge/>
            <w:tcBorders>
              <w:right w:val="single" w:sz="8" w:space="0" w:color="auto"/>
            </w:tcBorders>
            <w:vAlign w:val="center"/>
          </w:tcPr>
          <w:p w14:paraId="6C78A5CA" w14:textId="77777777" w:rsidR="00BE4111" w:rsidRDefault="00BE4111" w:rsidP="00BE4111">
            <w:pPr>
              <w:pStyle w:val="texte-Tableaux"/>
            </w:pPr>
          </w:p>
        </w:tc>
      </w:tr>
      <w:tr w:rsidR="00BE4111" w14:paraId="5B61724B" w14:textId="77777777" w:rsidTr="00BE4111">
        <w:trPr>
          <w:trHeight w:val="283"/>
          <w:jc w:val="center"/>
        </w:trPr>
        <w:tc>
          <w:tcPr>
            <w:tcW w:w="1417" w:type="dxa"/>
            <w:vMerge w:val="restart"/>
            <w:tcBorders>
              <w:left w:val="single" w:sz="8" w:space="0" w:color="auto"/>
            </w:tcBorders>
            <w:vAlign w:val="center"/>
          </w:tcPr>
          <w:p w14:paraId="421DF83D" w14:textId="27C30103" w:rsidR="00BE4111" w:rsidRDefault="00BE4111" w:rsidP="00BE4111">
            <w:pPr>
              <w:pStyle w:val="texte-Tableaux"/>
            </w:pPr>
            <w:r>
              <w:t xml:space="preserve">RFID </w:t>
            </w:r>
            <w:proofErr w:type="spellStart"/>
            <w:r>
              <w:t>Chilli</w:t>
            </w:r>
            <w:proofErr w:type="spellEnd"/>
          </w:p>
        </w:tc>
        <w:tc>
          <w:tcPr>
            <w:tcW w:w="1417" w:type="dxa"/>
            <w:vMerge w:val="restart"/>
            <w:vAlign w:val="center"/>
          </w:tcPr>
          <w:p w14:paraId="5681FAC8" w14:textId="3465946D" w:rsidR="00BE4111" w:rsidRDefault="00BE4111" w:rsidP="00BE4111">
            <w:pPr>
              <w:pStyle w:val="texte-Tableaux"/>
            </w:pPr>
            <w:r>
              <w:t>UART</w:t>
            </w:r>
          </w:p>
        </w:tc>
        <w:tc>
          <w:tcPr>
            <w:tcW w:w="1417" w:type="dxa"/>
            <w:vAlign w:val="center"/>
          </w:tcPr>
          <w:p w14:paraId="12C91507" w14:textId="0E8319D0" w:rsidR="00BE4111" w:rsidRDefault="00BE4111" w:rsidP="00BE4111">
            <w:pPr>
              <w:pStyle w:val="texte-Tableaux"/>
            </w:pPr>
            <w:r>
              <w:t>TX</w:t>
            </w:r>
          </w:p>
        </w:tc>
        <w:tc>
          <w:tcPr>
            <w:tcW w:w="1417" w:type="dxa"/>
            <w:vMerge w:val="restart"/>
            <w:tcBorders>
              <w:right w:val="single" w:sz="8" w:space="0" w:color="auto"/>
            </w:tcBorders>
            <w:vAlign w:val="center"/>
          </w:tcPr>
          <w:p w14:paraId="4738715A" w14:textId="3046448F" w:rsidR="00BE4111" w:rsidRDefault="00BE4111" w:rsidP="00BE4111">
            <w:pPr>
              <w:pStyle w:val="texte-Tableaux"/>
            </w:pPr>
            <w:r>
              <w:t>P6</w:t>
            </w:r>
          </w:p>
        </w:tc>
      </w:tr>
      <w:tr w:rsidR="00BE4111" w14:paraId="11486C3E" w14:textId="77777777" w:rsidTr="00BE4111">
        <w:trPr>
          <w:trHeight w:val="283"/>
          <w:jc w:val="center"/>
        </w:trPr>
        <w:tc>
          <w:tcPr>
            <w:tcW w:w="1417" w:type="dxa"/>
            <w:vMerge/>
            <w:tcBorders>
              <w:left w:val="single" w:sz="8" w:space="0" w:color="auto"/>
            </w:tcBorders>
            <w:vAlign w:val="center"/>
          </w:tcPr>
          <w:p w14:paraId="446A96F7" w14:textId="77777777" w:rsidR="00BE4111" w:rsidRDefault="00BE4111" w:rsidP="00BE4111">
            <w:pPr>
              <w:pStyle w:val="texte-Tableaux"/>
            </w:pPr>
          </w:p>
        </w:tc>
        <w:tc>
          <w:tcPr>
            <w:tcW w:w="1417" w:type="dxa"/>
            <w:vMerge/>
            <w:vAlign w:val="center"/>
          </w:tcPr>
          <w:p w14:paraId="3D3FC4E3" w14:textId="77777777" w:rsidR="00BE4111" w:rsidRDefault="00BE4111" w:rsidP="00BE4111">
            <w:pPr>
              <w:pStyle w:val="texte-Tableaux"/>
            </w:pPr>
          </w:p>
        </w:tc>
        <w:tc>
          <w:tcPr>
            <w:tcW w:w="1417" w:type="dxa"/>
            <w:vAlign w:val="center"/>
          </w:tcPr>
          <w:p w14:paraId="482E54E7" w14:textId="537EA9AA" w:rsidR="00BE4111" w:rsidRDefault="00BE4111" w:rsidP="00BE4111">
            <w:pPr>
              <w:pStyle w:val="texte-Tableaux"/>
            </w:pPr>
            <w:r>
              <w:t>RX</w:t>
            </w:r>
          </w:p>
        </w:tc>
        <w:tc>
          <w:tcPr>
            <w:tcW w:w="1417" w:type="dxa"/>
            <w:vMerge/>
            <w:tcBorders>
              <w:right w:val="single" w:sz="8" w:space="0" w:color="auto"/>
            </w:tcBorders>
            <w:vAlign w:val="center"/>
          </w:tcPr>
          <w:p w14:paraId="347BED39" w14:textId="77777777" w:rsidR="00BE4111" w:rsidRDefault="00BE4111" w:rsidP="00BE4111">
            <w:pPr>
              <w:pStyle w:val="texte-Tableaux"/>
            </w:pPr>
          </w:p>
        </w:tc>
      </w:tr>
      <w:tr w:rsidR="00BE4111" w14:paraId="0363CBC3" w14:textId="77777777" w:rsidTr="00BE4111">
        <w:trPr>
          <w:trHeight w:val="283"/>
          <w:jc w:val="center"/>
        </w:trPr>
        <w:tc>
          <w:tcPr>
            <w:tcW w:w="1417" w:type="dxa"/>
            <w:vMerge w:val="restart"/>
            <w:tcBorders>
              <w:left w:val="single" w:sz="8" w:space="0" w:color="auto"/>
            </w:tcBorders>
            <w:vAlign w:val="center"/>
          </w:tcPr>
          <w:p w14:paraId="226D3368" w14:textId="360D15BE" w:rsidR="00BE4111" w:rsidRDefault="00BE4111" w:rsidP="00BE4111">
            <w:pPr>
              <w:pStyle w:val="texte-Tableaux"/>
            </w:pPr>
            <w:proofErr w:type="spellStart"/>
            <w:r>
              <w:t>mikroBUS</w:t>
            </w:r>
            <w:proofErr w:type="spellEnd"/>
          </w:p>
        </w:tc>
        <w:tc>
          <w:tcPr>
            <w:tcW w:w="1417" w:type="dxa"/>
            <w:vMerge w:val="restart"/>
            <w:vAlign w:val="center"/>
          </w:tcPr>
          <w:p w14:paraId="54684812" w14:textId="29EEEE1E" w:rsidR="00BE4111" w:rsidRDefault="00BE4111" w:rsidP="00BE4111">
            <w:pPr>
              <w:pStyle w:val="texte-Tableaux"/>
            </w:pPr>
            <w:r>
              <w:t>UART</w:t>
            </w:r>
          </w:p>
        </w:tc>
        <w:tc>
          <w:tcPr>
            <w:tcW w:w="1417" w:type="dxa"/>
            <w:vAlign w:val="center"/>
          </w:tcPr>
          <w:p w14:paraId="5259EF0D" w14:textId="5271020B" w:rsidR="00BE4111" w:rsidRDefault="00BE4111" w:rsidP="00BE4111">
            <w:pPr>
              <w:pStyle w:val="texte-Tableaux"/>
            </w:pPr>
            <w:r>
              <w:t>TX</w:t>
            </w:r>
          </w:p>
        </w:tc>
        <w:tc>
          <w:tcPr>
            <w:tcW w:w="1417" w:type="dxa"/>
            <w:vMerge w:val="restart"/>
            <w:tcBorders>
              <w:right w:val="single" w:sz="8" w:space="0" w:color="auto"/>
            </w:tcBorders>
            <w:vAlign w:val="center"/>
          </w:tcPr>
          <w:p w14:paraId="5F34B07E" w14:textId="0D9FC78E" w:rsidR="00BE4111" w:rsidRDefault="00BE4111" w:rsidP="00BE4111">
            <w:pPr>
              <w:pStyle w:val="texte-Tableaux"/>
            </w:pPr>
            <w:r>
              <w:t>P7</w:t>
            </w:r>
          </w:p>
        </w:tc>
      </w:tr>
      <w:tr w:rsidR="00BE4111" w14:paraId="14687E40" w14:textId="77777777" w:rsidTr="00BE4111">
        <w:trPr>
          <w:trHeight w:val="283"/>
          <w:jc w:val="center"/>
        </w:trPr>
        <w:tc>
          <w:tcPr>
            <w:tcW w:w="1417" w:type="dxa"/>
            <w:vMerge/>
            <w:tcBorders>
              <w:left w:val="single" w:sz="8" w:space="0" w:color="auto"/>
            </w:tcBorders>
            <w:vAlign w:val="center"/>
          </w:tcPr>
          <w:p w14:paraId="268CA03A" w14:textId="77777777" w:rsidR="00BE4111" w:rsidRDefault="00BE4111" w:rsidP="00BE4111">
            <w:pPr>
              <w:pStyle w:val="texte-Tableaux"/>
            </w:pPr>
          </w:p>
        </w:tc>
        <w:tc>
          <w:tcPr>
            <w:tcW w:w="1417" w:type="dxa"/>
            <w:vMerge/>
            <w:vAlign w:val="center"/>
          </w:tcPr>
          <w:p w14:paraId="3B498B20" w14:textId="77777777" w:rsidR="00BE4111" w:rsidRDefault="00BE4111" w:rsidP="00BE4111">
            <w:pPr>
              <w:pStyle w:val="texte-Tableaux"/>
            </w:pPr>
          </w:p>
        </w:tc>
        <w:tc>
          <w:tcPr>
            <w:tcW w:w="1417" w:type="dxa"/>
            <w:vAlign w:val="center"/>
          </w:tcPr>
          <w:p w14:paraId="7BEBA73C" w14:textId="3FA1BFD8" w:rsidR="00BE4111" w:rsidRDefault="00BE4111" w:rsidP="00BE4111">
            <w:pPr>
              <w:pStyle w:val="texte-Tableaux"/>
            </w:pPr>
            <w:r>
              <w:t>RX</w:t>
            </w:r>
          </w:p>
        </w:tc>
        <w:tc>
          <w:tcPr>
            <w:tcW w:w="1417" w:type="dxa"/>
            <w:vMerge/>
            <w:tcBorders>
              <w:right w:val="single" w:sz="8" w:space="0" w:color="auto"/>
            </w:tcBorders>
            <w:vAlign w:val="center"/>
          </w:tcPr>
          <w:p w14:paraId="1A7BA4A8" w14:textId="77777777" w:rsidR="00BE4111" w:rsidRDefault="00BE4111" w:rsidP="00BE4111">
            <w:pPr>
              <w:pStyle w:val="texte-Tableaux"/>
            </w:pPr>
          </w:p>
        </w:tc>
      </w:tr>
      <w:tr w:rsidR="00BE4111" w14:paraId="2F6918F4" w14:textId="77777777" w:rsidTr="00BE4111">
        <w:trPr>
          <w:trHeight w:val="283"/>
          <w:jc w:val="center"/>
        </w:trPr>
        <w:tc>
          <w:tcPr>
            <w:tcW w:w="1417" w:type="dxa"/>
            <w:vMerge/>
            <w:tcBorders>
              <w:left w:val="single" w:sz="8" w:space="0" w:color="auto"/>
            </w:tcBorders>
            <w:vAlign w:val="center"/>
          </w:tcPr>
          <w:p w14:paraId="07C02017" w14:textId="77777777" w:rsidR="00BE4111" w:rsidRDefault="00BE4111" w:rsidP="00BE4111">
            <w:pPr>
              <w:pStyle w:val="texte-Tableaux"/>
            </w:pPr>
          </w:p>
        </w:tc>
        <w:tc>
          <w:tcPr>
            <w:tcW w:w="1417" w:type="dxa"/>
            <w:vMerge w:val="restart"/>
            <w:vAlign w:val="center"/>
          </w:tcPr>
          <w:p w14:paraId="19D07885" w14:textId="06F59242" w:rsidR="00BE4111" w:rsidRDefault="00BE4111" w:rsidP="00BE4111">
            <w:pPr>
              <w:pStyle w:val="texte-Tableaux"/>
            </w:pPr>
            <w:r>
              <w:t>I2C</w:t>
            </w:r>
          </w:p>
        </w:tc>
        <w:tc>
          <w:tcPr>
            <w:tcW w:w="1417" w:type="dxa"/>
            <w:vAlign w:val="center"/>
          </w:tcPr>
          <w:p w14:paraId="709BC6BA" w14:textId="0F6B134F" w:rsidR="00BE4111" w:rsidRDefault="00BE4111" w:rsidP="00BE4111">
            <w:pPr>
              <w:pStyle w:val="texte-Tableaux"/>
            </w:pPr>
            <w:r>
              <w:t>SCL</w:t>
            </w:r>
          </w:p>
        </w:tc>
        <w:tc>
          <w:tcPr>
            <w:tcW w:w="1417" w:type="dxa"/>
            <w:vMerge/>
            <w:tcBorders>
              <w:right w:val="single" w:sz="8" w:space="0" w:color="auto"/>
            </w:tcBorders>
            <w:vAlign w:val="center"/>
          </w:tcPr>
          <w:p w14:paraId="2323CC80" w14:textId="77777777" w:rsidR="00BE4111" w:rsidRDefault="00BE4111" w:rsidP="00BE4111">
            <w:pPr>
              <w:pStyle w:val="texte-Tableaux"/>
            </w:pPr>
          </w:p>
        </w:tc>
      </w:tr>
      <w:tr w:rsidR="00BE4111" w14:paraId="11ACFA83" w14:textId="77777777" w:rsidTr="00BE4111">
        <w:trPr>
          <w:trHeight w:val="283"/>
          <w:jc w:val="center"/>
        </w:trPr>
        <w:tc>
          <w:tcPr>
            <w:tcW w:w="1417" w:type="dxa"/>
            <w:vMerge/>
            <w:tcBorders>
              <w:left w:val="single" w:sz="8" w:space="0" w:color="auto"/>
            </w:tcBorders>
            <w:vAlign w:val="center"/>
          </w:tcPr>
          <w:p w14:paraId="6DEF02EF" w14:textId="77777777" w:rsidR="00BE4111" w:rsidRDefault="00BE4111" w:rsidP="00BE4111">
            <w:pPr>
              <w:pStyle w:val="texte-Tableaux"/>
            </w:pPr>
          </w:p>
        </w:tc>
        <w:tc>
          <w:tcPr>
            <w:tcW w:w="1417" w:type="dxa"/>
            <w:vMerge/>
            <w:vAlign w:val="center"/>
          </w:tcPr>
          <w:p w14:paraId="06932B7F" w14:textId="77777777" w:rsidR="00BE4111" w:rsidRDefault="00BE4111" w:rsidP="00BE4111">
            <w:pPr>
              <w:pStyle w:val="texte-Tableaux"/>
            </w:pPr>
          </w:p>
        </w:tc>
        <w:tc>
          <w:tcPr>
            <w:tcW w:w="1417" w:type="dxa"/>
            <w:vAlign w:val="center"/>
          </w:tcPr>
          <w:p w14:paraId="055070CE" w14:textId="6DAC5058" w:rsidR="00BE4111" w:rsidRDefault="00BE4111" w:rsidP="00BE4111">
            <w:pPr>
              <w:pStyle w:val="texte-Tableaux"/>
            </w:pPr>
            <w:r>
              <w:t>SDA</w:t>
            </w:r>
          </w:p>
        </w:tc>
        <w:tc>
          <w:tcPr>
            <w:tcW w:w="1417" w:type="dxa"/>
            <w:vMerge/>
            <w:tcBorders>
              <w:right w:val="single" w:sz="8" w:space="0" w:color="auto"/>
            </w:tcBorders>
            <w:vAlign w:val="center"/>
          </w:tcPr>
          <w:p w14:paraId="7A044A8D" w14:textId="77777777" w:rsidR="00BE4111" w:rsidRDefault="00BE4111" w:rsidP="00BE4111">
            <w:pPr>
              <w:pStyle w:val="texte-Tableaux"/>
            </w:pPr>
          </w:p>
        </w:tc>
      </w:tr>
      <w:tr w:rsidR="00BE4111" w14:paraId="1FA8C58C" w14:textId="77777777" w:rsidTr="00BE4111">
        <w:trPr>
          <w:trHeight w:val="283"/>
          <w:jc w:val="center"/>
        </w:trPr>
        <w:tc>
          <w:tcPr>
            <w:tcW w:w="1417" w:type="dxa"/>
            <w:vMerge/>
            <w:tcBorders>
              <w:left w:val="single" w:sz="8" w:space="0" w:color="auto"/>
            </w:tcBorders>
            <w:vAlign w:val="center"/>
          </w:tcPr>
          <w:p w14:paraId="38B0DCD3" w14:textId="77777777" w:rsidR="00BE4111" w:rsidRDefault="00BE4111" w:rsidP="00BE4111">
            <w:pPr>
              <w:pStyle w:val="texte-Tableaux"/>
            </w:pPr>
          </w:p>
        </w:tc>
        <w:tc>
          <w:tcPr>
            <w:tcW w:w="1417" w:type="dxa"/>
            <w:vMerge w:val="restart"/>
            <w:vAlign w:val="center"/>
          </w:tcPr>
          <w:p w14:paraId="0EBF2179" w14:textId="3D5CC9E8" w:rsidR="00BE4111" w:rsidRDefault="00BE4111" w:rsidP="00BE4111">
            <w:pPr>
              <w:pStyle w:val="texte-Tableaux"/>
            </w:pPr>
            <w:r>
              <w:t>SPI</w:t>
            </w:r>
          </w:p>
        </w:tc>
        <w:tc>
          <w:tcPr>
            <w:tcW w:w="1417" w:type="dxa"/>
            <w:vAlign w:val="center"/>
          </w:tcPr>
          <w:p w14:paraId="74145B1F" w14:textId="56F84D6D" w:rsidR="00BE4111" w:rsidRDefault="00BE4111" w:rsidP="00BE4111">
            <w:pPr>
              <w:pStyle w:val="texte-Tableaux"/>
            </w:pPr>
            <w:r>
              <w:t>SCK</w:t>
            </w:r>
          </w:p>
        </w:tc>
        <w:tc>
          <w:tcPr>
            <w:tcW w:w="1417" w:type="dxa"/>
            <w:vMerge w:val="restart"/>
            <w:tcBorders>
              <w:right w:val="single" w:sz="8" w:space="0" w:color="auto"/>
            </w:tcBorders>
            <w:vAlign w:val="center"/>
          </w:tcPr>
          <w:p w14:paraId="4BF8B79C" w14:textId="2EB6400B" w:rsidR="00BE4111" w:rsidRDefault="00BE4111" w:rsidP="00BE4111">
            <w:pPr>
              <w:pStyle w:val="texte-Tableaux"/>
            </w:pPr>
            <w:r>
              <w:t>P10</w:t>
            </w:r>
          </w:p>
        </w:tc>
      </w:tr>
      <w:tr w:rsidR="00BE4111" w14:paraId="7E650BB1" w14:textId="77777777" w:rsidTr="00BE4111">
        <w:trPr>
          <w:trHeight w:val="283"/>
          <w:jc w:val="center"/>
        </w:trPr>
        <w:tc>
          <w:tcPr>
            <w:tcW w:w="1417" w:type="dxa"/>
            <w:vMerge/>
            <w:tcBorders>
              <w:left w:val="single" w:sz="8" w:space="0" w:color="auto"/>
            </w:tcBorders>
            <w:vAlign w:val="center"/>
          </w:tcPr>
          <w:p w14:paraId="1E6C3C9D" w14:textId="77777777" w:rsidR="00BE4111" w:rsidRDefault="00BE4111" w:rsidP="00BE4111">
            <w:pPr>
              <w:pStyle w:val="texte-Tableaux"/>
            </w:pPr>
          </w:p>
        </w:tc>
        <w:tc>
          <w:tcPr>
            <w:tcW w:w="1417" w:type="dxa"/>
            <w:vMerge/>
            <w:vAlign w:val="center"/>
          </w:tcPr>
          <w:p w14:paraId="56C184FB" w14:textId="77777777" w:rsidR="00BE4111" w:rsidRDefault="00BE4111" w:rsidP="00BE4111">
            <w:pPr>
              <w:pStyle w:val="texte-Tableaux"/>
            </w:pPr>
          </w:p>
        </w:tc>
        <w:tc>
          <w:tcPr>
            <w:tcW w:w="1417" w:type="dxa"/>
            <w:vAlign w:val="center"/>
          </w:tcPr>
          <w:p w14:paraId="395E2143" w14:textId="5573CE63" w:rsidR="00BE4111" w:rsidRDefault="00BE4111" w:rsidP="00BE4111">
            <w:pPr>
              <w:pStyle w:val="texte-Tableaux"/>
            </w:pPr>
            <w:r>
              <w:t>MISO</w:t>
            </w:r>
          </w:p>
        </w:tc>
        <w:tc>
          <w:tcPr>
            <w:tcW w:w="1417" w:type="dxa"/>
            <w:vMerge/>
            <w:tcBorders>
              <w:right w:val="single" w:sz="8" w:space="0" w:color="auto"/>
            </w:tcBorders>
            <w:vAlign w:val="center"/>
          </w:tcPr>
          <w:p w14:paraId="6B2ED317" w14:textId="77777777" w:rsidR="00BE4111" w:rsidRDefault="00BE4111" w:rsidP="00BE4111">
            <w:pPr>
              <w:pStyle w:val="texte-Tableaux"/>
            </w:pPr>
          </w:p>
        </w:tc>
      </w:tr>
      <w:tr w:rsidR="00BE4111" w14:paraId="34445956" w14:textId="77777777" w:rsidTr="00BE4111">
        <w:trPr>
          <w:trHeight w:val="283"/>
          <w:jc w:val="center"/>
        </w:trPr>
        <w:tc>
          <w:tcPr>
            <w:tcW w:w="1417" w:type="dxa"/>
            <w:vMerge/>
            <w:tcBorders>
              <w:left w:val="single" w:sz="8" w:space="0" w:color="auto"/>
            </w:tcBorders>
            <w:vAlign w:val="center"/>
          </w:tcPr>
          <w:p w14:paraId="08F6ACD1" w14:textId="77777777" w:rsidR="00BE4111" w:rsidRDefault="00BE4111" w:rsidP="00BE4111">
            <w:pPr>
              <w:pStyle w:val="texte-Tableaux"/>
            </w:pPr>
          </w:p>
        </w:tc>
        <w:tc>
          <w:tcPr>
            <w:tcW w:w="1417" w:type="dxa"/>
            <w:vMerge/>
            <w:vAlign w:val="center"/>
          </w:tcPr>
          <w:p w14:paraId="713B24D1" w14:textId="77777777" w:rsidR="00BE4111" w:rsidRDefault="00BE4111" w:rsidP="00BE4111">
            <w:pPr>
              <w:pStyle w:val="texte-Tableaux"/>
            </w:pPr>
          </w:p>
        </w:tc>
        <w:tc>
          <w:tcPr>
            <w:tcW w:w="1417" w:type="dxa"/>
            <w:vAlign w:val="center"/>
          </w:tcPr>
          <w:p w14:paraId="7A507975" w14:textId="591762EE" w:rsidR="00BE4111" w:rsidRDefault="00BE4111" w:rsidP="00BE4111">
            <w:pPr>
              <w:pStyle w:val="texte-Tableaux"/>
            </w:pPr>
            <w:r>
              <w:t>MOSI</w:t>
            </w:r>
          </w:p>
        </w:tc>
        <w:tc>
          <w:tcPr>
            <w:tcW w:w="1417" w:type="dxa"/>
            <w:vMerge/>
            <w:tcBorders>
              <w:right w:val="single" w:sz="8" w:space="0" w:color="auto"/>
            </w:tcBorders>
            <w:vAlign w:val="center"/>
          </w:tcPr>
          <w:p w14:paraId="7C506BCC" w14:textId="77777777" w:rsidR="00BE4111" w:rsidRDefault="00BE4111" w:rsidP="00BE4111">
            <w:pPr>
              <w:pStyle w:val="texte-Tableaux"/>
            </w:pPr>
          </w:p>
        </w:tc>
      </w:tr>
      <w:tr w:rsidR="00BE4111" w14:paraId="6201C1BA" w14:textId="77777777" w:rsidTr="00BE4111">
        <w:trPr>
          <w:trHeight w:val="283"/>
          <w:jc w:val="center"/>
        </w:trPr>
        <w:tc>
          <w:tcPr>
            <w:tcW w:w="1417" w:type="dxa"/>
            <w:vMerge/>
            <w:tcBorders>
              <w:left w:val="single" w:sz="8" w:space="0" w:color="auto"/>
            </w:tcBorders>
            <w:vAlign w:val="center"/>
          </w:tcPr>
          <w:p w14:paraId="620B1B22" w14:textId="77777777" w:rsidR="00BE4111" w:rsidRDefault="00BE4111" w:rsidP="00BE4111">
            <w:pPr>
              <w:pStyle w:val="texte-Tableaux"/>
            </w:pPr>
          </w:p>
        </w:tc>
        <w:tc>
          <w:tcPr>
            <w:tcW w:w="1417" w:type="dxa"/>
            <w:vMerge/>
            <w:vAlign w:val="center"/>
          </w:tcPr>
          <w:p w14:paraId="78FF2CE4" w14:textId="77777777" w:rsidR="00BE4111" w:rsidRDefault="00BE4111" w:rsidP="00BE4111">
            <w:pPr>
              <w:pStyle w:val="texte-Tableaux"/>
            </w:pPr>
          </w:p>
        </w:tc>
        <w:tc>
          <w:tcPr>
            <w:tcW w:w="1417" w:type="dxa"/>
            <w:vAlign w:val="center"/>
          </w:tcPr>
          <w:p w14:paraId="5F1CD160" w14:textId="05005666" w:rsidR="00BE4111" w:rsidRDefault="00BE4111" w:rsidP="00BE4111">
            <w:pPr>
              <w:pStyle w:val="texte-Tableaux"/>
            </w:pPr>
            <w:r>
              <w:t>CS</w:t>
            </w:r>
          </w:p>
        </w:tc>
        <w:tc>
          <w:tcPr>
            <w:tcW w:w="1417" w:type="dxa"/>
            <w:vMerge/>
            <w:tcBorders>
              <w:right w:val="single" w:sz="8" w:space="0" w:color="auto"/>
            </w:tcBorders>
            <w:vAlign w:val="center"/>
          </w:tcPr>
          <w:p w14:paraId="6F992A89" w14:textId="77777777" w:rsidR="00BE4111" w:rsidRDefault="00BE4111" w:rsidP="00BE4111">
            <w:pPr>
              <w:pStyle w:val="texte-Tableaux"/>
            </w:pPr>
          </w:p>
        </w:tc>
      </w:tr>
      <w:tr w:rsidR="00BE4111" w14:paraId="19DA3395" w14:textId="77777777" w:rsidTr="00BE4111">
        <w:trPr>
          <w:trHeight w:val="283"/>
          <w:jc w:val="center"/>
        </w:trPr>
        <w:tc>
          <w:tcPr>
            <w:tcW w:w="1417" w:type="dxa"/>
            <w:vMerge/>
            <w:tcBorders>
              <w:left w:val="single" w:sz="8" w:space="0" w:color="auto"/>
            </w:tcBorders>
            <w:vAlign w:val="center"/>
          </w:tcPr>
          <w:p w14:paraId="0A2A1C7B" w14:textId="77777777" w:rsidR="00BE4111" w:rsidRDefault="00BE4111" w:rsidP="00BE4111">
            <w:pPr>
              <w:pStyle w:val="texte-Tableaux"/>
            </w:pPr>
          </w:p>
        </w:tc>
        <w:tc>
          <w:tcPr>
            <w:tcW w:w="1417" w:type="dxa"/>
            <w:vMerge w:val="restart"/>
            <w:vAlign w:val="center"/>
          </w:tcPr>
          <w:p w14:paraId="31D8A18E" w14:textId="67691C44" w:rsidR="00BE4111" w:rsidRDefault="00BE4111" w:rsidP="00BE4111">
            <w:pPr>
              <w:pStyle w:val="texte-Tableaux"/>
            </w:pPr>
            <w:r>
              <w:t>GPIO</w:t>
            </w:r>
          </w:p>
        </w:tc>
        <w:tc>
          <w:tcPr>
            <w:tcW w:w="1417" w:type="dxa"/>
            <w:vAlign w:val="center"/>
          </w:tcPr>
          <w:p w14:paraId="0C9347A5" w14:textId="3D2B0309" w:rsidR="00BE4111" w:rsidRDefault="00BE4111" w:rsidP="00BE4111">
            <w:pPr>
              <w:pStyle w:val="texte-Tableaux"/>
            </w:pPr>
            <w:r>
              <w:t>AN</w:t>
            </w:r>
          </w:p>
        </w:tc>
        <w:tc>
          <w:tcPr>
            <w:tcW w:w="1417" w:type="dxa"/>
            <w:vMerge w:val="restart"/>
            <w:tcBorders>
              <w:right w:val="single" w:sz="8" w:space="0" w:color="auto"/>
            </w:tcBorders>
            <w:vAlign w:val="center"/>
          </w:tcPr>
          <w:p w14:paraId="093037D2" w14:textId="0F3356F9" w:rsidR="00BE4111" w:rsidRDefault="00BE4111" w:rsidP="00BE4111">
            <w:pPr>
              <w:pStyle w:val="texte-Tableaux"/>
            </w:pPr>
            <w:r>
              <w:t>P9</w:t>
            </w:r>
          </w:p>
        </w:tc>
      </w:tr>
      <w:tr w:rsidR="00BE4111" w14:paraId="7651FD25" w14:textId="77777777" w:rsidTr="00BE4111">
        <w:trPr>
          <w:trHeight w:val="283"/>
          <w:jc w:val="center"/>
        </w:trPr>
        <w:tc>
          <w:tcPr>
            <w:tcW w:w="1417" w:type="dxa"/>
            <w:vMerge/>
            <w:tcBorders>
              <w:left w:val="single" w:sz="8" w:space="0" w:color="auto"/>
            </w:tcBorders>
            <w:vAlign w:val="center"/>
          </w:tcPr>
          <w:p w14:paraId="51C2A9BC" w14:textId="77777777" w:rsidR="00BE4111" w:rsidRDefault="00BE4111" w:rsidP="00BE4111">
            <w:pPr>
              <w:pStyle w:val="texte-Tableaux"/>
            </w:pPr>
          </w:p>
        </w:tc>
        <w:tc>
          <w:tcPr>
            <w:tcW w:w="1417" w:type="dxa"/>
            <w:vMerge/>
            <w:vAlign w:val="center"/>
          </w:tcPr>
          <w:p w14:paraId="33F677A6" w14:textId="77777777" w:rsidR="00BE4111" w:rsidRDefault="00BE4111" w:rsidP="00BE4111">
            <w:pPr>
              <w:pStyle w:val="texte-Tableaux"/>
            </w:pPr>
          </w:p>
        </w:tc>
        <w:tc>
          <w:tcPr>
            <w:tcW w:w="1417" w:type="dxa"/>
            <w:vAlign w:val="center"/>
          </w:tcPr>
          <w:p w14:paraId="1158F9CB" w14:textId="1CBA20C3" w:rsidR="00BE4111" w:rsidRDefault="00BE4111" w:rsidP="00BE4111">
            <w:pPr>
              <w:pStyle w:val="texte-Tableaux"/>
            </w:pPr>
            <w:r>
              <w:t>PWM</w:t>
            </w:r>
          </w:p>
        </w:tc>
        <w:tc>
          <w:tcPr>
            <w:tcW w:w="1417" w:type="dxa"/>
            <w:vMerge/>
            <w:tcBorders>
              <w:right w:val="single" w:sz="8" w:space="0" w:color="auto"/>
            </w:tcBorders>
            <w:vAlign w:val="center"/>
          </w:tcPr>
          <w:p w14:paraId="1D739619" w14:textId="77777777" w:rsidR="00BE4111" w:rsidRDefault="00BE4111" w:rsidP="00BE4111">
            <w:pPr>
              <w:pStyle w:val="texte-Tableaux"/>
            </w:pPr>
          </w:p>
        </w:tc>
      </w:tr>
      <w:tr w:rsidR="00BE4111" w14:paraId="3FFEA61B" w14:textId="77777777" w:rsidTr="00BE4111">
        <w:trPr>
          <w:trHeight w:val="283"/>
          <w:jc w:val="center"/>
        </w:trPr>
        <w:tc>
          <w:tcPr>
            <w:tcW w:w="1417" w:type="dxa"/>
            <w:vMerge/>
            <w:tcBorders>
              <w:left w:val="single" w:sz="8" w:space="0" w:color="auto"/>
            </w:tcBorders>
            <w:vAlign w:val="center"/>
          </w:tcPr>
          <w:p w14:paraId="6DC73614" w14:textId="77777777" w:rsidR="00BE4111" w:rsidRDefault="00BE4111" w:rsidP="00BE4111">
            <w:pPr>
              <w:pStyle w:val="texte-Tableaux"/>
            </w:pPr>
          </w:p>
        </w:tc>
        <w:tc>
          <w:tcPr>
            <w:tcW w:w="1417" w:type="dxa"/>
            <w:vMerge/>
            <w:vAlign w:val="center"/>
          </w:tcPr>
          <w:p w14:paraId="0E727EE7" w14:textId="77777777" w:rsidR="00BE4111" w:rsidRDefault="00BE4111" w:rsidP="00BE4111">
            <w:pPr>
              <w:pStyle w:val="texte-Tableaux"/>
            </w:pPr>
          </w:p>
        </w:tc>
        <w:tc>
          <w:tcPr>
            <w:tcW w:w="1417" w:type="dxa"/>
            <w:vAlign w:val="center"/>
          </w:tcPr>
          <w:p w14:paraId="597B0B1B" w14:textId="32018FF5" w:rsidR="00BE4111" w:rsidRDefault="00BE4111" w:rsidP="00BE4111">
            <w:pPr>
              <w:pStyle w:val="texte-Tableaux"/>
            </w:pPr>
            <w:r>
              <w:t>INT</w:t>
            </w:r>
          </w:p>
        </w:tc>
        <w:tc>
          <w:tcPr>
            <w:tcW w:w="1417" w:type="dxa"/>
            <w:vMerge/>
            <w:tcBorders>
              <w:right w:val="single" w:sz="8" w:space="0" w:color="auto"/>
            </w:tcBorders>
            <w:vAlign w:val="center"/>
          </w:tcPr>
          <w:p w14:paraId="6065E492" w14:textId="77777777" w:rsidR="00BE4111" w:rsidRDefault="00BE4111" w:rsidP="00BE4111">
            <w:pPr>
              <w:pStyle w:val="texte-Tableaux"/>
            </w:pPr>
          </w:p>
        </w:tc>
      </w:tr>
      <w:tr w:rsidR="00BE4111" w14:paraId="521AB5CE" w14:textId="77777777" w:rsidTr="00BE4111">
        <w:trPr>
          <w:trHeight w:val="283"/>
          <w:jc w:val="center"/>
        </w:trPr>
        <w:tc>
          <w:tcPr>
            <w:tcW w:w="1417" w:type="dxa"/>
            <w:vMerge/>
            <w:tcBorders>
              <w:left w:val="single" w:sz="8" w:space="0" w:color="auto"/>
            </w:tcBorders>
            <w:vAlign w:val="center"/>
          </w:tcPr>
          <w:p w14:paraId="76B67C4D" w14:textId="77777777" w:rsidR="00BE4111" w:rsidRDefault="00BE4111" w:rsidP="00BE4111">
            <w:pPr>
              <w:pStyle w:val="texte-Tableaux"/>
            </w:pPr>
          </w:p>
        </w:tc>
        <w:tc>
          <w:tcPr>
            <w:tcW w:w="1417" w:type="dxa"/>
            <w:vMerge/>
            <w:vAlign w:val="center"/>
          </w:tcPr>
          <w:p w14:paraId="51CB7C19" w14:textId="77777777" w:rsidR="00BE4111" w:rsidRDefault="00BE4111" w:rsidP="00BE4111">
            <w:pPr>
              <w:pStyle w:val="texte-Tableaux"/>
            </w:pPr>
          </w:p>
        </w:tc>
        <w:tc>
          <w:tcPr>
            <w:tcW w:w="1417" w:type="dxa"/>
            <w:vAlign w:val="center"/>
          </w:tcPr>
          <w:p w14:paraId="0664BB1B" w14:textId="0C91A0D5" w:rsidR="00BE4111" w:rsidRDefault="00BE4111" w:rsidP="00BE4111">
            <w:pPr>
              <w:pStyle w:val="texte-Tableaux"/>
            </w:pPr>
            <w:r>
              <w:t>RST</w:t>
            </w:r>
          </w:p>
        </w:tc>
        <w:tc>
          <w:tcPr>
            <w:tcW w:w="1417" w:type="dxa"/>
            <w:vMerge/>
            <w:tcBorders>
              <w:right w:val="single" w:sz="8" w:space="0" w:color="auto"/>
            </w:tcBorders>
            <w:vAlign w:val="center"/>
          </w:tcPr>
          <w:p w14:paraId="616A9D20" w14:textId="77777777" w:rsidR="00BE4111" w:rsidRDefault="00BE4111" w:rsidP="00BE4111">
            <w:pPr>
              <w:pStyle w:val="texte-Tableaux"/>
            </w:pPr>
          </w:p>
        </w:tc>
      </w:tr>
      <w:tr w:rsidR="00BE4111" w14:paraId="01AC8239" w14:textId="77777777" w:rsidTr="00BE4111">
        <w:trPr>
          <w:trHeight w:val="283"/>
          <w:jc w:val="center"/>
        </w:trPr>
        <w:tc>
          <w:tcPr>
            <w:tcW w:w="1417" w:type="dxa"/>
            <w:tcBorders>
              <w:left w:val="single" w:sz="8" w:space="0" w:color="auto"/>
            </w:tcBorders>
            <w:vAlign w:val="center"/>
          </w:tcPr>
          <w:p w14:paraId="54ADE000" w14:textId="54BE5B05" w:rsidR="00BE4111" w:rsidRDefault="00BE4111" w:rsidP="00BE4111">
            <w:pPr>
              <w:pStyle w:val="texte-Tableaux"/>
            </w:pPr>
            <w:proofErr w:type="spellStart"/>
            <w:r>
              <w:t>LEDs</w:t>
            </w:r>
            <w:proofErr w:type="spellEnd"/>
            <w:r>
              <w:t xml:space="preserve"> RGB</w:t>
            </w:r>
          </w:p>
        </w:tc>
        <w:tc>
          <w:tcPr>
            <w:tcW w:w="1417" w:type="dxa"/>
            <w:vAlign w:val="center"/>
          </w:tcPr>
          <w:p w14:paraId="2D774AA0" w14:textId="225B12BF" w:rsidR="00BE4111" w:rsidRDefault="00BE4111" w:rsidP="00BE4111">
            <w:pPr>
              <w:pStyle w:val="texte-Tableaux"/>
            </w:pPr>
            <w:r>
              <w:t>PWM</w:t>
            </w:r>
          </w:p>
        </w:tc>
        <w:tc>
          <w:tcPr>
            <w:tcW w:w="1417" w:type="dxa"/>
            <w:vAlign w:val="center"/>
          </w:tcPr>
          <w:p w14:paraId="5476A1CF" w14:textId="2FF7CCD7" w:rsidR="00BE4111" w:rsidRDefault="00BE4111" w:rsidP="00BE4111">
            <w:pPr>
              <w:pStyle w:val="texte-Tableaux"/>
            </w:pPr>
            <w:r>
              <w:t>OC1</w:t>
            </w:r>
          </w:p>
        </w:tc>
        <w:tc>
          <w:tcPr>
            <w:tcW w:w="1417" w:type="dxa"/>
            <w:vMerge w:val="restart"/>
            <w:tcBorders>
              <w:right w:val="single" w:sz="8" w:space="0" w:color="auto"/>
            </w:tcBorders>
            <w:vAlign w:val="center"/>
          </w:tcPr>
          <w:p w14:paraId="662A5930" w14:textId="19E84687" w:rsidR="00BE4111" w:rsidRDefault="00BE4111" w:rsidP="00BE4111">
            <w:pPr>
              <w:pStyle w:val="texte-Tableaux"/>
            </w:pPr>
            <w:r>
              <w:t>P5</w:t>
            </w:r>
          </w:p>
        </w:tc>
      </w:tr>
      <w:tr w:rsidR="00BE4111" w14:paraId="142C629B" w14:textId="77777777" w:rsidTr="00BE4111">
        <w:trPr>
          <w:trHeight w:val="283"/>
          <w:jc w:val="center"/>
        </w:trPr>
        <w:tc>
          <w:tcPr>
            <w:tcW w:w="1417" w:type="dxa"/>
            <w:tcBorders>
              <w:left w:val="single" w:sz="8" w:space="0" w:color="auto"/>
            </w:tcBorders>
            <w:vAlign w:val="center"/>
          </w:tcPr>
          <w:p w14:paraId="534C9BC9" w14:textId="34C595F3" w:rsidR="00BE4111" w:rsidRDefault="00BE4111" w:rsidP="00BE4111">
            <w:pPr>
              <w:pStyle w:val="texte-Tableaux"/>
            </w:pPr>
            <w:proofErr w:type="spellStart"/>
            <w:r>
              <w:t>Buzzer</w:t>
            </w:r>
            <w:proofErr w:type="spellEnd"/>
          </w:p>
        </w:tc>
        <w:tc>
          <w:tcPr>
            <w:tcW w:w="1417" w:type="dxa"/>
            <w:vAlign w:val="center"/>
          </w:tcPr>
          <w:p w14:paraId="3D01538C" w14:textId="0A13EAEE" w:rsidR="00BE4111" w:rsidRDefault="00BE4111" w:rsidP="00BE4111">
            <w:pPr>
              <w:pStyle w:val="texte-Tableaux"/>
            </w:pPr>
            <w:r>
              <w:t>PWM</w:t>
            </w:r>
          </w:p>
        </w:tc>
        <w:tc>
          <w:tcPr>
            <w:tcW w:w="1417" w:type="dxa"/>
            <w:vAlign w:val="center"/>
          </w:tcPr>
          <w:p w14:paraId="76EF006A" w14:textId="0428A37E" w:rsidR="00BE4111" w:rsidRDefault="00BE4111" w:rsidP="00BE4111">
            <w:pPr>
              <w:pStyle w:val="texte-Tableaux"/>
            </w:pPr>
            <w:r>
              <w:t>OC5</w:t>
            </w:r>
          </w:p>
        </w:tc>
        <w:tc>
          <w:tcPr>
            <w:tcW w:w="1417" w:type="dxa"/>
            <w:vMerge/>
            <w:tcBorders>
              <w:right w:val="single" w:sz="8" w:space="0" w:color="auto"/>
            </w:tcBorders>
            <w:vAlign w:val="center"/>
          </w:tcPr>
          <w:p w14:paraId="49EFEB8D" w14:textId="77777777" w:rsidR="00BE4111" w:rsidRDefault="00BE4111" w:rsidP="00BE4111">
            <w:pPr>
              <w:pStyle w:val="texte-Tableaux"/>
            </w:pPr>
          </w:p>
        </w:tc>
      </w:tr>
      <w:tr w:rsidR="00BE4111" w14:paraId="4FD0DCAF" w14:textId="77777777" w:rsidTr="00BE4111">
        <w:trPr>
          <w:trHeight w:val="283"/>
          <w:jc w:val="center"/>
        </w:trPr>
        <w:tc>
          <w:tcPr>
            <w:tcW w:w="1417" w:type="dxa"/>
            <w:tcBorders>
              <w:left w:val="single" w:sz="8" w:space="0" w:color="auto"/>
            </w:tcBorders>
            <w:vAlign w:val="center"/>
          </w:tcPr>
          <w:p w14:paraId="20F8E127" w14:textId="361E55CC" w:rsidR="00BE4111" w:rsidRDefault="00BE4111" w:rsidP="00BE4111">
            <w:pPr>
              <w:pStyle w:val="texte-Tableaux"/>
            </w:pPr>
            <w:r>
              <w:t>PIC32</w:t>
            </w:r>
          </w:p>
        </w:tc>
        <w:tc>
          <w:tcPr>
            <w:tcW w:w="1417" w:type="dxa"/>
            <w:vAlign w:val="center"/>
          </w:tcPr>
          <w:p w14:paraId="06E2656C" w14:textId="756191DB" w:rsidR="00BE4111" w:rsidRDefault="00BE4111" w:rsidP="00BE4111">
            <w:pPr>
              <w:pStyle w:val="texte-Tableaux"/>
            </w:pPr>
            <w:r>
              <w:t>GPIO</w:t>
            </w:r>
          </w:p>
        </w:tc>
        <w:tc>
          <w:tcPr>
            <w:tcW w:w="1417" w:type="dxa"/>
            <w:vAlign w:val="center"/>
          </w:tcPr>
          <w:p w14:paraId="365981F4" w14:textId="31C815AD" w:rsidR="00BE4111" w:rsidRDefault="00BE4111" w:rsidP="00BE4111">
            <w:pPr>
              <w:pStyle w:val="texte-Tableaux"/>
            </w:pPr>
            <w:r>
              <w:t>DEBUG</w:t>
            </w:r>
          </w:p>
        </w:tc>
        <w:tc>
          <w:tcPr>
            <w:tcW w:w="1417" w:type="dxa"/>
            <w:tcBorders>
              <w:right w:val="single" w:sz="8" w:space="0" w:color="auto"/>
            </w:tcBorders>
            <w:vAlign w:val="center"/>
          </w:tcPr>
          <w:p w14:paraId="22DB3D71" w14:textId="5D69ADAE" w:rsidR="00BE4111" w:rsidRDefault="00BE4111" w:rsidP="00BE4111">
            <w:pPr>
              <w:pStyle w:val="texte-Tableaux"/>
            </w:pPr>
            <w:r>
              <w:t>TP2</w:t>
            </w:r>
          </w:p>
        </w:tc>
      </w:tr>
      <w:tr w:rsidR="00BE4111" w14:paraId="03219A40" w14:textId="77777777" w:rsidTr="00BE4111">
        <w:trPr>
          <w:trHeight w:val="283"/>
          <w:jc w:val="center"/>
        </w:trPr>
        <w:tc>
          <w:tcPr>
            <w:tcW w:w="1417" w:type="dxa"/>
            <w:vMerge w:val="restart"/>
            <w:tcBorders>
              <w:left w:val="single" w:sz="8" w:space="0" w:color="auto"/>
            </w:tcBorders>
            <w:vAlign w:val="center"/>
          </w:tcPr>
          <w:p w14:paraId="775B5E8F" w14:textId="25E17372" w:rsidR="00BE4111" w:rsidRDefault="00BE4111" w:rsidP="00BE4111">
            <w:pPr>
              <w:pStyle w:val="texte-Tableaux"/>
            </w:pPr>
            <w:r>
              <w:t>AC/DC</w:t>
            </w:r>
          </w:p>
        </w:tc>
        <w:tc>
          <w:tcPr>
            <w:tcW w:w="1417" w:type="dxa"/>
            <w:vMerge w:val="restart"/>
            <w:vAlign w:val="center"/>
          </w:tcPr>
          <w:p w14:paraId="07477BCE" w14:textId="67E7DC2B" w:rsidR="00BE4111" w:rsidRDefault="00BE4111" w:rsidP="00BE4111">
            <w:pPr>
              <w:pStyle w:val="texte-Tableaux"/>
            </w:pPr>
            <w:r>
              <w:t>-</w:t>
            </w:r>
          </w:p>
        </w:tc>
        <w:tc>
          <w:tcPr>
            <w:tcW w:w="1417" w:type="dxa"/>
            <w:vAlign w:val="center"/>
          </w:tcPr>
          <w:p w14:paraId="5C653805" w14:textId="28BAEAEC" w:rsidR="00BE4111" w:rsidRDefault="00BE4111" w:rsidP="00BE4111">
            <w:pPr>
              <w:pStyle w:val="texte-Tableaux"/>
            </w:pPr>
            <w:r>
              <w:t>+3V3</w:t>
            </w:r>
          </w:p>
        </w:tc>
        <w:tc>
          <w:tcPr>
            <w:tcW w:w="1417" w:type="dxa"/>
            <w:tcBorders>
              <w:right w:val="single" w:sz="8" w:space="0" w:color="auto"/>
            </w:tcBorders>
            <w:vAlign w:val="center"/>
          </w:tcPr>
          <w:p w14:paraId="3222FBC6" w14:textId="7F2D7060" w:rsidR="00BE4111" w:rsidRDefault="00BE4111" w:rsidP="00BE4111">
            <w:pPr>
              <w:pStyle w:val="texte-Tableaux"/>
            </w:pPr>
            <w:r>
              <w:t>TP1</w:t>
            </w:r>
          </w:p>
        </w:tc>
      </w:tr>
      <w:tr w:rsidR="00BE4111" w14:paraId="6506C665" w14:textId="77777777" w:rsidTr="00BE4111">
        <w:trPr>
          <w:trHeight w:val="283"/>
          <w:jc w:val="center"/>
        </w:trPr>
        <w:tc>
          <w:tcPr>
            <w:tcW w:w="1417" w:type="dxa"/>
            <w:vMerge/>
            <w:tcBorders>
              <w:left w:val="single" w:sz="8" w:space="0" w:color="auto"/>
            </w:tcBorders>
            <w:vAlign w:val="center"/>
          </w:tcPr>
          <w:p w14:paraId="2F1905B9" w14:textId="77777777" w:rsidR="00BE4111" w:rsidRDefault="00BE4111" w:rsidP="00BE4111">
            <w:pPr>
              <w:pStyle w:val="texte-Tableaux"/>
            </w:pPr>
          </w:p>
        </w:tc>
        <w:tc>
          <w:tcPr>
            <w:tcW w:w="1417" w:type="dxa"/>
            <w:vMerge/>
            <w:vAlign w:val="center"/>
          </w:tcPr>
          <w:p w14:paraId="6DFD6684" w14:textId="77777777" w:rsidR="00BE4111" w:rsidRDefault="00BE4111" w:rsidP="00BE4111">
            <w:pPr>
              <w:pStyle w:val="texte-Tableaux"/>
            </w:pPr>
          </w:p>
        </w:tc>
        <w:tc>
          <w:tcPr>
            <w:tcW w:w="1417" w:type="dxa"/>
            <w:vAlign w:val="center"/>
          </w:tcPr>
          <w:p w14:paraId="2D52CDC4" w14:textId="2747886F" w:rsidR="00BE4111" w:rsidRDefault="00BE4111" w:rsidP="00BE4111">
            <w:pPr>
              <w:pStyle w:val="texte-Tableaux"/>
            </w:pPr>
            <w:r>
              <w:t>(Courant)</w:t>
            </w:r>
          </w:p>
        </w:tc>
        <w:tc>
          <w:tcPr>
            <w:tcW w:w="1417" w:type="dxa"/>
            <w:tcBorders>
              <w:right w:val="single" w:sz="8" w:space="0" w:color="auto"/>
            </w:tcBorders>
            <w:vAlign w:val="center"/>
          </w:tcPr>
          <w:p w14:paraId="5CAC9CC3" w14:textId="7AB5BC26" w:rsidR="00BE4111" w:rsidRDefault="00BE4111" w:rsidP="00BE4111">
            <w:pPr>
              <w:pStyle w:val="texte-Tableaux"/>
            </w:pPr>
            <w:r>
              <w:t>P4</w:t>
            </w:r>
          </w:p>
        </w:tc>
      </w:tr>
      <w:tr w:rsidR="00BE4111" w14:paraId="51628DE3" w14:textId="77777777" w:rsidTr="00BE4111">
        <w:trPr>
          <w:trHeight w:val="283"/>
          <w:jc w:val="center"/>
        </w:trPr>
        <w:tc>
          <w:tcPr>
            <w:tcW w:w="1417" w:type="dxa"/>
            <w:vMerge/>
            <w:tcBorders>
              <w:left w:val="single" w:sz="8" w:space="0" w:color="auto"/>
              <w:bottom w:val="single" w:sz="8" w:space="0" w:color="auto"/>
            </w:tcBorders>
            <w:vAlign w:val="center"/>
          </w:tcPr>
          <w:p w14:paraId="6EC00111" w14:textId="77777777" w:rsidR="00BE4111" w:rsidRDefault="00BE4111" w:rsidP="00BE4111">
            <w:pPr>
              <w:pStyle w:val="texte-Tableaux"/>
            </w:pPr>
          </w:p>
        </w:tc>
        <w:tc>
          <w:tcPr>
            <w:tcW w:w="1417" w:type="dxa"/>
            <w:vMerge/>
            <w:tcBorders>
              <w:bottom w:val="single" w:sz="8" w:space="0" w:color="auto"/>
            </w:tcBorders>
            <w:vAlign w:val="center"/>
          </w:tcPr>
          <w:p w14:paraId="56F5CEA1" w14:textId="77777777" w:rsidR="00BE4111" w:rsidRDefault="00BE4111" w:rsidP="00BE4111">
            <w:pPr>
              <w:pStyle w:val="texte-Tableaux"/>
            </w:pPr>
          </w:p>
        </w:tc>
        <w:tc>
          <w:tcPr>
            <w:tcW w:w="1417" w:type="dxa"/>
            <w:tcBorders>
              <w:bottom w:val="single" w:sz="8" w:space="0" w:color="auto"/>
            </w:tcBorders>
            <w:vAlign w:val="center"/>
          </w:tcPr>
          <w:p w14:paraId="2F04CE3B" w14:textId="6FB73163" w:rsidR="00BE4111" w:rsidRDefault="00BE4111" w:rsidP="00BE4111">
            <w:pPr>
              <w:pStyle w:val="texte-Tableaux"/>
            </w:pPr>
            <w:r>
              <w:t>GND</w:t>
            </w:r>
          </w:p>
        </w:tc>
        <w:tc>
          <w:tcPr>
            <w:tcW w:w="1417" w:type="dxa"/>
            <w:tcBorders>
              <w:bottom w:val="single" w:sz="8" w:space="0" w:color="auto"/>
              <w:right w:val="single" w:sz="8" w:space="0" w:color="auto"/>
            </w:tcBorders>
            <w:vAlign w:val="center"/>
          </w:tcPr>
          <w:p w14:paraId="66687BCE" w14:textId="573A8EE8" w:rsidR="00BE4111" w:rsidRDefault="00BE4111" w:rsidP="008017D1">
            <w:pPr>
              <w:pStyle w:val="texte-Tableaux"/>
              <w:keepNext/>
            </w:pPr>
            <w:r>
              <w:t>TP3, TP4</w:t>
            </w:r>
          </w:p>
        </w:tc>
      </w:tr>
    </w:tbl>
    <w:p w14:paraId="51F46BAB" w14:textId="21D009BA" w:rsidR="008017D1" w:rsidRDefault="008017D1">
      <w:pPr>
        <w:pStyle w:val="Lgende"/>
      </w:pPr>
      <w:bookmarkStart w:id="80" w:name="_Toc146463670"/>
      <w:r>
        <w:t xml:space="preserve">Tableau </w:t>
      </w:r>
      <w:r w:rsidR="008526A6">
        <w:fldChar w:fldCharType="begin"/>
      </w:r>
      <w:r w:rsidR="008526A6">
        <w:instrText xml:space="preserve"> SEQ Tableau \* ARABIC </w:instrText>
      </w:r>
      <w:r w:rsidR="008526A6">
        <w:fldChar w:fldCharType="separate"/>
      </w:r>
      <w:r w:rsidR="008526A6">
        <w:rPr>
          <w:noProof/>
        </w:rPr>
        <w:t>15</w:t>
      </w:r>
      <w:r w:rsidR="008526A6">
        <w:fldChar w:fldCharType="end"/>
      </w:r>
      <w:r>
        <w:t xml:space="preserve"> : Liste des points de mesure du système</w:t>
      </w:r>
      <w:bookmarkEnd w:id="80"/>
    </w:p>
    <w:p w14:paraId="14261596" w14:textId="444DA555" w:rsidR="00055E28" w:rsidRDefault="007268E4" w:rsidP="00013E04">
      <w:r>
        <w:t>Il est recommandé de ne placer a</w:t>
      </w:r>
      <w:r w:rsidR="00055E28">
        <w:t xml:space="preserve">ucun point de test </w:t>
      </w:r>
      <w:r>
        <w:t xml:space="preserve">sur </w:t>
      </w:r>
      <w:r w:rsidR="00055E28">
        <w:t>la partie concernant l’Ethernet, car cela présente peu d’intérêt au vu de la complexité des trames qui sont transmises</w:t>
      </w:r>
      <w:r>
        <w:t xml:space="preserve"> et du risque d’influencer les signaux</w:t>
      </w:r>
      <w:r w:rsidR="00E51E5C">
        <w:t xml:space="preserve"> par le fait de les déporter sur le PCB</w:t>
      </w:r>
      <w:r w:rsidR="00055E28">
        <w:t>.</w:t>
      </w:r>
    </w:p>
    <w:p w14:paraId="3413303F" w14:textId="77777777" w:rsidR="00CB3C9F" w:rsidRPr="00537868" w:rsidRDefault="00CB3C9F" w:rsidP="00CB3C9F">
      <w:pPr>
        <w:pStyle w:val="Titre2"/>
      </w:pPr>
      <w:bookmarkStart w:id="81" w:name="_Toc146463595"/>
      <w:r w:rsidRPr="00CB3C9F">
        <w:t>Boitier</w:t>
      </w:r>
      <w:bookmarkEnd w:id="81"/>
    </w:p>
    <w:p w14:paraId="5F2EBCBF" w14:textId="77777777" w:rsidR="00CB3C9F" w:rsidRPr="00537868" w:rsidRDefault="00CB3C9F" w:rsidP="00CB3C9F">
      <w:r w:rsidRPr="00537868">
        <w:t>Il était initialement envisagé dans le CDC de se procurer un boitier disponible sur le marché. Après réflexions et négociations avec le mandant du projet, il a été décidé de réaliser un boitier imprimé en 3D. Cette méthode offre l’avantage de réaliser une conception réalisée entièrement sur mesure sans nécessité d’usinage. La charge de travail supplémentaire entrainé par la modélisation 3D sera en partie compensé par le gain de temps sur l’usinage d’un boitier standard.</w:t>
      </w:r>
    </w:p>
    <w:p w14:paraId="1F0BDFC1" w14:textId="561EBE01" w:rsidR="00CB3C9F" w:rsidRDefault="00CB3C9F" w:rsidP="00CB3C9F">
      <w:r w:rsidRPr="00537868">
        <w:t>Le matériau utilisé devra offrir une isolation et une résistance à la chaleur suffisamment élevée. Pour cela, des matériaux comme l’ABS ou le PETG semblent les plus adaptés. Le matériel le plus couramment utilisé dans l’impression 3D qu’est le PLA ne convient pas pour cette application ! En effet, sa tendance à absorber l’humidité et sa faible résistance à la chaleur représente un risque non négligeable lors de l’utilisation de hautes tensions et de courants élevés.</w:t>
      </w:r>
      <w:r w:rsidR="008017D1">
        <w:t xml:space="preserve"> (Expérience personnelle)</w:t>
      </w:r>
    </w:p>
    <w:p w14:paraId="2FF69A46" w14:textId="6FDEDA0E" w:rsidR="00CB3C9F" w:rsidRPr="00013E04" w:rsidRDefault="00CB3C9F" w:rsidP="00013E04">
      <w:r>
        <w:t>Des détails supplémentaires sur le boitier sont fournis dans l</w:t>
      </w:r>
      <w:r w:rsidR="002E64D4">
        <w:t>a partie hardware.</w:t>
      </w:r>
    </w:p>
    <w:p w14:paraId="08D57079" w14:textId="269C6F30" w:rsidR="005917CD" w:rsidRPr="00537868" w:rsidRDefault="008B228F" w:rsidP="00D97689">
      <w:pPr>
        <w:pStyle w:val="Titre2"/>
      </w:pPr>
      <w:bookmarkStart w:id="82" w:name="_Toc146463596"/>
      <w:r w:rsidRPr="00537868">
        <w:lastRenderedPageBreak/>
        <w:t>Serveur externe</w:t>
      </w:r>
      <w:bookmarkEnd w:id="82"/>
    </w:p>
    <w:p w14:paraId="64D7C8A6" w14:textId="77777777" w:rsidR="00461D01" w:rsidRPr="00537868" w:rsidRDefault="00F22A9D" w:rsidP="00036971">
      <w:r w:rsidRPr="00537868">
        <w:t>Un serveur externe est essentiel pour prendre en charge deux fonctionnalités principales : la configuration à distance et la</w:t>
      </w:r>
      <w:r w:rsidR="00461D01" w:rsidRPr="00537868">
        <w:t xml:space="preserve"> gestion d'une base de données.</w:t>
      </w:r>
    </w:p>
    <w:p w14:paraId="7F4886B4" w14:textId="79E00B31" w:rsidR="005917CD" w:rsidRPr="00537868" w:rsidRDefault="00F22A9D" w:rsidP="00036971">
      <w:r w:rsidRPr="00537868">
        <w:t xml:space="preserve">Cette base de données </w:t>
      </w:r>
      <w:r w:rsidR="00DE2217">
        <w:t>permet de</w:t>
      </w:r>
      <w:r w:rsidRPr="00537868">
        <w:t xml:space="preserve"> stocker </w:t>
      </w:r>
      <w:r w:rsidR="00DE2217">
        <w:t>l</w:t>
      </w:r>
      <w:r w:rsidRPr="00537868">
        <w:t xml:space="preserve">es informations concernant les badges d'accès et les autorisations qui leur sont associées. Un serveur web basique </w:t>
      </w:r>
      <w:r w:rsidR="00DE2217">
        <w:t>facilite</w:t>
      </w:r>
      <w:r w:rsidRPr="00537868">
        <w:t xml:space="preserve"> l'accès à distance afin de configurer le système et administrer les droits d'accès.</w:t>
      </w:r>
      <w:r w:rsidR="008E40AF">
        <w:t xml:space="preserve"> La base de donnée pourra être gérer en SQL ou par simple écriture dans un fichier csv. </w:t>
      </w:r>
    </w:p>
    <w:p w14:paraId="7A5614C1" w14:textId="6BF91893" w:rsidR="00324F7F" w:rsidRDefault="006D47C8" w:rsidP="00F7739A">
      <w:r w:rsidRPr="00537868">
        <w:t xml:space="preserve">Dans cette optique, l'utilisation du </w:t>
      </w:r>
      <w:proofErr w:type="spellStart"/>
      <w:r w:rsidRPr="00537868">
        <w:t>Raspberry</w:t>
      </w:r>
      <w:proofErr w:type="spellEnd"/>
      <w:r w:rsidRPr="00537868">
        <w:t xml:space="preserve"> Pi 3B+ se montre particulièrement appropriée.</w:t>
      </w:r>
      <w:r w:rsidR="00DE2217">
        <w:t xml:space="preserve"> </w:t>
      </w:r>
      <w:r w:rsidRPr="00537868">
        <w:t>Le langage de programmation privilégié, Python, bénéficie d’un grand nombre de librairies et d’une documentation abondante.</w:t>
      </w:r>
      <w:r w:rsidR="008E40AF">
        <w:t xml:space="preserve"> </w:t>
      </w:r>
      <w:r w:rsidR="008E40AF" w:rsidRPr="008E40AF">
        <w:t>La faible consommation de courant en fait une option idéale, car il restera constamment allumé.</w:t>
      </w:r>
    </w:p>
    <w:p w14:paraId="4E30A48E" w14:textId="6AFE323E" w:rsidR="008E40AF" w:rsidRDefault="008E40AF" w:rsidP="00F7739A">
      <w:r>
        <w:t>L’ES dispose de stocks suffisants compte tenu de la pénurie actuelle</w:t>
      </w:r>
    </w:p>
    <w:p w14:paraId="554A18D0" w14:textId="77777777" w:rsidR="00F7739A" w:rsidRDefault="00F7739A" w:rsidP="00F7739A">
      <w:pPr>
        <w:keepNext/>
        <w:jc w:val="center"/>
      </w:pPr>
      <w:r>
        <w:rPr>
          <w:noProof/>
          <w:lang w:eastAsia="fr-CH"/>
        </w:rPr>
        <w:drawing>
          <wp:inline distT="0" distB="0" distL="0" distR="0" wp14:anchorId="635948AD" wp14:editId="74A75FB1">
            <wp:extent cx="3138218" cy="2092491"/>
            <wp:effectExtent l="19050" t="19050" r="24130" b="22225"/>
            <wp:docPr id="546318650" name="Image 13" descr="Une image contenant Appareils électroniques, Composant électronique, Composant de circuit,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318650" name="Image 13" descr="Une image contenant Appareils électroniques, Composant électronique, Composant de circuit, Composant de circuit passif&#10;&#10;Description générée automatiquement"/>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0721" cy="2100828"/>
                    </a:xfrm>
                    <a:prstGeom prst="rect">
                      <a:avLst/>
                    </a:prstGeom>
                    <a:noFill/>
                    <a:ln w="12700">
                      <a:solidFill>
                        <a:schemeClr val="tx1"/>
                      </a:solidFill>
                    </a:ln>
                  </pic:spPr>
                </pic:pic>
              </a:graphicData>
            </a:graphic>
          </wp:inline>
        </w:drawing>
      </w:r>
    </w:p>
    <w:p w14:paraId="3E405CA7" w14:textId="4AF2A360" w:rsidR="00F7739A" w:rsidRDefault="00F7739A" w:rsidP="00F7739A">
      <w:pPr>
        <w:pStyle w:val="Lgende"/>
      </w:pPr>
      <w:r>
        <w:t xml:space="preserve">Figure </w:t>
      </w:r>
      <w:r>
        <w:fldChar w:fldCharType="begin"/>
      </w:r>
      <w:r>
        <w:instrText xml:space="preserve"> SEQ Figure \* ARABIC </w:instrText>
      </w:r>
      <w:r>
        <w:fldChar w:fldCharType="separate"/>
      </w:r>
      <w:r w:rsidR="00663E5E">
        <w:rPr>
          <w:noProof/>
        </w:rPr>
        <w:t>19</w:t>
      </w:r>
      <w:r>
        <w:fldChar w:fldCharType="end"/>
      </w:r>
      <w:r>
        <w:t xml:space="preserve"> : Image du </w:t>
      </w:r>
      <w:proofErr w:type="spellStart"/>
      <w:r>
        <w:t>Raspberry</w:t>
      </w:r>
      <w:proofErr w:type="spellEnd"/>
      <w:r>
        <w:t xml:space="preserve"> Pi 3B+</w:t>
      </w:r>
    </w:p>
    <w:p w14:paraId="24D13008" w14:textId="77777777" w:rsidR="00324F7F" w:rsidRPr="00324F7F" w:rsidRDefault="00324F7F" w:rsidP="00324F7F"/>
    <w:p w14:paraId="1A968F01" w14:textId="74C2B64E" w:rsidR="00376C41" w:rsidRPr="00537868" w:rsidRDefault="00376C41">
      <w:pPr>
        <w:spacing w:before="0" w:after="160"/>
        <w:jc w:val="left"/>
      </w:pPr>
      <w:r w:rsidRPr="00537868">
        <w:br w:type="page"/>
      </w:r>
    </w:p>
    <w:p w14:paraId="648D9E7B" w14:textId="494B66DC" w:rsidR="00282B24" w:rsidRDefault="008760E4" w:rsidP="00D97689">
      <w:pPr>
        <w:pStyle w:val="Titre1"/>
      </w:pPr>
      <w:bookmarkStart w:id="83" w:name="_Ref145866661"/>
      <w:bookmarkStart w:id="84" w:name="_Ref145866665"/>
      <w:bookmarkStart w:id="85" w:name="_Toc146463598"/>
      <w:r w:rsidRPr="00537868">
        <w:lastRenderedPageBreak/>
        <w:t>Hardware</w:t>
      </w:r>
      <w:bookmarkEnd w:id="83"/>
      <w:bookmarkEnd w:id="84"/>
      <w:bookmarkEnd w:id="85"/>
    </w:p>
    <w:p w14:paraId="4757D509" w14:textId="1F245AB6" w:rsidR="004C2D40" w:rsidRDefault="004C2D40" w:rsidP="004C2D40">
      <w:r w:rsidRPr="004C2D40">
        <w:t>Ce chapitre explore la conception du PCB</w:t>
      </w:r>
      <w:r>
        <w:t xml:space="preserve"> </w:t>
      </w:r>
      <w:r w:rsidRPr="004C2D40">
        <w:t>et la modélisation du boîtier qui l'abrite. Il détaille les raisons derrière les choix de conception et les contraintes de fabrication</w:t>
      </w:r>
      <w:r>
        <w:t>.</w:t>
      </w:r>
    </w:p>
    <w:p w14:paraId="6D86B5EF" w14:textId="78083918" w:rsidR="00490D29" w:rsidRDefault="000E744C" w:rsidP="004C2D40">
      <w:r>
        <w:t>Les fichiers de fabrication sont disponibles en annexe (</w:t>
      </w:r>
      <w:r>
        <w:fldChar w:fldCharType="begin"/>
      </w:r>
      <w:r>
        <w:instrText xml:space="preserve"> REF _Ref146463528 \r \h </w:instrText>
      </w:r>
      <w:r>
        <w:fldChar w:fldCharType="separate"/>
      </w:r>
      <w:r>
        <w:t>12.6</w:t>
      </w:r>
      <w:r>
        <w:fldChar w:fldCharType="end"/>
      </w:r>
      <w:r>
        <w:t>).</w:t>
      </w:r>
    </w:p>
    <w:p w14:paraId="72305C89" w14:textId="0C4F107F" w:rsidR="000E744C" w:rsidRDefault="000E744C" w:rsidP="000E744C">
      <w:pPr>
        <w:pStyle w:val="Titre2"/>
      </w:pPr>
      <w:r>
        <w:t>Vues d</w:t>
      </w:r>
      <w:r w:rsidR="0076325D">
        <w:t>es couches du PCB</w:t>
      </w:r>
    </w:p>
    <w:p w14:paraId="5CD5B36E" w14:textId="77777777" w:rsidR="00842FA1" w:rsidRDefault="00842FA1" w:rsidP="00842FA1">
      <w:pPr>
        <w:pStyle w:val="Image-centree"/>
        <w:keepNext/>
      </w:pPr>
      <w:r w:rsidRPr="00842FA1">
        <w:rPr>
          <w:lang w:val="fr-CH" w:eastAsia="fr-CH"/>
        </w:rPr>
        <w:drawing>
          <wp:inline distT="0" distB="0" distL="0" distR="0" wp14:anchorId="55BF66B2" wp14:editId="68530362">
            <wp:extent cx="5072133" cy="3420000"/>
            <wp:effectExtent l="19050" t="19050" r="14605" b="28575"/>
            <wp:docPr id="150975892" name="Image 1" descr="Une image contenant texte, circuit, Ingénierie électronique, Composant électro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75892" name="Image 1" descr="Une image contenant texte, circuit, Ingénierie électronique, Composant électronique&#10;&#10;Description générée automatiquement"/>
                    <pic:cNvPicPr/>
                  </pic:nvPicPr>
                  <pic:blipFill>
                    <a:blip r:embed="rId57"/>
                    <a:stretch>
                      <a:fillRect/>
                    </a:stretch>
                  </pic:blipFill>
                  <pic:spPr>
                    <a:xfrm>
                      <a:off x="0" y="0"/>
                      <a:ext cx="5072133" cy="3420000"/>
                    </a:xfrm>
                    <a:prstGeom prst="rect">
                      <a:avLst/>
                    </a:prstGeom>
                    <a:ln w="12700">
                      <a:solidFill>
                        <a:schemeClr val="tx1"/>
                      </a:solidFill>
                    </a:ln>
                  </pic:spPr>
                </pic:pic>
              </a:graphicData>
            </a:graphic>
          </wp:inline>
        </w:drawing>
      </w:r>
    </w:p>
    <w:p w14:paraId="7ECF111F" w14:textId="2F2E527D" w:rsidR="000E744C" w:rsidRDefault="00842FA1" w:rsidP="00842FA1">
      <w:pPr>
        <w:pStyle w:val="Lgende"/>
      </w:pPr>
      <w:r>
        <w:t xml:space="preserve">Figure </w:t>
      </w:r>
      <w:r>
        <w:fldChar w:fldCharType="begin"/>
      </w:r>
      <w:r>
        <w:instrText xml:space="preserve"> SEQ Figure \* ARABIC </w:instrText>
      </w:r>
      <w:r>
        <w:fldChar w:fldCharType="separate"/>
      </w:r>
      <w:r w:rsidR="00663E5E">
        <w:rPr>
          <w:noProof/>
        </w:rPr>
        <w:t>20</w:t>
      </w:r>
      <w:r>
        <w:fldChar w:fldCharType="end"/>
      </w:r>
      <w:r>
        <w:t xml:space="preserve"> : Vue d</w:t>
      </w:r>
      <w:r w:rsidR="0076325D">
        <w:t xml:space="preserve">e la couche </w:t>
      </w:r>
      <w:r>
        <w:t>TOP</w:t>
      </w:r>
    </w:p>
    <w:p w14:paraId="0B40365F" w14:textId="77777777" w:rsidR="00842FA1" w:rsidRDefault="00842FA1" w:rsidP="00842FA1">
      <w:pPr>
        <w:pStyle w:val="Image-centree"/>
        <w:keepNext/>
      </w:pPr>
      <w:r w:rsidRPr="00842FA1">
        <w:rPr>
          <w:lang w:val="fr-CH" w:eastAsia="fr-CH"/>
        </w:rPr>
        <w:drawing>
          <wp:inline distT="0" distB="0" distL="0" distR="0" wp14:anchorId="45458177" wp14:editId="5EB6AAFA">
            <wp:extent cx="5059721" cy="3420000"/>
            <wp:effectExtent l="19050" t="19050" r="26670" b="28575"/>
            <wp:docPr id="53425522" name="Image 1" descr="Une image contenant texte, capture d’écran, Rectangl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25522" name="Image 1" descr="Une image contenant texte, capture d’écran, Rectangle, diagramme&#10;&#10;Description générée automatiquement"/>
                    <pic:cNvPicPr/>
                  </pic:nvPicPr>
                  <pic:blipFill>
                    <a:blip r:embed="rId58"/>
                    <a:stretch>
                      <a:fillRect/>
                    </a:stretch>
                  </pic:blipFill>
                  <pic:spPr>
                    <a:xfrm>
                      <a:off x="0" y="0"/>
                      <a:ext cx="5059721" cy="3420000"/>
                    </a:xfrm>
                    <a:prstGeom prst="rect">
                      <a:avLst/>
                    </a:prstGeom>
                    <a:ln w="12700">
                      <a:solidFill>
                        <a:schemeClr val="tx1"/>
                      </a:solidFill>
                    </a:ln>
                  </pic:spPr>
                </pic:pic>
              </a:graphicData>
            </a:graphic>
          </wp:inline>
        </w:drawing>
      </w:r>
    </w:p>
    <w:p w14:paraId="12706B3B" w14:textId="11C241F4" w:rsidR="00842FA1" w:rsidRDefault="00842FA1" w:rsidP="00842FA1">
      <w:pPr>
        <w:pStyle w:val="Lgende"/>
      </w:pPr>
      <w:r>
        <w:t xml:space="preserve">Figure </w:t>
      </w:r>
      <w:r>
        <w:fldChar w:fldCharType="begin"/>
      </w:r>
      <w:r>
        <w:instrText xml:space="preserve"> SEQ Figure \* ARABIC </w:instrText>
      </w:r>
      <w:r>
        <w:fldChar w:fldCharType="separate"/>
      </w:r>
      <w:r w:rsidR="00663E5E">
        <w:rPr>
          <w:noProof/>
        </w:rPr>
        <w:t>21</w:t>
      </w:r>
      <w:r>
        <w:fldChar w:fldCharType="end"/>
      </w:r>
      <w:r>
        <w:t xml:space="preserve"> : Vue d</w:t>
      </w:r>
      <w:r w:rsidR="0076325D">
        <w:t xml:space="preserve">e la couche </w:t>
      </w:r>
      <w:r>
        <w:t>BOTTOM</w:t>
      </w:r>
    </w:p>
    <w:p w14:paraId="401C811E" w14:textId="46E7D640" w:rsidR="0076325D" w:rsidRDefault="0076325D" w:rsidP="0076325D">
      <w:pPr>
        <w:pStyle w:val="Titre2"/>
      </w:pPr>
      <w:r>
        <w:lastRenderedPageBreak/>
        <w:t>Vues réalistes du PCB</w:t>
      </w:r>
    </w:p>
    <w:p w14:paraId="25760E7C" w14:textId="77777777" w:rsidR="0076325D" w:rsidRDefault="0076325D" w:rsidP="0076325D">
      <w:pPr>
        <w:pStyle w:val="Image-centree"/>
      </w:pPr>
      <w:r w:rsidRPr="0076325D">
        <w:rPr>
          <w:lang w:val="fr-CH" w:eastAsia="fr-CH"/>
        </w:rPr>
        <w:drawing>
          <wp:inline distT="0" distB="0" distL="0" distR="0" wp14:anchorId="2FD49AFB" wp14:editId="053C51F6">
            <wp:extent cx="5395779" cy="3960000"/>
            <wp:effectExtent l="19050" t="19050" r="14605" b="21590"/>
            <wp:docPr id="550205820" name="Image 1" descr="Une image contenant circuit, Composant électronique, Ingénierie électronique,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205820" name="Image 1" descr="Une image contenant circuit, Composant électronique, Ingénierie électronique, texte&#10;&#10;Description générée automatiquement"/>
                    <pic:cNvPicPr/>
                  </pic:nvPicPr>
                  <pic:blipFill>
                    <a:blip r:embed="rId59"/>
                    <a:stretch>
                      <a:fillRect/>
                    </a:stretch>
                  </pic:blipFill>
                  <pic:spPr>
                    <a:xfrm>
                      <a:off x="0" y="0"/>
                      <a:ext cx="5395779" cy="3960000"/>
                    </a:xfrm>
                    <a:prstGeom prst="rect">
                      <a:avLst/>
                    </a:prstGeom>
                    <a:ln w="12700">
                      <a:solidFill>
                        <a:schemeClr val="tx1"/>
                      </a:solidFill>
                    </a:ln>
                  </pic:spPr>
                </pic:pic>
              </a:graphicData>
            </a:graphic>
          </wp:inline>
        </w:drawing>
      </w:r>
    </w:p>
    <w:p w14:paraId="279DF1B0" w14:textId="4B4AC9F6" w:rsidR="0076325D" w:rsidRDefault="0076325D" w:rsidP="0076325D">
      <w:pPr>
        <w:pStyle w:val="Lgende"/>
      </w:pPr>
      <w:r>
        <w:t xml:space="preserve">Figure </w:t>
      </w:r>
      <w:r>
        <w:fldChar w:fldCharType="begin"/>
      </w:r>
      <w:r>
        <w:instrText xml:space="preserve"> SEQ Figure \* ARABIC </w:instrText>
      </w:r>
      <w:r>
        <w:fldChar w:fldCharType="separate"/>
      </w:r>
      <w:r w:rsidR="00663E5E">
        <w:rPr>
          <w:noProof/>
        </w:rPr>
        <w:t>22</w:t>
      </w:r>
      <w:r>
        <w:fldChar w:fldCharType="end"/>
      </w:r>
      <w:r>
        <w:t xml:space="preserve"> : Vue du dessus du PCB</w:t>
      </w:r>
    </w:p>
    <w:p w14:paraId="77B09883" w14:textId="77777777" w:rsidR="0076325D" w:rsidRDefault="0076325D" w:rsidP="0076325D">
      <w:pPr>
        <w:pStyle w:val="Image-centree"/>
        <w:keepNext/>
      </w:pPr>
      <w:r w:rsidRPr="0076325D">
        <w:rPr>
          <w:lang w:val="fr-CH" w:eastAsia="fr-CH"/>
        </w:rPr>
        <w:drawing>
          <wp:inline distT="0" distB="0" distL="0" distR="0" wp14:anchorId="6BFD578A" wp14:editId="212FC375">
            <wp:extent cx="5468888" cy="3960000"/>
            <wp:effectExtent l="19050" t="19050" r="17780" b="21590"/>
            <wp:docPr id="985420005" name="Image 1" descr="Une image contenant carte, Plan, circuit, ver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420005" name="Image 1" descr="Une image contenant carte, Plan, circuit, vert&#10;&#10;Description générée automatiquement"/>
                    <pic:cNvPicPr/>
                  </pic:nvPicPr>
                  <pic:blipFill>
                    <a:blip r:embed="rId60"/>
                    <a:stretch>
                      <a:fillRect/>
                    </a:stretch>
                  </pic:blipFill>
                  <pic:spPr>
                    <a:xfrm>
                      <a:off x="0" y="0"/>
                      <a:ext cx="5468888" cy="3960000"/>
                    </a:xfrm>
                    <a:prstGeom prst="rect">
                      <a:avLst/>
                    </a:prstGeom>
                    <a:ln w="12700">
                      <a:solidFill>
                        <a:schemeClr val="tx1"/>
                      </a:solidFill>
                    </a:ln>
                  </pic:spPr>
                </pic:pic>
              </a:graphicData>
            </a:graphic>
          </wp:inline>
        </w:drawing>
      </w:r>
    </w:p>
    <w:p w14:paraId="24058704" w14:textId="6A280955" w:rsidR="0076325D" w:rsidRPr="0076325D" w:rsidRDefault="0076325D" w:rsidP="0076325D">
      <w:pPr>
        <w:pStyle w:val="Lgende"/>
      </w:pPr>
      <w:r>
        <w:t xml:space="preserve">Figure </w:t>
      </w:r>
      <w:r>
        <w:fldChar w:fldCharType="begin"/>
      </w:r>
      <w:r>
        <w:instrText xml:space="preserve"> SEQ Figure \* ARABIC </w:instrText>
      </w:r>
      <w:r>
        <w:fldChar w:fldCharType="separate"/>
      </w:r>
      <w:r w:rsidR="00663E5E">
        <w:rPr>
          <w:noProof/>
        </w:rPr>
        <w:t>23</w:t>
      </w:r>
      <w:r>
        <w:fldChar w:fldCharType="end"/>
      </w:r>
      <w:r>
        <w:t xml:space="preserve"> : Vue du dessous du PCB</w:t>
      </w:r>
    </w:p>
    <w:p w14:paraId="7B460F9F" w14:textId="739F5D7E" w:rsidR="00800164" w:rsidRDefault="0010580E" w:rsidP="00800164">
      <w:pPr>
        <w:pStyle w:val="Titre2"/>
      </w:pPr>
      <w:bookmarkStart w:id="86" w:name="_Toc146463599"/>
      <w:r>
        <w:lastRenderedPageBreak/>
        <w:t xml:space="preserve">Spécifications </w:t>
      </w:r>
      <w:r w:rsidR="00800164">
        <w:t>du PCB</w:t>
      </w:r>
      <w:bookmarkEnd w:id="86"/>
    </w:p>
    <w:p w14:paraId="60C6BE56" w14:textId="5183C43C" w:rsidR="004F417C" w:rsidRPr="004F417C" w:rsidRDefault="004F417C" w:rsidP="004F417C">
      <w:r>
        <w:t xml:space="preserve">Le PCB a été fabriqué par </w:t>
      </w:r>
      <w:proofErr w:type="spellStart"/>
      <w:r>
        <w:t>Eurocircuit</w:t>
      </w:r>
      <w:proofErr w:type="spellEnd"/>
      <w:r>
        <w:t xml:space="preserve">, entreprise avec laquelle l'ES a l'habitude de collaborer. Voici ci-dessous </w:t>
      </w:r>
      <w:r w:rsidR="00830ECE">
        <w:t>(</w:t>
      </w:r>
      <w:r w:rsidR="00830ECE">
        <w:fldChar w:fldCharType="begin"/>
      </w:r>
      <w:r w:rsidR="00830ECE">
        <w:instrText xml:space="preserve"> REF _Ref145933640 \h </w:instrText>
      </w:r>
      <w:r w:rsidR="00830ECE">
        <w:fldChar w:fldCharType="separate"/>
      </w:r>
      <w:r w:rsidR="000E744C">
        <w:t xml:space="preserve">Tableau </w:t>
      </w:r>
      <w:r w:rsidR="000E744C">
        <w:rPr>
          <w:noProof/>
        </w:rPr>
        <w:t>16</w:t>
      </w:r>
      <w:r w:rsidR="00830ECE">
        <w:fldChar w:fldCharType="end"/>
      </w:r>
      <w:r w:rsidR="00830ECE">
        <w:t xml:space="preserve">) </w:t>
      </w:r>
      <w:r>
        <w:t>les caractéristiques clés de ce PCB</w:t>
      </w:r>
      <w:r w:rsidR="00F61193">
        <w:t>. Les paramètres à définir lors de la commande étaient fixé par l’ES. Le PCB</w:t>
      </w:r>
      <w:r>
        <w:t xml:space="preserve"> a été commandé en collaboration avec d'autres étudiants sous la forme d'un panel</w:t>
      </w:r>
      <w:r w:rsidR="00F61193">
        <w:t xml:space="preserve"> afin de réduire les coûts</w:t>
      </w:r>
      <w:r>
        <w:t>.</w:t>
      </w:r>
    </w:p>
    <w:tbl>
      <w:tblPr>
        <w:tblStyle w:val="Grilledutableau"/>
        <w:tblW w:w="5674" w:type="dxa"/>
        <w:jc w:val="center"/>
        <w:tblLook w:val="04A0" w:firstRow="1" w:lastRow="0" w:firstColumn="1" w:lastColumn="0" w:noHBand="0" w:noVBand="1"/>
      </w:tblPr>
      <w:tblGrid>
        <w:gridCol w:w="2665"/>
        <w:gridCol w:w="2154"/>
        <w:gridCol w:w="855"/>
      </w:tblGrid>
      <w:tr w:rsidR="00800164" w14:paraId="7BECF5C7" w14:textId="77777777" w:rsidTr="006B0841">
        <w:trPr>
          <w:jc w:val="center"/>
        </w:trPr>
        <w:tc>
          <w:tcPr>
            <w:tcW w:w="5674" w:type="dxa"/>
            <w:gridSpan w:val="3"/>
            <w:shd w:val="clear" w:color="auto" w:fill="C5E0B3" w:themeFill="accent6" w:themeFillTint="66"/>
          </w:tcPr>
          <w:p w14:paraId="1B71E864" w14:textId="269CFE15" w:rsidR="00800164" w:rsidRDefault="004F417C" w:rsidP="004C2D40">
            <w:proofErr w:type="spellStart"/>
            <w:r>
              <w:t>Eurocircuit</w:t>
            </w:r>
            <w:proofErr w:type="spellEnd"/>
            <w:r>
              <w:t> : « PCB proto »</w:t>
            </w:r>
          </w:p>
        </w:tc>
      </w:tr>
      <w:tr w:rsidR="00800164" w14:paraId="59E617D0" w14:textId="77777777" w:rsidTr="006B0841">
        <w:trPr>
          <w:jc w:val="center"/>
        </w:trPr>
        <w:tc>
          <w:tcPr>
            <w:tcW w:w="2665" w:type="dxa"/>
          </w:tcPr>
          <w:p w14:paraId="3D61D30D" w14:textId="4988FD2B" w:rsidR="00800164" w:rsidRDefault="00800164" w:rsidP="004C2D40">
            <w:r>
              <w:t>Matéri</w:t>
            </w:r>
            <w:r w:rsidR="00F61193">
              <w:t>el</w:t>
            </w:r>
          </w:p>
        </w:tc>
        <w:tc>
          <w:tcPr>
            <w:tcW w:w="2154" w:type="dxa"/>
          </w:tcPr>
          <w:p w14:paraId="6CEA7DF9" w14:textId="72DEC229" w:rsidR="00800164" w:rsidRDefault="00800164" w:rsidP="004C2D40">
            <w:r>
              <w:t>FR-4</w:t>
            </w:r>
            <w:r w:rsidR="004F417C">
              <w:t xml:space="preserve"> amélioré</w:t>
            </w:r>
          </w:p>
        </w:tc>
        <w:tc>
          <w:tcPr>
            <w:tcW w:w="855" w:type="dxa"/>
          </w:tcPr>
          <w:p w14:paraId="7AEFBB01" w14:textId="77777777" w:rsidR="00800164" w:rsidRDefault="00800164" w:rsidP="00800164">
            <w:pPr>
              <w:jc w:val="center"/>
            </w:pPr>
          </w:p>
        </w:tc>
      </w:tr>
      <w:tr w:rsidR="00800164" w14:paraId="02CFDEC6" w14:textId="17084E17" w:rsidTr="006B0841">
        <w:trPr>
          <w:jc w:val="center"/>
        </w:trPr>
        <w:tc>
          <w:tcPr>
            <w:tcW w:w="2665" w:type="dxa"/>
          </w:tcPr>
          <w:p w14:paraId="23B4D563" w14:textId="75717F04" w:rsidR="00800164" w:rsidRDefault="00800164" w:rsidP="004C2D40">
            <w:r>
              <w:t>Nombre de couches</w:t>
            </w:r>
          </w:p>
        </w:tc>
        <w:tc>
          <w:tcPr>
            <w:tcW w:w="2154" w:type="dxa"/>
          </w:tcPr>
          <w:p w14:paraId="6B6AFF45" w14:textId="5A68A71A" w:rsidR="00800164" w:rsidRDefault="00800164" w:rsidP="004C2D40">
            <w:r>
              <w:t>2</w:t>
            </w:r>
          </w:p>
        </w:tc>
        <w:tc>
          <w:tcPr>
            <w:tcW w:w="855" w:type="dxa"/>
          </w:tcPr>
          <w:p w14:paraId="34A88B6B" w14:textId="77777777" w:rsidR="00800164" w:rsidRDefault="00800164" w:rsidP="00800164">
            <w:pPr>
              <w:jc w:val="center"/>
            </w:pPr>
          </w:p>
        </w:tc>
      </w:tr>
      <w:tr w:rsidR="00800164" w14:paraId="283B239D" w14:textId="40F95127" w:rsidTr="006B0841">
        <w:trPr>
          <w:jc w:val="center"/>
        </w:trPr>
        <w:tc>
          <w:tcPr>
            <w:tcW w:w="2665" w:type="dxa"/>
          </w:tcPr>
          <w:p w14:paraId="7BA20A33" w14:textId="080B1441" w:rsidR="00800164" w:rsidRDefault="00800164" w:rsidP="004C2D40">
            <w:r>
              <w:t>Epaisseur de cuivre</w:t>
            </w:r>
          </w:p>
        </w:tc>
        <w:tc>
          <w:tcPr>
            <w:tcW w:w="2154" w:type="dxa"/>
          </w:tcPr>
          <w:p w14:paraId="126E302F" w14:textId="0B84065C" w:rsidR="00800164" w:rsidRDefault="00800164" w:rsidP="004C2D40">
            <w:r>
              <w:t>35</w:t>
            </w:r>
          </w:p>
        </w:tc>
        <w:tc>
          <w:tcPr>
            <w:tcW w:w="855" w:type="dxa"/>
          </w:tcPr>
          <w:p w14:paraId="37AB115F" w14:textId="713DF642" w:rsidR="00800164" w:rsidRDefault="00800164" w:rsidP="00800164">
            <w:pPr>
              <w:jc w:val="center"/>
            </w:pPr>
            <w:r>
              <w:t>[µm]</w:t>
            </w:r>
          </w:p>
        </w:tc>
      </w:tr>
      <w:tr w:rsidR="00800164" w14:paraId="74648ED2" w14:textId="38C638F0" w:rsidTr="006B0841">
        <w:trPr>
          <w:jc w:val="center"/>
        </w:trPr>
        <w:tc>
          <w:tcPr>
            <w:tcW w:w="2665" w:type="dxa"/>
          </w:tcPr>
          <w:p w14:paraId="7FD1FBC6" w14:textId="302D074C" w:rsidR="00800164" w:rsidRDefault="00800164" w:rsidP="004C2D40">
            <w:r>
              <w:t>Longueur</w:t>
            </w:r>
          </w:p>
        </w:tc>
        <w:tc>
          <w:tcPr>
            <w:tcW w:w="2154" w:type="dxa"/>
          </w:tcPr>
          <w:p w14:paraId="35B4CE8C" w14:textId="59006112" w:rsidR="00800164" w:rsidRDefault="00800164" w:rsidP="004C2D40">
            <w:r>
              <w:t>130</w:t>
            </w:r>
          </w:p>
        </w:tc>
        <w:tc>
          <w:tcPr>
            <w:tcW w:w="855" w:type="dxa"/>
          </w:tcPr>
          <w:p w14:paraId="27831758" w14:textId="5DA13AAD" w:rsidR="00800164" w:rsidRDefault="00800164" w:rsidP="00800164">
            <w:pPr>
              <w:jc w:val="center"/>
            </w:pPr>
            <w:r>
              <w:t>[mm]</w:t>
            </w:r>
          </w:p>
        </w:tc>
      </w:tr>
      <w:tr w:rsidR="00800164" w14:paraId="0C2A9D69" w14:textId="6B2361BC" w:rsidTr="006B0841">
        <w:trPr>
          <w:jc w:val="center"/>
        </w:trPr>
        <w:tc>
          <w:tcPr>
            <w:tcW w:w="2665" w:type="dxa"/>
          </w:tcPr>
          <w:p w14:paraId="50C816CF" w14:textId="5D104286" w:rsidR="00800164" w:rsidRDefault="00800164" w:rsidP="004C2D40">
            <w:r>
              <w:t>Largeur</w:t>
            </w:r>
          </w:p>
        </w:tc>
        <w:tc>
          <w:tcPr>
            <w:tcW w:w="2154" w:type="dxa"/>
          </w:tcPr>
          <w:p w14:paraId="271FDB3E" w14:textId="2497269F" w:rsidR="00800164" w:rsidRDefault="00C41466" w:rsidP="004C2D40">
            <w:r>
              <w:t>87</w:t>
            </w:r>
          </w:p>
        </w:tc>
        <w:tc>
          <w:tcPr>
            <w:tcW w:w="855" w:type="dxa"/>
          </w:tcPr>
          <w:p w14:paraId="4769502C" w14:textId="37B76E2C" w:rsidR="00800164" w:rsidRDefault="00800164" w:rsidP="00800164">
            <w:pPr>
              <w:jc w:val="center"/>
            </w:pPr>
            <w:r>
              <w:t>[mm]</w:t>
            </w:r>
          </w:p>
        </w:tc>
      </w:tr>
      <w:tr w:rsidR="00800164" w14:paraId="5D86C50D" w14:textId="77777777" w:rsidTr="006B0841">
        <w:trPr>
          <w:jc w:val="center"/>
        </w:trPr>
        <w:tc>
          <w:tcPr>
            <w:tcW w:w="2665" w:type="dxa"/>
          </w:tcPr>
          <w:p w14:paraId="09C5E5AF" w14:textId="779E9F28" w:rsidR="00800164" w:rsidRDefault="00800164" w:rsidP="004C2D40">
            <w:r>
              <w:t>Epaisseur</w:t>
            </w:r>
          </w:p>
        </w:tc>
        <w:tc>
          <w:tcPr>
            <w:tcW w:w="2154" w:type="dxa"/>
          </w:tcPr>
          <w:p w14:paraId="08092180" w14:textId="5677E591" w:rsidR="00800164" w:rsidRDefault="00800164" w:rsidP="004C2D40">
            <w:r>
              <w:t>1,55</w:t>
            </w:r>
          </w:p>
        </w:tc>
        <w:tc>
          <w:tcPr>
            <w:tcW w:w="855" w:type="dxa"/>
          </w:tcPr>
          <w:p w14:paraId="6156E472" w14:textId="1D79CA5F" w:rsidR="00800164" w:rsidRDefault="00800164" w:rsidP="004F417C">
            <w:pPr>
              <w:keepNext/>
              <w:jc w:val="center"/>
            </w:pPr>
            <w:r>
              <w:t>[mm]</w:t>
            </w:r>
          </w:p>
        </w:tc>
      </w:tr>
    </w:tbl>
    <w:p w14:paraId="53581B60" w14:textId="31C2090E" w:rsidR="004F417C" w:rsidRDefault="004F417C">
      <w:pPr>
        <w:pStyle w:val="Lgende"/>
      </w:pPr>
      <w:bookmarkStart w:id="87" w:name="_Ref145933640"/>
      <w:bookmarkStart w:id="88" w:name="_Toc146463671"/>
      <w:r>
        <w:t xml:space="preserve">Tableau </w:t>
      </w:r>
      <w:r w:rsidR="008526A6">
        <w:fldChar w:fldCharType="begin"/>
      </w:r>
      <w:r w:rsidR="008526A6">
        <w:instrText xml:space="preserve"> SEQ Tableau \* ARABIC </w:instrText>
      </w:r>
      <w:r w:rsidR="008526A6">
        <w:fldChar w:fldCharType="separate"/>
      </w:r>
      <w:r w:rsidR="008526A6">
        <w:rPr>
          <w:noProof/>
        </w:rPr>
        <w:t>16</w:t>
      </w:r>
      <w:r w:rsidR="008526A6">
        <w:fldChar w:fldCharType="end"/>
      </w:r>
      <w:bookmarkEnd w:id="87"/>
      <w:r>
        <w:t xml:space="preserve"> : Spécifications principales du PCB</w:t>
      </w:r>
      <w:bookmarkEnd w:id="88"/>
    </w:p>
    <w:p w14:paraId="7172BBD7" w14:textId="6155B13E" w:rsidR="00055E28" w:rsidRDefault="00055E28" w:rsidP="00055E28">
      <w:pPr>
        <w:pStyle w:val="Titre2"/>
      </w:pPr>
      <w:bookmarkStart w:id="89" w:name="_Toc146463600"/>
      <w:r>
        <w:t>Règles de fabrication</w:t>
      </w:r>
      <w:bookmarkEnd w:id="89"/>
    </w:p>
    <w:p w14:paraId="33BADF7F" w14:textId="11E9E0DA" w:rsidR="00830ECE" w:rsidRDefault="00F61193" w:rsidP="004C2D40">
      <w:r>
        <w:t>Des</w:t>
      </w:r>
      <w:r w:rsidR="004C2D40" w:rsidRPr="004C2D40">
        <w:t xml:space="preserve"> règles </w:t>
      </w:r>
      <w:r>
        <w:t>de fabrication (</w:t>
      </w:r>
      <w:r>
        <w:fldChar w:fldCharType="begin"/>
      </w:r>
      <w:r>
        <w:instrText xml:space="preserve"> REF _Ref145933623 \h </w:instrText>
      </w:r>
      <w:r>
        <w:fldChar w:fldCharType="separate"/>
      </w:r>
      <w:r w:rsidR="000E744C">
        <w:t xml:space="preserve">Tableau </w:t>
      </w:r>
      <w:r w:rsidR="000E744C">
        <w:rPr>
          <w:noProof/>
        </w:rPr>
        <w:t>17</w:t>
      </w:r>
      <w:r>
        <w:fldChar w:fldCharType="end"/>
      </w:r>
      <w:r>
        <w:t xml:space="preserve">) </w:t>
      </w:r>
      <w:r w:rsidR="004C2D40" w:rsidRPr="004C2D40">
        <w:t>ont été intégrées dans le logiciel de CAO</w:t>
      </w:r>
      <w:r w:rsidR="00800164">
        <w:t xml:space="preserve"> (Altium Designer)</w:t>
      </w:r>
      <w:r w:rsidR="004C2D40" w:rsidRPr="004C2D40">
        <w:t xml:space="preserve"> pour répondre aux normes de fabrication </w:t>
      </w:r>
      <w:r>
        <w:t xml:space="preserve">minimales </w:t>
      </w:r>
      <w:r w:rsidR="004C2D40" w:rsidRPr="004C2D40">
        <w:t xml:space="preserve">de la catégorie </w:t>
      </w:r>
      <w:r w:rsidR="004C2D40">
        <w:t>« </w:t>
      </w:r>
      <w:r w:rsidR="004C2D40" w:rsidRPr="004C2D40">
        <w:t>6C</w:t>
      </w:r>
      <w:r w:rsidR="004C2D40">
        <w:t> »</w:t>
      </w:r>
      <w:r w:rsidR="004C2D40" w:rsidRPr="004C2D40">
        <w:t xml:space="preserve"> d'</w:t>
      </w:r>
      <w:proofErr w:type="spellStart"/>
      <w:r w:rsidR="004C2D40" w:rsidRPr="004C2D40">
        <w:t>Eurocircuit</w:t>
      </w:r>
      <w:proofErr w:type="spellEnd"/>
      <w:r>
        <w:t xml:space="preserve"> </w:t>
      </w:r>
      <w:r>
        <w:fldChar w:fldCharType="begin"/>
      </w:r>
      <w:r w:rsidR="00452102">
        <w:instrText xml:space="preserve"> ADDIN ZOTERO_ITEM CSL_CITATION {"citationID":"pKhjAJZc","properties":{"formattedCitation":"[19]","plainCitation":"[19]","noteIndex":0},"citationItems":[{"id":"cXkwL6GT/K3rXoosL","uris":["http://zotero.org/users/10756185/items/XEXEI97I"],"itemData":{"id":36,"type":"post-weblog","abstract":"PCB pattern classes and drill classes are used to measure the manufacturability of the PCB and wheter is can be pooled or not.","container-title":"Eurocircuits","language":"en-US","title":"Classification","URL":"https://www.eurocircuits.com/pcb-design-guidelines/classification/","accessed":{"date-parts":[["2023",9,18]]},"citation-key":"Classification"}}],"schema":"https://github.com/citation-style-language/schema/raw/master/csl-citation.json"} </w:instrText>
      </w:r>
      <w:r>
        <w:fldChar w:fldCharType="separate"/>
      </w:r>
      <w:r w:rsidR="00395B8E" w:rsidRPr="00395B8E">
        <w:t>[19]</w:t>
      </w:r>
      <w:r>
        <w:fldChar w:fldCharType="end"/>
      </w:r>
      <w:r w:rsidR="004C2D40" w:rsidRPr="004C2D40">
        <w:t>.</w:t>
      </w:r>
    </w:p>
    <w:p w14:paraId="32E1A8B7" w14:textId="27708FD6" w:rsidR="00800164" w:rsidRDefault="004C2D40" w:rsidP="004C2D40">
      <w:r w:rsidRPr="004C2D40">
        <w:t xml:space="preserve">Cette </w:t>
      </w:r>
      <w:r w:rsidR="00984954">
        <w:t>classe</w:t>
      </w:r>
      <w:r w:rsidRPr="004C2D40">
        <w:t xml:space="preserve"> est choisie en raison de la </w:t>
      </w:r>
      <w:r w:rsidR="00F61193">
        <w:t xml:space="preserve">préférence </w:t>
      </w:r>
      <w:r w:rsidRPr="004C2D40">
        <w:t xml:space="preserve">de l'ES avec ses spécifications. Elle représente le seuil </w:t>
      </w:r>
      <w:r w:rsidR="00800164">
        <w:t xml:space="preserve">idéal </w:t>
      </w:r>
      <w:r w:rsidRPr="004C2D40">
        <w:t>avant une augmentation notable des coûts de fabrication liés au PCB</w:t>
      </w:r>
      <w:r w:rsidR="006B0841">
        <w:t xml:space="preserve"> tout en offrant suffisamment de précision pour la plupart des circuits</w:t>
      </w:r>
      <w:r w:rsidRPr="004C2D40">
        <w:t>.</w:t>
      </w:r>
      <w:r w:rsidR="00F61193">
        <w:t xml:space="preserve"> </w:t>
      </w:r>
    </w:p>
    <w:tbl>
      <w:tblPr>
        <w:tblStyle w:val="Grilledutableau"/>
        <w:tblW w:w="5674" w:type="dxa"/>
        <w:jc w:val="center"/>
        <w:tblLook w:val="04A0" w:firstRow="1" w:lastRow="0" w:firstColumn="1" w:lastColumn="0" w:noHBand="0" w:noVBand="1"/>
      </w:tblPr>
      <w:tblGrid>
        <w:gridCol w:w="2665"/>
        <w:gridCol w:w="2154"/>
        <w:gridCol w:w="855"/>
      </w:tblGrid>
      <w:tr w:rsidR="006B0841" w14:paraId="2FC5703F" w14:textId="77777777" w:rsidTr="009A5B0B">
        <w:trPr>
          <w:jc w:val="center"/>
        </w:trPr>
        <w:tc>
          <w:tcPr>
            <w:tcW w:w="5674" w:type="dxa"/>
            <w:gridSpan w:val="3"/>
            <w:shd w:val="clear" w:color="auto" w:fill="C5E0B3" w:themeFill="accent6" w:themeFillTint="66"/>
          </w:tcPr>
          <w:p w14:paraId="5C61D216" w14:textId="58AAB4C0" w:rsidR="006B0841" w:rsidRDefault="006B0841" w:rsidP="009A5B0B">
            <w:proofErr w:type="spellStart"/>
            <w:r>
              <w:t>Eurocircuit</w:t>
            </w:r>
            <w:proofErr w:type="spellEnd"/>
            <w:r>
              <w:t> : Classe 6C</w:t>
            </w:r>
          </w:p>
        </w:tc>
      </w:tr>
      <w:tr w:rsidR="006B0841" w14:paraId="53BE1739" w14:textId="77777777" w:rsidTr="009A5B0B">
        <w:trPr>
          <w:jc w:val="center"/>
        </w:trPr>
        <w:tc>
          <w:tcPr>
            <w:tcW w:w="2665" w:type="dxa"/>
          </w:tcPr>
          <w:p w14:paraId="446FDF61" w14:textId="1B55190A" w:rsidR="006B0841" w:rsidRDefault="006B0841" w:rsidP="006B0841">
            <w:r>
              <w:t>Largeur de piste</w:t>
            </w:r>
          </w:p>
        </w:tc>
        <w:tc>
          <w:tcPr>
            <w:tcW w:w="2154" w:type="dxa"/>
          </w:tcPr>
          <w:p w14:paraId="12D95273" w14:textId="7BFCE13C" w:rsidR="006B0841" w:rsidRDefault="006B0841" w:rsidP="006B0841">
            <w:r>
              <w:t>0.15</w:t>
            </w:r>
          </w:p>
        </w:tc>
        <w:tc>
          <w:tcPr>
            <w:tcW w:w="855" w:type="dxa"/>
          </w:tcPr>
          <w:p w14:paraId="363CC0D2" w14:textId="2F59C1E5" w:rsidR="006B0841" w:rsidRDefault="006B0841" w:rsidP="006B0841">
            <w:pPr>
              <w:jc w:val="center"/>
            </w:pPr>
            <w:r>
              <w:t>[mm]</w:t>
            </w:r>
          </w:p>
        </w:tc>
      </w:tr>
      <w:tr w:rsidR="006B0841" w14:paraId="272597BC" w14:textId="77777777" w:rsidTr="009A5B0B">
        <w:trPr>
          <w:jc w:val="center"/>
        </w:trPr>
        <w:tc>
          <w:tcPr>
            <w:tcW w:w="2665" w:type="dxa"/>
          </w:tcPr>
          <w:p w14:paraId="3E8DC4DE" w14:textId="68A84DAF" w:rsidR="006B0841" w:rsidRDefault="006B0841" w:rsidP="006B0841">
            <w:r>
              <w:t>Distances pistes et pads</w:t>
            </w:r>
          </w:p>
        </w:tc>
        <w:tc>
          <w:tcPr>
            <w:tcW w:w="2154" w:type="dxa"/>
          </w:tcPr>
          <w:p w14:paraId="5FC64659" w14:textId="27ECAFDA" w:rsidR="006B0841" w:rsidRDefault="006B0841" w:rsidP="006B0841">
            <w:r>
              <w:t>0.15</w:t>
            </w:r>
          </w:p>
        </w:tc>
        <w:tc>
          <w:tcPr>
            <w:tcW w:w="855" w:type="dxa"/>
          </w:tcPr>
          <w:p w14:paraId="5485AC08" w14:textId="3E22F6C4" w:rsidR="006B0841" w:rsidRDefault="006B0841" w:rsidP="006B0841">
            <w:pPr>
              <w:jc w:val="center"/>
            </w:pPr>
            <w:r>
              <w:t>[mm]</w:t>
            </w:r>
          </w:p>
        </w:tc>
      </w:tr>
      <w:tr w:rsidR="006B0841" w14:paraId="3D060D6E" w14:textId="77777777" w:rsidTr="009A5B0B">
        <w:trPr>
          <w:jc w:val="center"/>
        </w:trPr>
        <w:tc>
          <w:tcPr>
            <w:tcW w:w="2665" w:type="dxa"/>
          </w:tcPr>
          <w:p w14:paraId="683ABF31" w14:textId="61B8697C" w:rsidR="006B0841" w:rsidRDefault="006B0841" w:rsidP="006B0841">
            <w:r>
              <w:t>Largeur de pad</w:t>
            </w:r>
          </w:p>
        </w:tc>
        <w:tc>
          <w:tcPr>
            <w:tcW w:w="2154" w:type="dxa"/>
          </w:tcPr>
          <w:p w14:paraId="30C5A7F9" w14:textId="58510536" w:rsidR="006B0841" w:rsidRDefault="006B0841" w:rsidP="006B0841">
            <w:r>
              <w:t>0.125</w:t>
            </w:r>
          </w:p>
        </w:tc>
        <w:tc>
          <w:tcPr>
            <w:tcW w:w="855" w:type="dxa"/>
          </w:tcPr>
          <w:p w14:paraId="29C9C7E3" w14:textId="3741C6F4" w:rsidR="006B0841" w:rsidRDefault="006B0841" w:rsidP="006B0841">
            <w:pPr>
              <w:jc w:val="center"/>
            </w:pPr>
            <w:r>
              <w:t>[mm]</w:t>
            </w:r>
          </w:p>
        </w:tc>
      </w:tr>
      <w:tr w:rsidR="006B0841" w14:paraId="6C01741C" w14:textId="77777777" w:rsidTr="009A5B0B">
        <w:trPr>
          <w:jc w:val="center"/>
        </w:trPr>
        <w:tc>
          <w:tcPr>
            <w:tcW w:w="2665" w:type="dxa"/>
          </w:tcPr>
          <w:p w14:paraId="2C3E171E" w14:textId="3EF1ACA9" w:rsidR="006B0841" w:rsidRDefault="00F61193" w:rsidP="006B0841">
            <w:r>
              <w:t>Diamètre des perçages</w:t>
            </w:r>
          </w:p>
        </w:tc>
        <w:tc>
          <w:tcPr>
            <w:tcW w:w="2154" w:type="dxa"/>
          </w:tcPr>
          <w:p w14:paraId="6509B1CA" w14:textId="41167D4E" w:rsidR="006B0841" w:rsidRDefault="006B0841" w:rsidP="006B0841">
            <w:r>
              <w:t>0.35</w:t>
            </w:r>
          </w:p>
        </w:tc>
        <w:tc>
          <w:tcPr>
            <w:tcW w:w="855" w:type="dxa"/>
          </w:tcPr>
          <w:p w14:paraId="3FF66EB2" w14:textId="0C76D909" w:rsidR="006B0841" w:rsidRDefault="006B0841" w:rsidP="004F417C">
            <w:pPr>
              <w:keepNext/>
              <w:jc w:val="center"/>
            </w:pPr>
            <w:r>
              <w:t>[mm]</w:t>
            </w:r>
          </w:p>
        </w:tc>
      </w:tr>
    </w:tbl>
    <w:p w14:paraId="4DE3F093" w14:textId="5319A520" w:rsidR="006B0841" w:rsidRDefault="004F417C" w:rsidP="004F417C">
      <w:pPr>
        <w:pStyle w:val="Lgende"/>
      </w:pPr>
      <w:bookmarkStart w:id="90" w:name="_Ref145933623"/>
      <w:bookmarkStart w:id="91" w:name="_Toc146463672"/>
      <w:bookmarkStart w:id="92" w:name="_Ref145925027"/>
      <w:r>
        <w:t xml:space="preserve">Tableau </w:t>
      </w:r>
      <w:r w:rsidR="008526A6">
        <w:fldChar w:fldCharType="begin"/>
      </w:r>
      <w:r w:rsidR="008526A6">
        <w:instrText xml:space="preserve"> SEQ Tableau \* ARABIC </w:instrText>
      </w:r>
      <w:r w:rsidR="008526A6">
        <w:fldChar w:fldCharType="separate"/>
      </w:r>
      <w:r w:rsidR="008526A6">
        <w:rPr>
          <w:noProof/>
        </w:rPr>
        <w:t>17</w:t>
      </w:r>
      <w:r w:rsidR="008526A6">
        <w:fldChar w:fldCharType="end"/>
      </w:r>
      <w:bookmarkEnd w:id="90"/>
      <w:r>
        <w:t xml:space="preserve"> : Règles </w:t>
      </w:r>
      <w:r w:rsidR="000E744C">
        <w:t xml:space="preserve">principales </w:t>
      </w:r>
      <w:r>
        <w:t xml:space="preserve">de fabrication </w:t>
      </w:r>
      <w:proofErr w:type="spellStart"/>
      <w:r>
        <w:t>Eurocircuit</w:t>
      </w:r>
      <w:proofErr w:type="spellEnd"/>
      <w:r>
        <w:t xml:space="preserve"> - Classe 6C</w:t>
      </w:r>
      <w:bookmarkEnd w:id="91"/>
    </w:p>
    <w:p w14:paraId="0D6B2238" w14:textId="15651251" w:rsidR="000E744C" w:rsidRPr="000E744C" w:rsidRDefault="000E744C" w:rsidP="000E744C">
      <w:r>
        <w:t>Une liste complète des règles utilisées est disponible en annexe (</w:t>
      </w:r>
      <w:r>
        <w:fldChar w:fldCharType="begin"/>
      </w:r>
      <w:r>
        <w:instrText xml:space="preserve"> REF _Ref146463278 \r \h </w:instrText>
      </w:r>
      <w:r>
        <w:fldChar w:fldCharType="separate"/>
      </w:r>
      <w:r>
        <w:t>12.7</w:t>
      </w:r>
      <w:r>
        <w:fldChar w:fldCharType="end"/>
      </w:r>
      <w:r>
        <w:t>).</w:t>
      </w:r>
    </w:p>
    <w:p w14:paraId="5241AF31" w14:textId="77777777" w:rsidR="006B0841" w:rsidRDefault="006B0841">
      <w:pPr>
        <w:spacing w:before="0" w:after="160"/>
        <w:jc w:val="left"/>
      </w:pPr>
      <w:r>
        <w:br w:type="page"/>
      </w:r>
    </w:p>
    <w:p w14:paraId="59750D35" w14:textId="52DC20DA" w:rsidR="00723916" w:rsidRPr="00723916" w:rsidRDefault="00A57A57" w:rsidP="00723916">
      <w:pPr>
        <w:pStyle w:val="Titre2"/>
      </w:pPr>
      <w:r>
        <w:lastRenderedPageBreak/>
        <w:t xml:space="preserve">Placement des </w:t>
      </w:r>
      <w:r w:rsidRPr="00A57A57">
        <w:t>composants</w:t>
      </w:r>
    </w:p>
    <w:p w14:paraId="69675749" w14:textId="77777777" w:rsidR="00A57A57" w:rsidRDefault="00A57A57" w:rsidP="00A57A57">
      <w:pPr>
        <w:pStyle w:val="Image-centree"/>
      </w:pPr>
      <w:r>
        <w:rPr>
          <w:lang w:val="fr-CH" w:eastAsia="fr-CH"/>
        </w:rPr>
        <w:drawing>
          <wp:inline distT="0" distB="0" distL="0" distR="0" wp14:anchorId="31EE6B1F" wp14:editId="37712463">
            <wp:extent cx="5760000" cy="4155553"/>
            <wp:effectExtent l="19050" t="19050" r="12700" b="16510"/>
            <wp:docPr id="363099592" name="Image 1" descr="Une image contenant texte, capture d’écran, Rectangle, Pl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099592" name="Image 1" descr="Une image contenant texte, capture d’écran, Rectangle, Plan&#10;&#10;Description générée automatiquement"/>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00" cy="4155553"/>
                    </a:xfrm>
                    <a:prstGeom prst="rect">
                      <a:avLst/>
                    </a:prstGeom>
                    <a:noFill/>
                    <a:ln w="12700">
                      <a:solidFill>
                        <a:schemeClr val="tx1"/>
                      </a:solidFill>
                    </a:ln>
                  </pic:spPr>
                </pic:pic>
              </a:graphicData>
            </a:graphic>
          </wp:inline>
        </w:drawing>
      </w:r>
    </w:p>
    <w:p w14:paraId="3C8C6E93" w14:textId="4A79A785" w:rsidR="00A57A57" w:rsidRPr="00490D29" w:rsidRDefault="00A57A57" w:rsidP="00A57A57">
      <w:pPr>
        <w:pStyle w:val="Lgende"/>
      </w:pPr>
      <w:r>
        <w:t xml:space="preserve">Figure </w:t>
      </w:r>
      <w:r>
        <w:fldChar w:fldCharType="begin"/>
      </w:r>
      <w:r>
        <w:instrText xml:space="preserve"> SEQ Figure \* ARABIC </w:instrText>
      </w:r>
      <w:r>
        <w:fldChar w:fldCharType="separate"/>
      </w:r>
      <w:r w:rsidR="00663E5E">
        <w:rPr>
          <w:noProof/>
        </w:rPr>
        <w:t>24</w:t>
      </w:r>
      <w:r>
        <w:fldChar w:fldCharType="end"/>
      </w:r>
      <w:r>
        <w:t xml:space="preserve"> : </w:t>
      </w:r>
      <w:r w:rsidR="00CE79A7">
        <w:t>Stratégie</w:t>
      </w:r>
      <w:r>
        <w:t xml:space="preserve"> d</w:t>
      </w:r>
      <w:r w:rsidR="00CE79A7">
        <w:t>e</w:t>
      </w:r>
      <w:r>
        <w:t xml:space="preserve"> placement des composants</w:t>
      </w:r>
    </w:p>
    <w:p w14:paraId="6EA3432A" w14:textId="62781A94" w:rsidR="00723916" w:rsidRDefault="00CE79A7" w:rsidP="00A57A57">
      <w:r w:rsidRPr="00CE79A7">
        <w:rPr>
          <w:rStyle w:val="Sous-titre-de-paragrapheCar"/>
        </w:rPr>
        <w:t>Les composants liés au 230VAC</w:t>
      </w:r>
      <w:r w:rsidR="00723916">
        <w:t xml:space="preserve"> </w:t>
      </w:r>
      <w:r>
        <w:t>ont</w:t>
      </w:r>
      <w:r w:rsidR="00723916">
        <w:t xml:space="preserve"> été placé</w:t>
      </w:r>
      <w:r w:rsidR="00F5041C">
        <w:t>s</w:t>
      </w:r>
      <w:r w:rsidR="00723916">
        <w:t xml:space="preserve"> sur la partie supérieure, </w:t>
      </w:r>
      <w:r>
        <w:t xml:space="preserve">qui sera située </w:t>
      </w:r>
      <w:r w:rsidR="00723916">
        <w:t>vers l’arrière du boitier. Cela permet de faciliter les connexions et de réduire les risques liés à la partie 230VAC.</w:t>
      </w:r>
    </w:p>
    <w:p w14:paraId="727ADC2F" w14:textId="4D318EBA" w:rsidR="00A57A57" w:rsidRDefault="00723916" w:rsidP="00A57A57">
      <w:r w:rsidRPr="00CE79A7">
        <w:rPr>
          <w:rStyle w:val="Sous-titre-de-paragrapheCar"/>
        </w:rPr>
        <w:t>Le</w:t>
      </w:r>
      <w:r w:rsidR="00A57A57" w:rsidRPr="00CE79A7">
        <w:rPr>
          <w:rStyle w:val="Sous-titre-de-paragrapheCar"/>
        </w:rPr>
        <w:t xml:space="preserve"> convertisseur AC/DC</w:t>
      </w:r>
      <w:r w:rsidR="00A57A57" w:rsidRPr="001F5ED8">
        <w:t xml:space="preserve"> a été placé </w:t>
      </w:r>
      <w:r>
        <w:t xml:space="preserve">le plus possible </w:t>
      </w:r>
      <w:r w:rsidR="00A57A57" w:rsidRPr="001F5ED8">
        <w:t>à distance des antennes (RFID et Wi-Fi) pour réduire le</w:t>
      </w:r>
      <w:r w:rsidR="00A57A57">
        <w:t xml:space="preserve"> risque d’</w:t>
      </w:r>
      <w:r w:rsidR="00A57A57" w:rsidRPr="001F5ED8">
        <w:t>interférences, qui sont courantes avec ce</w:t>
      </w:r>
      <w:r w:rsidR="00A57A57">
        <w:t xml:space="preserve"> type de</w:t>
      </w:r>
      <w:r w:rsidR="00A57A57" w:rsidRPr="001F5ED8">
        <w:t xml:space="preserve"> composant.</w:t>
      </w:r>
    </w:p>
    <w:p w14:paraId="24066B2E" w14:textId="5C19B8CC" w:rsidR="00F5041C" w:rsidRDefault="00F5041C" w:rsidP="00F5041C">
      <w:pPr>
        <w:spacing w:before="0" w:after="160"/>
        <w:jc w:val="left"/>
      </w:pPr>
      <w:r w:rsidRPr="00F5041C">
        <w:rPr>
          <w:rStyle w:val="Sous-titre-de-paragrapheCar"/>
        </w:rPr>
        <w:t>Le PIC32</w:t>
      </w:r>
      <w:r>
        <w:t xml:space="preserve"> </w:t>
      </w:r>
      <w:r w:rsidRPr="00F5041C">
        <w:t xml:space="preserve">a été positionné au centre autant que possible </w:t>
      </w:r>
      <w:r>
        <w:t>au plus près</w:t>
      </w:r>
      <w:r w:rsidRPr="00F5041C">
        <w:t xml:space="preserve"> de l'Ethernet et de l'ESP32, car</w:t>
      </w:r>
      <w:r>
        <w:t xml:space="preserve"> ils</w:t>
      </w:r>
      <w:r w:rsidRPr="00F5041C">
        <w:t xml:space="preserve"> nécessitent des vitesses de communication plus élevées.</w:t>
      </w:r>
    </w:p>
    <w:p w14:paraId="260BEA4A" w14:textId="117B4E91" w:rsidR="00F5041C" w:rsidRDefault="00F5041C" w:rsidP="00F5041C">
      <w:r w:rsidRPr="00F5041C">
        <w:rPr>
          <w:rStyle w:val="Sous-titre-de-paragrapheCar"/>
        </w:rPr>
        <w:t>Le connecteur RJ45</w:t>
      </w:r>
      <w:r w:rsidRPr="00D05249">
        <w:t xml:space="preserve"> dépasse légèrement du bord du PCB pour être accessible depuis l'extérieur du boîtier par une ouverture dédiée.</w:t>
      </w:r>
      <w:r>
        <w:t xml:space="preserve"> Le contrôleur PHY a été placé au plus proche du connecteur pour réduire la longueur des pistes différentielles.</w:t>
      </w:r>
    </w:p>
    <w:p w14:paraId="75B10C72" w14:textId="77777777" w:rsidR="00F5041C" w:rsidRDefault="00F5041C" w:rsidP="00F5041C">
      <w:r w:rsidRPr="00F5041C">
        <w:rPr>
          <w:rStyle w:val="Sous-titre-de-paragrapheCar"/>
        </w:rPr>
        <w:t xml:space="preserve">L'empreinte « </w:t>
      </w:r>
      <w:proofErr w:type="spellStart"/>
      <w:r w:rsidRPr="00F5041C">
        <w:rPr>
          <w:rStyle w:val="Sous-titre-de-paragrapheCar"/>
        </w:rPr>
        <w:t>mikroBUS</w:t>
      </w:r>
      <w:proofErr w:type="spellEnd"/>
      <w:r w:rsidRPr="00F5041C">
        <w:rPr>
          <w:rStyle w:val="Sous-titre-de-paragrapheCar"/>
        </w:rPr>
        <w:t xml:space="preserve"> »</w:t>
      </w:r>
      <w:r w:rsidRPr="00CE79A7">
        <w:t xml:space="preserve"> a été placée à l'avant du boîtier pour permettre à une éventuelle antenne d'un module </w:t>
      </w:r>
      <w:proofErr w:type="spellStart"/>
      <w:r w:rsidRPr="00CE79A7">
        <w:t>Mikroe</w:t>
      </w:r>
      <w:proofErr w:type="spellEnd"/>
      <w:r w:rsidRPr="00CE79A7">
        <w:t xml:space="preserve"> de dépasser et d'être accessible de l'extérieur.</w:t>
      </w:r>
    </w:p>
    <w:p w14:paraId="47CBEF88" w14:textId="42422DBA" w:rsidR="00F5041C" w:rsidRDefault="00F5041C" w:rsidP="00F5041C">
      <w:r w:rsidRPr="00F5041C">
        <w:rPr>
          <w:rStyle w:val="Sous-titre-de-paragrapheCar"/>
        </w:rPr>
        <w:t>Le connecteur RFID</w:t>
      </w:r>
      <w:r>
        <w:t xml:space="preserve"> a été placé librement car le module sera déporté sur le dessus du boitier.</w:t>
      </w:r>
    </w:p>
    <w:p w14:paraId="7A216594" w14:textId="49E8EDAA" w:rsidR="00F5041C" w:rsidRDefault="00F5041C" w:rsidP="00F5041C">
      <w:r w:rsidRPr="00F5041C">
        <w:rPr>
          <w:rStyle w:val="Sous-titre-de-paragrapheCar"/>
        </w:rPr>
        <w:t>Le relai</w:t>
      </w:r>
      <w:r>
        <w:t xml:space="preserve"> est placé sur le chemin entre l’entrée et la sortie 230VAC. S</w:t>
      </w:r>
      <w:r w:rsidRPr="00F5041C">
        <w:t xml:space="preserve">on contrôle est partiellement superposé aux </w:t>
      </w:r>
      <w:proofErr w:type="spellStart"/>
      <w:r w:rsidRPr="00F5041C">
        <w:t>LEDs</w:t>
      </w:r>
      <w:proofErr w:type="spellEnd"/>
      <w:r w:rsidRPr="00F5041C">
        <w:t xml:space="preserve"> en raison de contraintes </w:t>
      </w:r>
      <w:r>
        <w:t xml:space="preserve">physiques </w:t>
      </w:r>
      <w:r w:rsidRPr="00F5041C">
        <w:t>de placement.</w:t>
      </w:r>
    </w:p>
    <w:p w14:paraId="0D6EA091" w14:textId="02A8CEF8" w:rsidR="00CE79A7" w:rsidRDefault="00CE79A7" w:rsidP="00A57A57">
      <w:r w:rsidRPr="00CE79A7">
        <w:rPr>
          <w:rStyle w:val="Sous-titre-de-paragrapheCar"/>
        </w:rPr>
        <w:t xml:space="preserve">Les </w:t>
      </w:r>
      <w:proofErr w:type="spellStart"/>
      <w:r w:rsidRPr="00CE79A7">
        <w:rPr>
          <w:rStyle w:val="Sous-titre-de-paragrapheCar"/>
        </w:rPr>
        <w:t>LEDs</w:t>
      </w:r>
      <w:proofErr w:type="spellEnd"/>
      <w:r w:rsidRPr="00CE79A7">
        <w:t xml:space="preserve"> ont été alignées horizontalement au centre du boîtier</w:t>
      </w:r>
      <w:r>
        <w:t>. L</w:t>
      </w:r>
      <w:r w:rsidRPr="00CE79A7">
        <w:t xml:space="preserve">eur position verticale </w:t>
      </w:r>
      <w:r>
        <w:t>est</w:t>
      </w:r>
      <w:r w:rsidRPr="00CE79A7">
        <w:t xml:space="preserve"> influencée par la présence du module RFID sur le dessus et de la partie 230VAC</w:t>
      </w:r>
      <w:r>
        <w:t>.</w:t>
      </w:r>
      <w:r w:rsidRPr="00CE79A7">
        <w:t xml:space="preserve"> </w:t>
      </w:r>
      <w:r>
        <w:t>E</w:t>
      </w:r>
      <w:r w:rsidRPr="00CE79A7">
        <w:t xml:space="preserve">lles seront déportées vers le haut avec des guides lumineux pour </w:t>
      </w:r>
      <w:r>
        <w:t>être visible depuis l’extérieur du boitier</w:t>
      </w:r>
      <w:r w:rsidRPr="00CE79A7">
        <w:t>.</w:t>
      </w:r>
    </w:p>
    <w:p w14:paraId="121F41D8" w14:textId="6BC0E48A" w:rsidR="00A57A57" w:rsidRDefault="00CE79A7">
      <w:pPr>
        <w:spacing w:before="0" w:after="160"/>
        <w:jc w:val="left"/>
      </w:pPr>
      <w:r w:rsidRPr="00F5041C">
        <w:rPr>
          <w:rStyle w:val="Sous-titre-de-paragrapheCar"/>
        </w:rPr>
        <w:t xml:space="preserve">Le </w:t>
      </w:r>
      <w:proofErr w:type="spellStart"/>
      <w:r w:rsidRPr="00F5041C">
        <w:rPr>
          <w:rStyle w:val="Sous-titre-de-paragrapheCar"/>
        </w:rPr>
        <w:t>Buzzer</w:t>
      </w:r>
      <w:proofErr w:type="spellEnd"/>
      <w:r>
        <w:t xml:space="preserve"> a été placé en </w:t>
      </w:r>
      <w:r w:rsidR="00F5041C">
        <w:t>fonction de l’espace disponible.</w:t>
      </w:r>
    </w:p>
    <w:p w14:paraId="6BF9C690" w14:textId="45B9100E" w:rsidR="00CA7583" w:rsidRDefault="00CA7583" w:rsidP="00CA7583">
      <w:pPr>
        <w:pStyle w:val="Titre2"/>
      </w:pPr>
      <w:bookmarkStart w:id="93" w:name="_Toc146463601"/>
      <w:bookmarkEnd w:id="92"/>
      <w:r>
        <w:lastRenderedPageBreak/>
        <w:t>Largeurs de pistes</w:t>
      </w:r>
      <w:bookmarkEnd w:id="93"/>
    </w:p>
    <w:p w14:paraId="6843776C" w14:textId="3FFD67FD" w:rsidR="00CA7583" w:rsidRDefault="00CA7583" w:rsidP="00CA7583">
      <w:r>
        <w:t xml:space="preserve">Une attention particulière est nécessaire pour les pistes de puissance. </w:t>
      </w:r>
      <w:r w:rsidRPr="005A0895">
        <w:t xml:space="preserve">Cela implique notamment de garantir </w:t>
      </w:r>
      <w:r>
        <w:t>des</w:t>
      </w:r>
      <w:r w:rsidRPr="005A0895">
        <w:t xml:space="preserve"> largeur</w:t>
      </w:r>
      <w:r>
        <w:t>s</w:t>
      </w:r>
      <w:r w:rsidRPr="005A0895">
        <w:t xml:space="preserve"> de piste</w:t>
      </w:r>
      <w:r>
        <w:t>s</w:t>
      </w:r>
      <w:r w:rsidRPr="005A0895">
        <w:t xml:space="preserve"> </w:t>
      </w:r>
      <w:r>
        <w:t>suffisantes</w:t>
      </w:r>
      <w:r w:rsidRPr="005A0895">
        <w:t xml:space="preserve"> pour le passage du courant</w:t>
      </w:r>
      <w:r>
        <w:t xml:space="preserve">. Celles-ci ont été déterminées à l’aide du calculateur de </w:t>
      </w:r>
      <w:proofErr w:type="spellStart"/>
      <w:r>
        <w:t>DigiKey</w:t>
      </w:r>
      <w:proofErr w:type="spellEnd"/>
      <w:r>
        <w:t xml:space="preserve"> (</w:t>
      </w:r>
      <w:r>
        <w:fldChar w:fldCharType="begin"/>
      </w:r>
      <w:r>
        <w:instrText xml:space="preserve"> REF _Ref145933519 \h </w:instrText>
      </w:r>
      <w:r>
        <w:fldChar w:fldCharType="separate"/>
      </w:r>
      <w:r w:rsidR="000E744C">
        <w:t xml:space="preserve">Tableau </w:t>
      </w:r>
      <w:r w:rsidR="000E744C">
        <w:rPr>
          <w:noProof/>
        </w:rPr>
        <w:t>18</w:t>
      </w:r>
      <w:r>
        <w:fldChar w:fldCharType="end"/>
      </w:r>
      <w:r>
        <w:t>).</w:t>
      </w:r>
    </w:p>
    <w:tbl>
      <w:tblPr>
        <w:tblStyle w:val="Grilledutableau"/>
        <w:tblW w:w="8220" w:type="dxa"/>
        <w:jc w:val="center"/>
        <w:tblLook w:val="04A0" w:firstRow="1" w:lastRow="0" w:firstColumn="1" w:lastColumn="0" w:noHBand="0" w:noVBand="1"/>
      </w:tblPr>
      <w:tblGrid>
        <w:gridCol w:w="1413"/>
        <w:gridCol w:w="904"/>
        <w:gridCol w:w="791"/>
        <w:gridCol w:w="907"/>
        <w:gridCol w:w="794"/>
        <w:gridCol w:w="907"/>
        <w:gridCol w:w="800"/>
        <w:gridCol w:w="909"/>
        <w:gridCol w:w="795"/>
      </w:tblGrid>
      <w:tr w:rsidR="00CA7583" w14:paraId="3DFB2291" w14:textId="77777777" w:rsidTr="003C3C03">
        <w:trPr>
          <w:trHeight w:val="510"/>
          <w:jc w:val="center"/>
        </w:trPr>
        <w:tc>
          <w:tcPr>
            <w:tcW w:w="8220" w:type="dxa"/>
            <w:gridSpan w:val="9"/>
            <w:shd w:val="clear" w:color="auto" w:fill="C5E0B3" w:themeFill="accent6" w:themeFillTint="66"/>
          </w:tcPr>
          <w:p w14:paraId="7F4966D6" w14:textId="7086A74A" w:rsidR="00CA7583" w:rsidRDefault="003C3C03" w:rsidP="009A5B0B">
            <w:pPr>
              <w:tabs>
                <w:tab w:val="right" w:pos="7938"/>
              </w:tabs>
            </w:pPr>
            <w:r>
              <w:t>Largeurs des pistes de puissance</w:t>
            </w:r>
            <w:r w:rsidR="00CA7583">
              <w:tab/>
            </w:r>
            <w:hyperlink r:id="rId62" w:history="1">
              <w:r w:rsidR="00CA7583" w:rsidRPr="00830ECE">
                <w:rPr>
                  <w:rStyle w:val="Lienhypertexte"/>
                </w:rPr>
                <w:t>Calculateur</w:t>
              </w:r>
            </w:hyperlink>
            <w:r w:rsidR="00CA7583">
              <w:t xml:space="preserve"> </w:t>
            </w:r>
            <w:r w:rsidR="00CA7583">
              <w:fldChar w:fldCharType="begin"/>
            </w:r>
            <w:r w:rsidR="00452102">
              <w:instrText xml:space="preserve"> ADDIN ZOTERO_ITEM CSL_CITATION {"citationID":"zMSuaXoy","properties":{"formattedCitation":"[20]","plainCitation":"[20]","noteIndex":0},"citationItems":[{"id":"cXkwL6GT/DkFaeFUc","uris":["http://zotero.org/users/10756185/items/NNS2755M"],"itemData":{"id":37,"type":"webpage","title":"PCB Trace Width Conversion Calculator | DigiKey","URL":"https://www.digikey.hk/en/resources/conversion-calculators/conversion-calculator-pcb-trace-width","accessed":{"date-parts":[["2023",9,18]]},"citation-key":"PCBTraceWidth"}}],"schema":"https://github.com/citation-style-language/schema/raw/master/csl-citation.json"} </w:instrText>
            </w:r>
            <w:r w:rsidR="00CA7583">
              <w:fldChar w:fldCharType="separate"/>
            </w:r>
            <w:r w:rsidR="00395B8E" w:rsidRPr="00395B8E">
              <w:t>[20]</w:t>
            </w:r>
            <w:r w:rsidR="00CA7583">
              <w:fldChar w:fldCharType="end"/>
            </w:r>
            <w:r w:rsidR="00CA7583">
              <w:t xml:space="preserve"> </w:t>
            </w:r>
          </w:p>
        </w:tc>
      </w:tr>
      <w:tr w:rsidR="00CA7583" w14:paraId="18AA921A" w14:textId="77777777" w:rsidTr="009A5B0B">
        <w:trPr>
          <w:trHeight w:val="454"/>
          <w:jc w:val="center"/>
        </w:trPr>
        <w:tc>
          <w:tcPr>
            <w:tcW w:w="1413" w:type="dxa"/>
            <w:shd w:val="clear" w:color="auto" w:fill="D9D9D9" w:themeFill="background1" w:themeFillShade="D9"/>
            <w:vAlign w:val="center"/>
          </w:tcPr>
          <w:p w14:paraId="6669F435" w14:textId="77777777" w:rsidR="00CA7583" w:rsidRPr="00CB3FCA" w:rsidRDefault="00CA7583" w:rsidP="009A5B0B">
            <w:pPr>
              <w:jc w:val="left"/>
              <w:rPr>
                <w:sz w:val="20"/>
                <w:szCs w:val="20"/>
              </w:rPr>
            </w:pPr>
            <w:r>
              <w:rPr>
                <w:sz w:val="20"/>
                <w:szCs w:val="20"/>
              </w:rPr>
              <w:t>Net</w:t>
            </w:r>
          </w:p>
        </w:tc>
        <w:tc>
          <w:tcPr>
            <w:tcW w:w="1695" w:type="dxa"/>
            <w:gridSpan w:val="2"/>
            <w:shd w:val="clear" w:color="auto" w:fill="D9D9D9" w:themeFill="background1" w:themeFillShade="D9"/>
            <w:vAlign w:val="center"/>
          </w:tcPr>
          <w:p w14:paraId="09CA85CD" w14:textId="77777777" w:rsidR="00CA7583" w:rsidRPr="00CB3FCA" w:rsidRDefault="00CA7583" w:rsidP="009A5B0B">
            <w:pPr>
              <w:jc w:val="left"/>
              <w:rPr>
                <w:sz w:val="20"/>
                <w:szCs w:val="20"/>
              </w:rPr>
            </w:pPr>
            <w:r w:rsidRPr="00CB3FCA">
              <w:rPr>
                <w:sz w:val="20"/>
                <w:szCs w:val="20"/>
              </w:rPr>
              <w:t>Courant</w:t>
            </w:r>
          </w:p>
        </w:tc>
        <w:tc>
          <w:tcPr>
            <w:tcW w:w="1701" w:type="dxa"/>
            <w:gridSpan w:val="2"/>
            <w:shd w:val="clear" w:color="auto" w:fill="D9D9D9" w:themeFill="background1" w:themeFillShade="D9"/>
            <w:vAlign w:val="center"/>
          </w:tcPr>
          <w:p w14:paraId="397BB635" w14:textId="77777777" w:rsidR="00CA7583" w:rsidRPr="00CB3FCA" w:rsidRDefault="00CA7583" w:rsidP="009A5B0B">
            <w:pPr>
              <w:jc w:val="left"/>
              <w:rPr>
                <w:sz w:val="20"/>
                <w:szCs w:val="20"/>
              </w:rPr>
            </w:pPr>
            <w:r w:rsidRPr="00CB3FCA">
              <w:rPr>
                <w:sz w:val="20"/>
                <w:szCs w:val="20"/>
              </w:rPr>
              <w:t>Elévation de température</w:t>
            </w:r>
          </w:p>
        </w:tc>
        <w:tc>
          <w:tcPr>
            <w:tcW w:w="1707" w:type="dxa"/>
            <w:gridSpan w:val="2"/>
            <w:shd w:val="clear" w:color="auto" w:fill="D9D9D9" w:themeFill="background1" w:themeFillShade="D9"/>
            <w:vAlign w:val="center"/>
          </w:tcPr>
          <w:p w14:paraId="5A09D396" w14:textId="77777777" w:rsidR="00CA7583" w:rsidRPr="00CB3FCA" w:rsidRDefault="00CA7583" w:rsidP="009A5B0B">
            <w:pPr>
              <w:jc w:val="left"/>
              <w:rPr>
                <w:sz w:val="20"/>
                <w:szCs w:val="20"/>
              </w:rPr>
            </w:pPr>
            <w:r w:rsidRPr="00CB3FCA">
              <w:rPr>
                <w:sz w:val="20"/>
                <w:szCs w:val="20"/>
              </w:rPr>
              <w:t>Largeur minimale</w:t>
            </w:r>
          </w:p>
        </w:tc>
        <w:tc>
          <w:tcPr>
            <w:tcW w:w="1703" w:type="dxa"/>
            <w:gridSpan w:val="2"/>
            <w:shd w:val="clear" w:color="auto" w:fill="D9D9D9" w:themeFill="background1" w:themeFillShade="D9"/>
            <w:vAlign w:val="center"/>
          </w:tcPr>
          <w:p w14:paraId="46071482" w14:textId="77777777" w:rsidR="00CA7583" w:rsidRPr="00CB3FCA" w:rsidRDefault="00CA7583" w:rsidP="009A5B0B">
            <w:pPr>
              <w:jc w:val="left"/>
              <w:rPr>
                <w:sz w:val="20"/>
                <w:szCs w:val="20"/>
              </w:rPr>
            </w:pPr>
            <w:r w:rsidRPr="00CB3FCA">
              <w:rPr>
                <w:sz w:val="20"/>
                <w:szCs w:val="20"/>
              </w:rPr>
              <w:t>Largeur sélectionnée</w:t>
            </w:r>
          </w:p>
        </w:tc>
      </w:tr>
      <w:tr w:rsidR="00CA7583" w14:paraId="1CF3A510" w14:textId="77777777" w:rsidTr="00CA7583">
        <w:trPr>
          <w:trHeight w:val="567"/>
          <w:jc w:val="center"/>
        </w:trPr>
        <w:tc>
          <w:tcPr>
            <w:tcW w:w="1413" w:type="dxa"/>
            <w:vMerge w:val="restart"/>
            <w:vAlign w:val="center"/>
          </w:tcPr>
          <w:p w14:paraId="62B39EE0" w14:textId="77777777" w:rsidR="00CA7583" w:rsidRPr="00BF16DD" w:rsidRDefault="00CA7583" w:rsidP="00CA7583">
            <w:pPr>
              <w:spacing w:before="0" w:after="0"/>
              <w:jc w:val="left"/>
              <w:rPr>
                <w:lang w:val="en-US"/>
              </w:rPr>
            </w:pPr>
            <w:r w:rsidRPr="00BF16DD">
              <w:rPr>
                <w:lang w:val="en-US"/>
              </w:rPr>
              <w:t>AC-L-IN</w:t>
            </w:r>
          </w:p>
          <w:p w14:paraId="1FE2D064" w14:textId="77777777" w:rsidR="00CA7583" w:rsidRPr="00BF16DD" w:rsidRDefault="00CA7583" w:rsidP="00CA7583">
            <w:pPr>
              <w:spacing w:before="0" w:after="0"/>
              <w:jc w:val="left"/>
              <w:rPr>
                <w:lang w:val="en-US"/>
              </w:rPr>
            </w:pPr>
            <w:r w:rsidRPr="00BF16DD">
              <w:rPr>
                <w:lang w:val="en-US"/>
              </w:rPr>
              <w:t>AC-L-OUT</w:t>
            </w:r>
          </w:p>
          <w:p w14:paraId="5B615E13" w14:textId="77777777" w:rsidR="00CA7583" w:rsidRDefault="00CA7583" w:rsidP="00CA7583">
            <w:pPr>
              <w:spacing w:before="0" w:after="0"/>
              <w:jc w:val="left"/>
            </w:pPr>
            <w:r>
              <w:t>AC-N</w:t>
            </w:r>
          </w:p>
          <w:p w14:paraId="4162DF43" w14:textId="77777777" w:rsidR="00CA7583" w:rsidRPr="00BF16DD" w:rsidRDefault="00CA7583" w:rsidP="00CA7583">
            <w:pPr>
              <w:spacing w:before="0" w:after="0"/>
              <w:jc w:val="left"/>
              <w:rPr>
                <w:lang w:val="en-US"/>
              </w:rPr>
            </w:pPr>
            <w:r>
              <w:t>EARTH</w:t>
            </w:r>
          </w:p>
        </w:tc>
        <w:tc>
          <w:tcPr>
            <w:tcW w:w="904" w:type="dxa"/>
            <w:tcBorders>
              <w:right w:val="nil"/>
            </w:tcBorders>
            <w:shd w:val="clear" w:color="auto" w:fill="FFFFFF" w:themeFill="background1"/>
            <w:vAlign w:val="center"/>
          </w:tcPr>
          <w:p w14:paraId="091BD773" w14:textId="77777777" w:rsidR="00CA7583" w:rsidRDefault="00CA7583" w:rsidP="00CA7583">
            <w:pPr>
              <w:jc w:val="center"/>
            </w:pPr>
            <w:r>
              <w:t>10</w:t>
            </w:r>
          </w:p>
        </w:tc>
        <w:tc>
          <w:tcPr>
            <w:tcW w:w="791" w:type="dxa"/>
            <w:tcBorders>
              <w:left w:val="nil"/>
            </w:tcBorders>
            <w:shd w:val="clear" w:color="auto" w:fill="FFFFFF" w:themeFill="background1"/>
            <w:vAlign w:val="center"/>
          </w:tcPr>
          <w:p w14:paraId="0C24FC8B" w14:textId="77777777" w:rsidR="00CA7583" w:rsidRDefault="00CA7583" w:rsidP="00CA7583">
            <w:pPr>
              <w:jc w:val="center"/>
            </w:pPr>
            <w:r>
              <w:t>[A]</w:t>
            </w:r>
          </w:p>
        </w:tc>
        <w:tc>
          <w:tcPr>
            <w:tcW w:w="907" w:type="dxa"/>
            <w:tcBorders>
              <w:right w:val="nil"/>
            </w:tcBorders>
            <w:shd w:val="clear" w:color="auto" w:fill="FFFFFF" w:themeFill="background1"/>
            <w:vAlign w:val="center"/>
          </w:tcPr>
          <w:p w14:paraId="01F928F5" w14:textId="77777777" w:rsidR="00CA7583" w:rsidRDefault="00CA7583" w:rsidP="00CA7583">
            <w:pPr>
              <w:jc w:val="center"/>
            </w:pPr>
            <w:r>
              <w:t>10</w:t>
            </w:r>
          </w:p>
        </w:tc>
        <w:tc>
          <w:tcPr>
            <w:tcW w:w="794" w:type="dxa"/>
            <w:tcBorders>
              <w:left w:val="nil"/>
            </w:tcBorders>
            <w:shd w:val="clear" w:color="auto" w:fill="FFFFFF" w:themeFill="background1"/>
            <w:vAlign w:val="center"/>
          </w:tcPr>
          <w:p w14:paraId="4EA4E4EB" w14:textId="77777777" w:rsidR="00CA7583" w:rsidRDefault="00CA7583" w:rsidP="00CA7583">
            <w:pPr>
              <w:jc w:val="center"/>
            </w:pPr>
            <w:r>
              <w:t>[°C]</w:t>
            </w:r>
          </w:p>
        </w:tc>
        <w:tc>
          <w:tcPr>
            <w:tcW w:w="907" w:type="dxa"/>
            <w:tcBorders>
              <w:right w:val="nil"/>
            </w:tcBorders>
            <w:shd w:val="clear" w:color="auto" w:fill="FFFFFF" w:themeFill="background1"/>
            <w:vAlign w:val="center"/>
          </w:tcPr>
          <w:p w14:paraId="26EEE1C5" w14:textId="77777777" w:rsidR="00CA7583" w:rsidRDefault="00CA7583" w:rsidP="00CA7583">
            <w:pPr>
              <w:jc w:val="center"/>
            </w:pPr>
            <w:r>
              <w:t>7,19</w:t>
            </w:r>
          </w:p>
        </w:tc>
        <w:tc>
          <w:tcPr>
            <w:tcW w:w="800" w:type="dxa"/>
            <w:tcBorders>
              <w:left w:val="nil"/>
            </w:tcBorders>
            <w:shd w:val="clear" w:color="auto" w:fill="FFFFFF" w:themeFill="background1"/>
            <w:vAlign w:val="center"/>
          </w:tcPr>
          <w:p w14:paraId="3557F73E" w14:textId="77777777" w:rsidR="00CA7583" w:rsidRDefault="00CA7583" w:rsidP="00CA7583">
            <w:pPr>
              <w:jc w:val="center"/>
            </w:pPr>
            <w:r>
              <w:t>[mm]</w:t>
            </w:r>
          </w:p>
        </w:tc>
        <w:tc>
          <w:tcPr>
            <w:tcW w:w="909" w:type="dxa"/>
            <w:tcBorders>
              <w:right w:val="nil"/>
            </w:tcBorders>
            <w:shd w:val="clear" w:color="auto" w:fill="FFFFFF" w:themeFill="background1"/>
            <w:vAlign w:val="center"/>
          </w:tcPr>
          <w:p w14:paraId="0AB4D39A" w14:textId="77777777" w:rsidR="00CA7583" w:rsidRDefault="00CA7583" w:rsidP="00CA7583">
            <w:pPr>
              <w:jc w:val="center"/>
            </w:pPr>
            <w:r>
              <w:t>(8,00)</w:t>
            </w:r>
          </w:p>
        </w:tc>
        <w:tc>
          <w:tcPr>
            <w:tcW w:w="794" w:type="dxa"/>
            <w:tcBorders>
              <w:left w:val="nil"/>
            </w:tcBorders>
            <w:shd w:val="clear" w:color="auto" w:fill="FFFFFF" w:themeFill="background1"/>
            <w:vAlign w:val="center"/>
          </w:tcPr>
          <w:p w14:paraId="562678C3" w14:textId="77777777" w:rsidR="00CA7583" w:rsidRDefault="00CA7583" w:rsidP="00CA7583">
            <w:pPr>
              <w:jc w:val="center"/>
            </w:pPr>
            <w:r>
              <w:t>[mm]</w:t>
            </w:r>
          </w:p>
        </w:tc>
      </w:tr>
      <w:tr w:rsidR="00CA7583" w14:paraId="44DC62BF" w14:textId="77777777" w:rsidTr="00CA7583">
        <w:trPr>
          <w:trHeight w:val="567"/>
          <w:jc w:val="center"/>
        </w:trPr>
        <w:tc>
          <w:tcPr>
            <w:tcW w:w="1413" w:type="dxa"/>
            <w:vMerge/>
            <w:vAlign w:val="center"/>
          </w:tcPr>
          <w:p w14:paraId="4A101095" w14:textId="77777777" w:rsidR="00CA7583" w:rsidRDefault="00CA7583" w:rsidP="00CA7583">
            <w:pPr>
              <w:jc w:val="left"/>
            </w:pPr>
          </w:p>
        </w:tc>
        <w:tc>
          <w:tcPr>
            <w:tcW w:w="904" w:type="dxa"/>
            <w:tcBorders>
              <w:right w:val="nil"/>
            </w:tcBorders>
            <w:vAlign w:val="center"/>
          </w:tcPr>
          <w:p w14:paraId="6558FFB0" w14:textId="77777777" w:rsidR="00CA7583" w:rsidRDefault="00CA7583" w:rsidP="00CA7583">
            <w:pPr>
              <w:jc w:val="center"/>
            </w:pPr>
            <w:r>
              <w:t>5,0</w:t>
            </w:r>
          </w:p>
        </w:tc>
        <w:tc>
          <w:tcPr>
            <w:tcW w:w="791" w:type="dxa"/>
            <w:tcBorders>
              <w:left w:val="nil"/>
            </w:tcBorders>
            <w:vAlign w:val="center"/>
          </w:tcPr>
          <w:p w14:paraId="225601CB" w14:textId="77777777" w:rsidR="00CA7583" w:rsidRDefault="00CA7583" w:rsidP="00CA7583">
            <w:pPr>
              <w:jc w:val="center"/>
            </w:pPr>
            <w:r>
              <w:t>[A]</w:t>
            </w:r>
          </w:p>
        </w:tc>
        <w:tc>
          <w:tcPr>
            <w:tcW w:w="907" w:type="dxa"/>
            <w:tcBorders>
              <w:right w:val="nil"/>
            </w:tcBorders>
            <w:vAlign w:val="center"/>
          </w:tcPr>
          <w:p w14:paraId="588F9014" w14:textId="77777777" w:rsidR="00CA7583" w:rsidRDefault="00CA7583" w:rsidP="00CA7583">
            <w:pPr>
              <w:jc w:val="center"/>
            </w:pPr>
            <w:r>
              <w:t>10</w:t>
            </w:r>
          </w:p>
        </w:tc>
        <w:tc>
          <w:tcPr>
            <w:tcW w:w="794" w:type="dxa"/>
            <w:tcBorders>
              <w:left w:val="nil"/>
            </w:tcBorders>
            <w:vAlign w:val="center"/>
          </w:tcPr>
          <w:p w14:paraId="1697261C" w14:textId="77777777" w:rsidR="00CA7583" w:rsidRDefault="00CA7583" w:rsidP="00CA7583">
            <w:pPr>
              <w:jc w:val="center"/>
            </w:pPr>
            <w:r>
              <w:t>[°C]</w:t>
            </w:r>
          </w:p>
        </w:tc>
        <w:tc>
          <w:tcPr>
            <w:tcW w:w="907" w:type="dxa"/>
            <w:tcBorders>
              <w:right w:val="nil"/>
            </w:tcBorders>
            <w:vAlign w:val="center"/>
          </w:tcPr>
          <w:p w14:paraId="3F9DC7A7" w14:textId="77777777" w:rsidR="00CA7583" w:rsidRDefault="00CA7583" w:rsidP="00CA7583">
            <w:pPr>
              <w:jc w:val="center"/>
            </w:pPr>
            <w:r>
              <w:t>2,77</w:t>
            </w:r>
          </w:p>
        </w:tc>
        <w:tc>
          <w:tcPr>
            <w:tcW w:w="800" w:type="dxa"/>
            <w:tcBorders>
              <w:left w:val="nil"/>
            </w:tcBorders>
            <w:vAlign w:val="center"/>
          </w:tcPr>
          <w:p w14:paraId="23013673" w14:textId="77777777" w:rsidR="00CA7583" w:rsidRDefault="00CA7583" w:rsidP="00CA7583">
            <w:pPr>
              <w:jc w:val="center"/>
            </w:pPr>
            <w:r>
              <w:t>[mm]</w:t>
            </w:r>
          </w:p>
        </w:tc>
        <w:tc>
          <w:tcPr>
            <w:tcW w:w="909" w:type="dxa"/>
            <w:tcBorders>
              <w:right w:val="nil"/>
            </w:tcBorders>
            <w:vAlign w:val="center"/>
          </w:tcPr>
          <w:p w14:paraId="00929905" w14:textId="77777777" w:rsidR="00CA7583" w:rsidRDefault="00CA7583" w:rsidP="00CA7583">
            <w:pPr>
              <w:jc w:val="center"/>
            </w:pPr>
            <w:r>
              <w:t>3,00</w:t>
            </w:r>
          </w:p>
        </w:tc>
        <w:tc>
          <w:tcPr>
            <w:tcW w:w="794" w:type="dxa"/>
            <w:tcBorders>
              <w:left w:val="nil"/>
            </w:tcBorders>
            <w:vAlign w:val="center"/>
          </w:tcPr>
          <w:p w14:paraId="130513FC" w14:textId="77777777" w:rsidR="00CA7583" w:rsidRDefault="00CA7583" w:rsidP="00CA7583">
            <w:pPr>
              <w:jc w:val="center"/>
            </w:pPr>
            <w:r>
              <w:t>[mm]</w:t>
            </w:r>
          </w:p>
        </w:tc>
      </w:tr>
      <w:tr w:rsidR="00CA7583" w14:paraId="2DE08F0A" w14:textId="77777777" w:rsidTr="00CA7583">
        <w:trPr>
          <w:trHeight w:val="567"/>
          <w:jc w:val="center"/>
        </w:trPr>
        <w:tc>
          <w:tcPr>
            <w:tcW w:w="1413" w:type="dxa"/>
            <w:vAlign w:val="center"/>
          </w:tcPr>
          <w:p w14:paraId="55C50134" w14:textId="77777777" w:rsidR="00CA7583" w:rsidRDefault="00CA7583" w:rsidP="00CA7583">
            <w:pPr>
              <w:jc w:val="left"/>
            </w:pPr>
            <w:r>
              <w:t>+3V3</w:t>
            </w:r>
          </w:p>
        </w:tc>
        <w:tc>
          <w:tcPr>
            <w:tcW w:w="904" w:type="dxa"/>
            <w:tcBorders>
              <w:right w:val="nil"/>
            </w:tcBorders>
            <w:vAlign w:val="center"/>
          </w:tcPr>
          <w:p w14:paraId="01CC18E3" w14:textId="77777777" w:rsidR="00CA7583" w:rsidRDefault="00CA7583" w:rsidP="00CA7583">
            <w:pPr>
              <w:jc w:val="center"/>
            </w:pPr>
            <w:r>
              <w:t>1,6</w:t>
            </w:r>
          </w:p>
        </w:tc>
        <w:tc>
          <w:tcPr>
            <w:tcW w:w="791" w:type="dxa"/>
            <w:tcBorders>
              <w:left w:val="nil"/>
            </w:tcBorders>
            <w:vAlign w:val="center"/>
          </w:tcPr>
          <w:p w14:paraId="0DE36CA6" w14:textId="77777777" w:rsidR="00CA7583" w:rsidRDefault="00CA7583" w:rsidP="00CA7583">
            <w:pPr>
              <w:jc w:val="center"/>
            </w:pPr>
            <w:r>
              <w:t>[A]</w:t>
            </w:r>
          </w:p>
        </w:tc>
        <w:tc>
          <w:tcPr>
            <w:tcW w:w="907" w:type="dxa"/>
            <w:tcBorders>
              <w:right w:val="nil"/>
            </w:tcBorders>
            <w:vAlign w:val="center"/>
          </w:tcPr>
          <w:p w14:paraId="68CBC7EA" w14:textId="77777777" w:rsidR="00CA7583" w:rsidRDefault="00CA7583" w:rsidP="00CA7583">
            <w:pPr>
              <w:jc w:val="center"/>
            </w:pPr>
            <w:r>
              <w:t>10</w:t>
            </w:r>
          </w:p>
        </w:tc>
        <w:tc>
          <w:tcPr>
            <w:tcW w:w="794" w:type="dxa"/>
            <w:tcBorders>
              <w:left w:val="nil"/>
            </w:tcBorders>
            <w:vAlign w:val="center"/>
          </w:tcPr>
          <w:p w14:paraId="6CC141E8" w14:textId="77777777" w:rsidR="00CA7583" w:rsidRDefault="00CA7583" w:rsidP="00CA7583">
            <w:pPr>
              <w:jc w:val="center"/>
            </w:pPr>
            <w:r>
              <w:t>[°C]</w:t>
            </w:r>
          </w:p>
        </w:tc>
        <w:tc>
          <w:tcPr>
            <w:tcW w:w="907" w:type="dxa"/>
            <w:tcBorders>
              <w:right w:val="nil"/>
            </w:tcBorders>
            <w:vAlign w:val="center"/>
          </w:tcPr>
          <w:p w14:paraId="4D0A62AF" w14:textId="77777777" w:rsidR="00CA7583" w:rsidRDefault="00CA7583" w:rsidP="00CA7583">
            <w:pPr>
              <w:jc w:val="center"/>
            </w:pPr>
            <w:r>
              <w:t>0,57</w:t>
            </w:r>
          </w:p>
        </w:tc>
        <w:tc>
          <w:tcPr>
            <w:tcW w:w="800" w:type="dxa"/>
            <w:tcBorders>
              <w:left w:val="nil"/>
            </w:tcBorders>
            <w:vAlign w:val="center"/>
          </w:tcPr>
          <w:p w14:paraId="2278A1BA" w14:textId="77777777" w:rsidR="00CA7583" w:rsidRDefault="00CA7583" w:rsidP="00CA7583">
            <w:pPr>
              <w:jc w:val="center"/>
            </w:pPr>
            <w:r>
              <w:t>[mm]</w:t>
            </w:r>
          </w:p>
        </w:tc>
        <w:tc>
          <w:tcPr>
            <w:tcW w:w="909" w:type="dxa"/>
            <w:tcBorders>
              <w:right w:val="nil"/>
            </w:tcBorders>
            <w:vAlign w:val="center"/>
          </w:tcPr>
          <w:p w14:paraId="08E1215C" w14:textId="77777777" w:rsidR="00CA7583" w:rsidRDefault="00CA7583" w:rsidP="00CA7583">
            <w:pPr>
              <w:jc w:val="center"/>
            </w:pPr>
            <w:r>
              <w:t>1,00</w:t>
            </w:r>
          </w:p>
        </w:tc>
        <w:tc>
          <w:tcPr>
            <w:tcW w:w="794" w:type="dxa"/>
            <w:tcBorders>
              <w:left w:val="nil"/>
            </w:tcBorders>
            <w:vAlign w:val="center"/>
          </w:tcPr>
          <w:p w14:paraId="3FC97028" w14:textId="77777777" w:rsidR="00CA7583" w:rsidRDefault="00CA7583" w:rsidP="00CA7583">
            <w:pPr>
              <w:keepNext/>
              <w:jc w:val="center"/>
            </w:pPr>
            <w:r>
              <w:t>[mm]</w:t>
            </w:r>
          </w:p>
        </w:tc>
      </w:tr>
    </w:tbl>
    <w:p w14:paraId="7D316B99" w14:textId="2C461209" w:rsidR="00CA7583" w:rsidRDefault="00CA7583" w:rsidP="00CA7583">
      <w:pPr>
        <w:pStyle w:val="Lgende"/>
      </w:pPr>
      <w:bookmarkStart w:id="94" w:name="_Ref145933519"/>
      <w:bookmarkStart w:id="95" w:name="_Ref145973994"/>
      <w:bookmarkStart w:id="96" w:name="_Toc146463673"/>
      <w:r>
        <w:t xml:space="preserve">Tableau </w:t>
      </w:r>
      <w:r w:rsidR="008526A6">
        <w:fldChar w:fldCharType="begin"/>
      </w:r>
      <w:r w:rsidR="008526A6">
        <w:instrText xml:space="preserve"> SEQ Tableau \* ARABIC </w:instrText>
      </w:r>
      <w:r w:rsidR="008526A6">
        <w:fldChar w:fldCharType="separate"/>
      </w:r>
      <w:r w:rsidR="008526A6">
        <w:rPr>
          <w:noProof/>
        </w:rPr>
        <w:t>18</w:t>
      </w:r>
      <w:r w:rsidR="008526A6">
        <w:fldChar w:fldCharType="end"/>
      </w:r>
      <w:bookmarkEnd w:id="94"/>
      <w:r>
        <w:t xml:space="preserve"> : Largeurs des pistes de puissance</w:t>
      </w:r>
      <w:bookmarkEnd w:id="95"/>
      <w:bookmarkEnd w:id="96"/>
    </w:p>
    <w:p w14:paraId="266640F6" w14:textId="03FF6972" w:rsidR="00297220" w:rsidRDefault="00392B42" w:rsidP="00297220">
      <w:pPr>
        <w:pStyle w:val="Titre2"/>
      </w:pPr>
      <w:bookmarkStart w:id="97" w:name="_Toc146463602"/>
      <w:r>
        <w:t>Piste</w:t>
      </w:r>
      <w:r w:rsidR="00CA7583">
        <w:t>s</w:t>
      </w:r>
      <w:r>
        <w:t xml:space="preserve"> d’alimentation +3V3</w:t>
      </w:r>
      <w:bookmarkEnd w:id="97"/>
    </w:p>
    <w:p w14:paraId="07F9E300" w14:textId="77777777" w:rsidR="00CA7583" w:rsidRDefault="00392B42" w:rsidP="00392B42">
      <w:r>
        <w:t>La piste d'alimentation +3V3 est tracée sous forme d'un réseau arborescent au centre du PCB, se subdivisant en branches connectées aux différents composants. Cette approche permet une distribution efficace de l'alimentation électrique tout en évitant la formation de boucles d'alimentation indésirables, susceptibles de perturber le circuit.</w:t>
      </w:r>
    </w:p>
    <w:p w14:paraId="625DA0EF" w14:textId="68ECA845" w:rsidR="00173DB3" w:rsidRDefault="00392B42" w:rsidP="008B1A96">
      <w:r>
        <w:t xml:space="preserve">La piste principale est dimensionnée selon les spécifications définies </w:t>
      </w:r>
      <w:r w:rsidR="00CA7583">
        <w:fldChar w:fldCharType="begin"/>
      </w:r>
      <w:r w:rsidR="00CA7583">
        <w:instrText xml:space="preserve"> REF _Ref145973994 \p \h </w:instrText>
      </w:r>
      <w:r w:rsidR="00CA7583">
        <w:fldChar w:fldCharType="separate"/>
      </w:r>
      <w:r w:rsidR="000E744C">
        <w:t>ci-dessus</w:t>
      </w:r>
      <w:r w:rsidR="00CA7583">
        <w:fldChar w:fldCharType="end"/>
      </w:r>
      <w:r w:rsidR="00CA7583">
        <w:t xml:space="preserve"> (</w:t>
      </w:r>
      <w:r w:rsidR="00CA7583">
        <w:fldChar w:fldCharType="begin"/>
      </w:r>
      <w:r w:rsidR="00CA7583">
        <w:instrText xml:space="preserve"> REF _Ref145933519 \h </w:instrText>
      </w:r>
      <w:r w:rsidR="00CA7583">
        <w:fldChar w:fldCharType="separate"/>
      </w:r>
      <w:r w:rsidR="000E744C">
        <w:t xml:space="preserve">Tableau </w:t>
      </w:r>
      <w:r w:rsidR="000E744C">
        <w:rPr>
          <w:noProof/>
        </w:rPr>
        <w:t>18</w:t>
      </w:r>
      <w:r w:rsidR="00CA7583">
        <w:fldChar w:fldCharType="end"/>
      </w:r>
      <w:r w:rsidR="00CA7583">
        <w:t>)</w:t>
      </w:r>
      <w:r>
        <w:t xml:space="preserve"> afin de garantir le courant maximal que peut fournir le convertisseur AC/DC. Les branches connectées aux composants, moins exigeantes</w:t>
      </w:r>
      <w:r w:rsidR="00CA7583">
        <w:t xml:space="preserve"> individuellement</w:t>
      </w:r>
      <w:r>
        <w:t xml:space="preserve"> en courant, sont réduites en taille pour faciliter la connexion aux broches.</w:t>
      </w:r>
    </w:p>
    <w:p w14:paraId="0B4F7041" w14:textId="5CB76DE2" w:rsidR="00392B42" w:rsidRPr="00392B42" w:rsidRDefault="00CA7583" w:rsidP="00CA7583">
      <w:pPr>
        <w:pStyle w:val="Titre2"/>
      </w:pPr>
      <w:bookmarkStart w:id="98" w:name="_Toc146463603"/>
      <w:r>
        <w:t>Pistes de puissance 230 [VAC]</w:t>
      </w:r>
      <w:bookmarkEnd w:id="98"/>
    </w:p>
    <w:p w14:paraId="6FB2CF19" w14:textId="4D17AB2D" w:rsidR="00022574" w:rsidRDefault="00022574" w:rsidP="00306347">
      <w:r w:rsidRPr="00022574">
        <w:t xml:space="preserve">Les pistes destinées à véhiculer le 230 </w:t>
      </w:r>
      <w:r>
        <w:t>[</w:t>
      </w:r>
      <w:r w:rsidRPr="00022574">
        <w:t>VAC</w:t>
      </w:r>
      <w:r>
        <w:t>]</w:t>
      </w:r>
      <w:r w:rsidRPr="00022574">
        <w:t xml:space="preserve"> ont été tracées </w:t>
      </w:r>
      <w:r>
        <w:t>au</w:t>
      </w:r>
      <w:r w:rsidRPr="00022574">
        <w:t xml:space="preserve"> bord du PCB afin de minimiser les risques</w:t>
      </w:r>
      <w:r>
        <w:t xml:space="preserve"> et </w:t>
      </w:r>
      <w:r w:rsidRPr="00022574">
        <w:t xml:space="preserve">les éventuelles perturbations </w:t>
      </w:r>
      <w:r>
        <w:t>avec les</w:t>
      </w:r>
      <w:r w:rsidRPr="00022574">
        <w:t xml:space="preserve"> autres parties du circuit. Pour réduire la largeur nécessaire pour acheminer un courant de 10 A, </w:t>
      </w:r>
      <w:r>
        <w:t>la</w:t>
      </w:r>
      <w:r w:rsidRPr="00022574">
        <w:t xml:space="preserve"> charge </w:t>
      </w:r>
      <w:r>
        <w:t xml:space="preserve">a été répartis </w:t>
      </w:r>
      <w:r w:rsidRPr="00022574">
        <w:t xml:space="preserve">sur les deux couches du PCB. Cette approche était </w:t>
      </w:r>
      <w:r>
        <w:t>nécessaire</w:t>
      </w:r>
      <w:r w:rsidRPr="00022574">
        <w:t xml:space="preserve"> pour maintenir </w:t>
      </w:r>
      <w:r>
        <w:t>une</w:t>
      </w:r>
      <w:r w:rsidRPr="00022574">
        <w:t xml:space="preserve"> distance d'isolation</w:t>
      </w:r>
      <w:r>
        <w:t xml:space="preserve"> suffisante sans </w:t>
      </w:r>
      <w:r w:rsidRPr="00022574">
        <w:t>occup</w:t>
      </w:r>
      <w:r>
        <w:t>er</w:t>
      </w:r>
      <w:r w:rsidRPr="00022574">
        <w:t xml:space="preserve"> une surface excessive. Par conséquent, les calculs ont été effectués en considérant un courant de 5 A.</w:t>
      </w:r>
    </w:p>
    <w:p w14:paraId="2DA37DBD" w14:textId="1C74E316" w:rsidR="003C3C03" w:rsidRDefault="003C3C03">
      <w:pPr>
        <w:spacing w:before="0" w:after="160"/>
        <w:jc w:val="left"/>
      </w:pPr>
      <w:r w:rsidRPr="003C3C03">
        <w:t>La distance d'isolation</w:t>
      </w:r>
      <w:r>
        <w:t xml:space="preserve"> minimale</w:t>
      </w:r>
      <w:r w:rsidRPr="003C3C03">
        <w:t xml:space="preserve"> a été calculée en utilisant un outil en ligne qui se base sur la norme IPC-2221. </w:t>
      </w:r>
      <w:r>
        <w:t>Celle-ci</w:t>
      </w:r>
      <w:r w:rsidRPr="003C3C03">
        <w:t xml:space="preserve"> spécifie les distances d'isolation requises pour les pistes d'un PCB</w:t>
      </w:r>
      <w:r w:rsidR="0082027A">
        <w:t xml:space="preserve"> </w:t>
      </w:r>
      <w:r>
        <w:fldChar w:fldCharType="begin"/>
      </w:r>
      <w:r w:rsidR="00452102">
        <w:instrText xml:space="preserve"> ADDIN ZOTERO_ITEM CSL_CITATION {"citationID":"v6ea2lsM","properties":{"formattedCitation":"[9]","plainCitation":"[9]","dontUpdate":true,"noteIndex":0},"citationItems":[{"id":"cXkwL6GT/7qSOYREU","uris":["http://zotero.org/users/10756185/items/6NGNEU8R"],"itemData":{"id":32,"type":"webpage","abstract":"Les normes de conception et d'assemblage des circuits imprimés ne sont pas là pour limiter votre productivité. Elles ont plutôt vocation à définir des attentes communes en matière de conception et de performance des produits dans une multitude de secteurs.","container-title":"Altium","language":"fr","title":"Utilisation d'un calculateur d'espacement IPC-2221 pour la conception haute tension","URL":"https://resources.altium.com/fr/p/using-an-ipc-2221-calculator-for-high-voltage-design","accessed":{"date-parts":[["2023",9,19]]},"issued":{"date-parts":[["2020",1,17]]},"citation-key":"UtilisationCalculateurEspacement2020"}}],"schema":"https://github.com/citation-style-language/schema/raw/master/csl-citation.json"} </w:instrText>
      </w:r>
      <w:r>
        <w:fldChar w:fldCharType="end"/>
      </w:r>
      <w:r>
        <w:t>. Une marge a été prise pour une sécurité supplémentaire. Cette distance est aussi garantie avec les vis de fixations</w:t>
      </w:r>
      <w:r w:rsidR="0082027A">
        <w:t>. (</w:t>
      </w:r>
      <w:r w:rsidR="0082027A">
        <w:fldChar w:fldCharType="begin"/>
      </w:r>
      <w:r w:rsidR="0082027A">
        <w:instrText xml:space="preserve"> REF _Ref146050043 \h </w:instrText>
      </w:r>
      <w:r w:rsidR="0082027A">
        <w:fldChar w:fldCharType="separate"/>
      </w:r>
      <w:r w:rsidR="000E744C">
        <w:t xml:space="preserve">Tableau </w:t>
      </w:r>
      <w:r w:rsidR="000E744C">
        <w:rPr>
          <w:noProof/>
        </w:rPr>
        <w:t>19</w:t>
      </w:r>
      <w:r w:rsidR="0082027A">
        <w:fldChar w:fldCharType="end"/>
      </w:r>
      <w:r w:rsidR="0082027A">
        <w:t>)</w:t>
      </w:r>
    </w:p>
    <w:tbl>
      <w:tblPr>
        <w:tblStyle w:val="Grilledutableau"/>
        <w:tblW w:w="6520" w:type="dxa"/>
        <w:jc w:val="center"/>
        <w:tblLook w:val="04A0" w:firstRow="1" w:lastRow="0" w:firstColumn="1" w:lastColumn="0" w:noHBand="0" w:noVBand="1"/>
      </w:tblPr>
      <w:tblGrid>
        <w:gridCol w:w="1413"/>
        <w:gridCol w:w="904"/>
        <w:gridCol w:w="791"/>
        <w:gridCol w:w="907"/>
        <w:gridCol w:w="800"/>
        <w:gridCol w:w="909"/>
        <w:gridCol w:w="796"/>
      </w:tblGrid>
      <w:tr w:rsidR="003C3C03" w14:paraId="0544A82B" w14:textId="77777777" w:rsidTr="003C3C03">
        <w:trPr>
          <w:trHeight w:val="510"/>
          <w:jc w:val="center"/>
        </w:trPr>
        <w:tc>
          <w:tcPr>
            <w:tcW w:w="6520" w:type="dxa"/>
            <w:gridSpan w:val="7"/>
            <w:shd w:val="clear" w:color="auto" w:fill="C5E0B3" w:themeFill="accent6" w:themeFillTint="66"/>
          </w:tcPr>
          <w:p w14:paraId="565E9345" w14:textId="537E44BA" w:rsidR="003C3C03" w:rsidRDefault="003C3C03" w:rsidP="009A5B0B">
            <w:pPr>
              <w:tabs>
                <w:tab w:val="right" w:pos="7938"/>
              </w:tabs>
            </w:pPr>
            <w:r>
              <w:t>Distance d’isolations des pistes 230 [VAC]</w:t>
            </w:r>
            <w:r>
              <w:tab/>
            </w:r>
            <w:hyperlink r:id="rId63" w:history="1">
              <w:r w:rsidRPr="00830ECE">
                <w:rPr>
                  <w:rStyle w:val="Lienhypertexte"/>
                </w:rPr>
                <w:t>Calculateur</w:t>
              </w:r>
            </w:hyperlink>
            <w:r>
              <w:t xml:space="preserve"> </w:t>
            </w:r>
            <w:r>
              <w:fldChar w:fldCharType="begin"/>
            </w:r>
            <w:r w:rsidR="00452102">
              <w:instrText xml:space="preserve"> ADDIN ZOTERO_ITEM CSL_CITATION {"citationID":"ZxYUeRky","properties":{"formattedCitation":"[21]","plainCitation":"[21]","noteIndex":0},"citationItems":[{"id":"cXkwL6GT/7qSOYREU","uris":["http://zotero.org/users/10756185/items/6NGNEU8R"],"itemData":{"id":32,"type":"webpage","abstract":"Les normes de conception et d'assemblage des circuits imprimés ne sont pas là pour limiter votre productivité. Elles ont plutôt vocation à définir des attentes communes en matière de conception et de performance des produits dans une multitude de secteurs.","container-title":"Altium","language":"fr","title":"Utilisation d'un calculateur d'espacement IPC-2221 pour la conception haute tension","URL":"https://resources.altium.com/fr/p/using-an-ipc-2221-calculator-for-high-voltage-design","accessed":{"date-parts":[["2023",9,19]]},"issued":{"date-parts":[["2020",1,17]]},"citation-key":"UtilisationCalculateurEspacement2020"}}],"schema":"https://github.com/citation-style-language/schema/raw/master/csl-citation.json"} </w:instrText>
            </w:r>
            <w:r>
              <w:fldChar w:fldCharType="separate"/>
            </w:r>
            <w:r w:rsidR="00395B8E" w:rsidRPr="00395B8E">
              <w:t>[21]</w:t>
            </w:r>
            <w:r>
              <w:fldChar w:fldCharType="end"/>
            </w:r>
          </w:p>
        </w:tc>
      </w:tr>
      <w:tr w:rsidR="003C3C03" w:rsidRPr="00CB3FCA" w14:paraId="7957A94E" w14:textId="77777777" w:rsidTr="003C3C03">
        <w:trPr>
          <w:trHeight w:val="454"/>
          <w:jc w:val="center"/>
        </w:trPr>
        <w:tc>
          <w:tcPr>
            <w:tcW w:w="1413" w:type="dxa"/>
            <w:shd w:val="clear" w:color="auto" w:fill="D9D9D9" w:themeFill="background1" w:themeFillShade="D9"/>
            <w:vAlign w:val="center"/>
          </w:tcPr>
          <w:p w14:paraId="35F434E4" w14:textId="77777777" w:rsidR="003C3C03" w:rsidRPr="00CB3FCA" w:rsidRDefault="003C3C03" w:rsidP="009A5B0B">
            <w:pPr>
              <w:jc w:val="left"/>
              <w:rPr>
                <w:sz w:val="20"/>
                <w:szCs w:val="20"/>
              </w:rPr>
            </w:pPr>
            <w:r>
              <w:rPr>
                <w:sz w:val="20"/>
                <w:szCs w:val="20"/>
              </w:rPr>
              <w:t>Net</w:t>
            </w:r>
          </w:p>
        </w:tc>
        <w:tc>
          <w:tcPr>
            <w:tcW w:w="1695" w:type="dxa"/>
            <w:gridSpan w:val="2"/>
            <w:shd w:val="clear" w:color="auto" w:fill="D9D9D9" w:themeFill="background1" w:themeFillShade="D9"/>
            <w:vAlign w:val="center"/>
          </w:tcPr>
          <w:p w14:paraId="749DDC4D" w14:textId="172D962C" w:rsidR="003C3C03" w:rsidRPr="00CB3FCA" w:rsidRDefault="003C3C03" w:rsidP="009A5B0B">
            <w:pPr>
              <w:jc w:val="left"/>
              <w:rPr>
                <w:sz w:val="20"/>
                <w:szCs w:val="20"/>
              </w:rPr>
            </w:pPr>
            <w:r>
              <w:rPr>
                <w:sz w:val="20"/>
                <w:szCs w:val="20"/>
              </w:rPr>
              <w:t>Tension crête</w:t>
            </w:r>
          </w:p>
        </w:tc>
        <w:tc>
          <w:tcPr>
            <w:tcW w:w="1707" w:type="dxa"/>
            <w:gridSpan w:val="2"/>
            <w:shd w:val="clear" w:color="auto" w:fill="D9D9D9" w:themeFill="background1" w:themeFillShade="D9"/>
            <w:vAlign w:val="center"/>
          </w:tcPr>
          <w:p w14:paraId="55C93A40" w14:textId="76CBC0A9" w:rsidR="003C3C03" w:rsidRPr="00CB3FCA" w:rsidRDefault="003C3C03" w:rsidP="009A5B0B">
            <w:pPr>
              <w:jc w:val="left"/>
              <w:rPr>
                <w:sz w:val="20"/>
                <w:szCs w:val="20"/>
              </w:rPr>
            </w:pPr>
            <w:r>
              <w:rPr>
                <w:sz w:val="20"/>
                <w:szCs w:val="20"/>
              </w:rPr>
              <w:t xml:space="preserve">Distance </w:t>
            </w:r>
            <w:r w:rsidRPr="00CB3FCA">
              <w:rPr>
                <w:sz w:val="20"/>
                <w:szCs w:val="20"/>
              </w:rPr>
              <w:t>minimale</w:t>
            </w:r>
          </w:p>
        </w:tc>
        <w:tc>
          <w:tcPr>
            <w:tcW w:w="1704" w:type="dxa"/>
            <w:gridSpan w:val="2"/>
            <w:shd w:val="clear" w:color="auto" w:fill="D9D9D9" w:themeFill="background1" w:themeFillShade="D9"/>
            <w:vAlign w:val="center"/>
          </w:tcPr>
          <w:p w14:paraId="23CC8D5B" w14:textId="1FF0B4E5" w:rsidR="003C3C03" w:rsidRPr="00CB3FCA" w:rsidRDefault="003C3C03" w:rsidP="009A5B0B">
            <w:pPr>
              <w:jc w:val="left"/>
              <w:rPr>
                <w:sz w:val="20"/>
                <w:szCs w:val="20"/>
              </w:rPr>
            </w:pPr>
            <w:r>
              <w:rPr>
                <w:sz w:val="20"/>
                <w:szCs w:val="20"/>
              </w:rPr>
              <w:t>Distance</w:t>
            </w:r>
            <w:r w:rsidRPr="00CB3FCA">
              <w:rPr>
                <w:sz w:val="20"/>
                <w:szCs w:val="20"/>
              </w:rPr>
              <w:t xml:space="preserve"> sélectionnée</w:t>
            </w:r>
          </w:p>
        </w:tc>
      </w:tr>
      <w:tr w:rsidR="003C3C03" w14:paraId="7E8A0136" w14:textId="77777777" w:rsidTr="003C3C03">
        <w:trPr>
          <w:trHeight w:val="567"/>
          <w:jc w:val="center"/>
        </w:trPr>
        <w:tc>
          <w:tcPr>
            <w:tcW w:w="1413" w:type="dxa"/>
            <w:vAlign w:val="center"/>
          </w:tcPr>
          <w:p w14:paraId="33071FF4" w14:textId="77777777" w:rsidR="003C3C03" w:rsidRPr="00BF16DD" w:rsidRDefault="003C3C03" w:rsidP="009A5B0B">
            <w:pPr>
              <w:spacing w:before="0" w:after="0"/>
              <w:jc w:val="left"/>
              <w:rPr>
                <w:lang w:val="en-US"/>
              </w:rPr>
            </w:pPr>
            <w:r w:rsidRPr="00BF16DD">
              <w:rPr>
                <w:lang w:val="en-US"/>
              </w:rPr>
              <w:t>AC-L-IN</w:t>
            </w:r>
          </w:p>
          <w:p w14:paraId="3361AEFB" w14:textId="77777777" w:rsidR="003C3C03" w:rsidRPr="00BF16DD" w:rsidRDefault="003C3C03" w:rsidP="009A5B0B">
            <w:pPr>
              <w:spacing w:before="0" w:after="0"/>
              <w:jc w:val="left"/>
              <w:rPr>
                <w:lang w:val="en-US"/>
              </w:rPr>
            </w:pPr>
            <w:r w:rsidRPr="00BF16DD">
              <w:rPr>
                <w:lang w:val="en-US"/>
              </w:rPr>
              <w:t>AC-L-OUT</w:t>
            </w:r>
          </w:p>
          <w:p w14:paraId="458296C5" w14:textId="77777777" w:rsidR="003C3C03" w:rsidRDefault="003C3C03" w:rsidP="009A5B0B">
            <w:pPr>
              <w:spacing w:before="0" w:after="0"/>
              <w:jc w:val="left"/>
            </w:pPr>
            <w:r>
              <w:t>AC-N</w:t>
            </w:r>
          </w:p>
          <w:p w14:paraId="3DDED743" w14:textId="77777777" w:rsidR="003C3C03" w:rsidRPr="00BF16DD" w:rsidRDefault="003C3C03" w:rsidP="009A5B0B">
            <w:pPr>
              <w:spacing w:before="0" w:after="0"/>
              <w:jc w:val="left"/>
              <w:rPr>
                <w:lang w:val="en-US"/>
              </w:rPr>
            </w:pPr>
            <w:r>
              <w:t>EARTH</w:t>
            </w:r>
          </w:p>
        </w:tc>
        <w:tc>
          <w:tcPr>
            <w:tcW w:w="904" w:type="dxa"/>
            <w:tcBorders>
              <w:right w:val="nil"/>
            </w:tcBorders>
            <w:shd w:val="clear" w:color="auto" w:fill="FFFFFF" w:themeFill="background1"/>
            <w:vAlign w:val="center"/>
          </w:tcPr>
          <w:p w14:paraId="28F4FB0F" w14:textId="2513E60E" w:rsidR="003C3C03" w:rsidRDefault="003C3C03" w:rsidP="009A5B0B">
            <w:pPr>
              <w:jc w:val="center"/>
            </w:pPr>
            <w:r>
              <w:t>325</w:t>
            </w:r>
          </w:p>
        </w:tc>
        <w:tc>
          <w:tcPr>
            <w:tcW w:w="791" w:type="dxa"/>
            <w:tcBorders>
              <w:left w:val="nil"/>
            </w:tcBorders>
            <w:shd w:val="clear" w:color="auto" w:fill="FFFFFF" w:themeFill="background1"/>
            <w:vAlign w:val="center"/>
          </w:tcPr>
          <w:p w14:paraId="5950407F" w14:textId="5F3E116D" w:rsidR="003C3C03" w:rsidRDefault="003C3C03" w:rsidP="009A5B0B">
            <w:pPr>
              <w:jc w:val="center"/>
            </w:pPr>
            <w:r>
              <w:t>[VAC]</w:t>
            </w:r>
          </w:p>
        </w:tc>
        <w:tc>
          <w:tcPr>
            <w:tcW w:w="907" w:type="dxa"/>
            <w:tcBorders>
              <w:right w:val="nil"/>
            </w:tcBorders>
            <w:shd w:val="clear" w:color="auto" w:fill="FFFFFF" w:themeFill="background1"/>
            <w:vAlign w:val="center"/>
          </w:tcPr>
          <w:p w14:paraId="0335E009" w14:textId="07333880" w:rsidR="003C3C03" w:rsidRDefault="0082027A" w:rsidP="009A5B0B">
            <w:pPr>
              <w:jc w:val="center"/>
            </w:pPr>
            <w:r w:rsidRPr="0082027A">
              <w:t>2,4</w:t>
            </w:r>
            <w:r>
              <w:t>9</w:t>
            </w:r>
          </w:p>
        </w:tc>
        <w:tc>
          <w:tcPr>
            <w:tcW w:w="800" w:type="dxa"/>
            <w:tcBorders>
              <w:left w:val="nil"/>
            </w:tcBorders>
            <w:shd w:val="clear" w:color="auto" w:fill="FFFFFF" w:themeFill="background1"/>
            <w:vAlign w:val="center"/>
          </w:tcPr>
          <w:p w14:paraId="44E07A9B" w14:textId="77777777" w:rsidR="003C3C03" w:rsidRDefault="003C3C03" w:rsidP="009A5B0B">
            <w:pPr>
              <w:jc w:val="center"/>
            </w:pPr>
            <w:r>
              <w:t>[mm]</w:t>
            </w:r>
          </w:p>
        </w:tc>
        <w:tc>
          <w:tcPr>
            <w:tcW w:w="909" w:type="dxa"/>
            <w:tcBorders>
              <w:right w:val="nil"/>
            </w:tcBorders>
            <w:shd w:val="clear" w:color="auto" w:fill="FFFFFF" w:themeFill="background1"/>
            <w:vAlign w:val="center"/>
          </w:tcPr>
          <w:p w14:paraId="72CC7522" w14:textId="6716A9B6" w:rsidR="003C3C03" w:rsidRDefault="0082027A" w:rsidP="009A5B0B">
            <w:pPr>
              <w:jc w:val="center"/>
            </w:pPr>
            <w:r>
              <w:t>4,00</w:t>
            </w:r>
          </w:p>
        </w:tc>
        <w:tc>
          <w:tcPr>
            <w:tcW w:w="795" w:type="dxa"/>
            <w:tcBorders>
              <w:left w:val="nil"/>
            </w:tcBorders>
            <w:shd w:val="clear" w:color="auto" w:fill="FFFFFF" w:themeFill="background1"/>
            <w:vAlign w:val="center"/>
          </w:tcPr>
          <w:p w14:paraId="28B68E9E" w14:textId="77777777" w:rsidR="003C3C03" w:rsidRDefault="003C3C03" w:rsidP="0082027A">
            <w:pPr>
              <w:keepNext/>
              <w:jc w:val="center"/>
            </w:pPr>
            <w:r>
              <w:t>[mm]</w:t>
            </w:r>
          </w:p>
        </w:tc>
      </w:tr>
    </w:tbl>
    <w:p w14:paraId="3F675E14" w14:textId="32E82109" w:rsidR="0082027A" w:rsidRDefault="0082027A">
      <w:pPr>
        <w:pStyle w:val="Lgende"/>
      </w:pPr>
      <w:bookmarkStart w:id="99" w:name="_Ref146050043"/>
      <w:bookmarkStart w:id="100" w:name="_Ref146050039"/>
      <w:bookmarkStart w:id="101" w:name="_Toc146463674"/>
      <w:r>
        <w:t xml:space="preserve">Tableau </w:t>
      </w:r>
      <w:r w:rsidR="008526A6">
        <w:fldChar w:fldCharType="begin"/>
      </w:r>
      <w:r w:rsidR="008526A6">
        <w:instrText xml:space="preserve"> SEQ Tableau \* ARABIC </w:instrText>
      </w:r>
      <w:r w:rsidR="008526A6">
        <w:fldChar w:fldCharType="separate"/>
      </w:r>
      <w:r w:rsidR="008526A6">
        <w:rPr>
          <w:noProof/>
        </w:rPr>
        <w:t>19</w:t>
      </w:r>
      <w:r w:rsidR="008526A6">
        <w:fldChar w:fldCharType="end"/>
      </w:r>
      <w:bookmarkEnd w:id="99"/>
      <w:r>
        <w:t xml:space="preserve"> : Distance d'isolation 230 [VAC]</w:t>
      </w:r>
      <w:bookmarkEnd w:id="100"/>
      <w:bookmarkEnd w:id="101"/>
    </w:p>
    <w:p w14:paraId="469E419B" w14:textId="4E58E3DB" w:rsidR="0076325D" w:rsidRDefault="0076325D" w:rsidP="0076325D">
      <w:pPr>
        <w:pStyle w:val="Titre2"/>
      </w:pPr>
      <w:bookmarkStart w:id="102" w:name="_Toc146463608"/>
      <w:bookmarkStart w:id="103" w:name="_Toc146463604"/>
      <w:r>
        <w:lastRenderedPageBreak/>
        <w:t xml:space="preserve">Plan de </w:t>
      </w:r>
      <w:r w:rsidRPr="0076325D">
        <w:t>masse</w:t>
      </w:r>
      <w:bookmarkEnd w:id="102"/>
    </w:p>
    <w:p w14:paraId="0CF42294" w14:textId="432A1B48" w:rsidR="00911365" w:rsidRDefault="00723916" w:rsidP="00911365">
      <w:r w:rsidRPr="007B055B">
        <w:rPr>
          <w:noProof/>
          <w:lang w:eastAsia="fr-CH"/>
        </w:rPr>
        <w:drawing>
          <wp:anchor distT="0" distB="0" distL="114300" distR="114300" simplePos="0" relativeHeight="251703296" behindDoc="1" locked="0" layoutInCell="1" allowOverlap="1" wp14:anchorId="48B03ED7" wp14:editId="1B9BDD59">
            <wp:simplePos x="0" y="0"/>
            <wp:positionH relativeFrom="margin">
              <wp:align>right</wp:align>
            </wp:positionH>
            <wp:positionV relativeFrom="paragraph">
              <wp:posOffset>27940</wp:posOffset>
            </wp:positionV>
            <wp:extent cx="3672000" cy="2286875"/>
            <wp:effectExtent l="19050" t="19050" r="24130" b="18415"/>
            <wp:wrapTight wrapText="bothSides">
              <wp:wrapPolygon edited="0">
                <wp:start x="-112" y="-180"/>
                <wp:lineTo x="-112" y="21594"/>
                <wp:lineTo x="21630" y="21594"/>
                <wp:lineTo x="21630" y="-180"/>
                <wp:lineTo x="-112" y="-180"/>
              </wp:wrapPolygon>
            </wp:wrapTight>
            <wp:docPr id="680857586" name="Image 1" descr="Une image contenant texte, capture d’écran, Logiciel multimédia, logiciel&#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857586" name="Image 1" descr="Une image contenant texte, capture d’écran, Logiciel multimédia, logiciel&#10;&#10;Description générée automatiquement"/>
                    <pic:cNvPicPr/>
                  </pic:nvPicPr>
                  <pic:blipFill rotWithShape="1">
                    <a:blip r:embed="rId64"/>
                    <a:srcRect l="21436" t="6933" r="1997" b="8110"/>
                    <a:stretch/>
                  </pic:blipFill>
                  <pic:spPr bwMode="auto">
                    <a:xfrm>
                      <a:off x="0" y="0"/>
                      <a:ext cx="3672000" cy="2286875"/>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1365">
        <w:t>L</w:t>
      </w:r>
      <w:r w:rsidR="00911365" w:rsidRPr="00911365">
        <w:t>e PCB comporte un plan de masse GND sur les deux couches pour réduire la résistance du chemin de retour et prévenir les boucles de masse, minimisant ainsi les interférences.</w:t>
      </w:r>
    </w:p>
    <w:p w14:paraId="096217FF" w14:textId="3A634252" w:rsidR="00911365" w:rsidRDefault="00911365" w:rsidP="00911365">
      <w:r>
        <w:t>Le plan a été isolé de la partie 230VAC pour prévenir les risques d’incidents.</w:t>
      </w:r>
    </w:p>
    <w:p w14:paraId="4373C6F0" w14:textId="46F8D860" w:rsidR="002C0605" w:rsidRDefault="00723916" w:rsidP="00723916">
      <w:r>
        <w:rPr>
          <w:noProof/>
          <w:lang w:eastAsia="fr-CH"/>
        </w:rPr>
        <mc:AlternateContent>
          <mc:Choice Requires="wps">
            <w:drawing>
              <wp:anchor distT="0" distB="0" distL="114300" distR="114300" simplePos="0" relativeHeight="251705344" behindDoc="1" locked="0" layoutInCell="1" allowOverlap="1" wp14:anchorId="1F3B680C" wp14:editId="153B826C">
                <wp:simplePos x="0" y="0"/>
                <wp:positionH relativeFrom="margin">
                  <wp:align>right</wp:align>
                </wp:positionH>
                <wp:positionV relativeFrom="paragraph">
                  <wp:posOffset>642141</wp:posOffset>
                </wp:positionV>
                <wp:extent cx="3672000" cy="635"/>
                <wp:effectExtent l="0" t="0" r="5080" b="7620"/>
                <wp:wrapTight wrapText="bothSides">
                  <wp:wrapPolygon edited="0">
                    <wp:start x="0" y="0"/>
                    <wp:lineTo x="0" y="20864"/>
                    <wp:lineTo x="21518" y="20864"/>
                    <wp:lineTo x="21518" y="0"/>
                    <wp:lineTo x="0" y="0"/>
                  </wp:wrapPolygon>
                </wp:wrapTight>
                <wp:docPr id="1011167203" name="Zone de texte 1"/>
                <wp:cNvGraphicFramePr/>
                <a:graphic xmlns:a="http://schemas.openxmlformats.org/drawingml/2006/main">
                  <a:graphicData uri="http://schemas.microsoft.com/office/word/2010/wordprocessingShape">
                    <wps:wsp>
                      <wps:cNvSpPr txBox="1"/>
                      <wps:spPr>
                        <a:xfrm>
                          <a:off x="0" y="0"/>
                          <a:ext cx="3672000" cy="635"/>
                        </a:xfrm>
                        <a:prstGeom prst="rect">
                          <a:avLst/>
                        </a:prstGeom>
                        <a:solidFill>
                          <a:prstClr val="white"/>
                        </a:solidFill>
                        <a:ln>
                          <a:noFill/>
                        </a:ln>
                      </wps:spPr>
                      <wps:txbx>
                        <w:txbxContent>
                          <w:p w14:paraId="75C8E619" w14:textId="35B63697" w:rsidR="008E40AF" w:rsidRPr="001F3492" w:rsidRDefault="008E40AF" w:rsidP="00723916">
                            <w:pPr>
                              <w:pStyle w:val="Lgende"/>
                            </w:pPr>
                            <w:r>
                              <w:t xml:space="preserve">Figure </w:t>
                            </w:r>
                            <w:r>
                              <w:fldChar w:fldCharType="begin"/>
                            </w:r>
                            <w:r>
                              <w:instrText xml:space="preserve"> SEQ Figure \* ARABIC </w:instrText>
                            </w:r>
                            <w:r>
                              <w:fldChar w:fldCharType="separate"/>
                            </w:r>
                            <w:r>
                              <w:rPr>
                                <w:noProof/>
                              </w:rPr>
                              <w:t>25</w:t>
                            </w:r>
                            <w:r>
                              <w:fldChar w:fldCharType="end"/>
                            </w:r>
                            <w:r>
                              <w:t xml:space="preserve"> : Règle de connexion au plan de mas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3B680C" id="_x0000_s1038" type="#_x0000_t202" style="position:absolute;left:0;text-align:left;margin-left:237.95pt;margin-top:50.55pt;width:289.15pt;height:.05pt;z-index:-2516111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" stroked="f">
                <v:textbox style="mso-fit-shape-to-text:t" inset="0,0,0,0">
                  <w:txbxContent>
                    <w:p w14:paraId="75C8E619" w14:textId="35B63697" w:rsidR="008E40AF" w:rsidRPr="001F3492" w:rsidRDefault="008E40AF" w:rsidP="00723916">
                      <w:pPr>
                        <w:pStyle w:val="Lgende"/>
                      </w:pPr>
                      <w:r>
                        <w:t xml:space="preserve">Figure </w:t>
                      </w:r>
                      <w:r>
                        <w:fldChar w:fldCharType="begin"/>
                      </w:r>
                      <w:r>
                        <w:instrText xml:space="preserve"> SEQ Figure \* ARABIC </w:instrText>
                      </w:r>
                      <w:r>
                        <w:fldChar w:fldCharType="separate"/>
                      </w:r>
                      <w:r>
                        <w:rPr>
                          <w:noProof/>
                        </w:rPr>
                        <w:t>25</w:t>
                      </w:r>
                      <w:r>
                        <w:fldChar w:fldCharType="end"/>
                      </w:r>
                      <w:r>
                        <w:t xml:space="preserve"> : Règle de connexion au plan de masse</w:t>
                      </w:r>
                    </w:p>
                  </w:txbxContent>
                </v:textbox>
                <w10:wrap type="tight" anchorx="margin"/>
              </v:shape>
            </w:pict>
          </mc:Fallback>
        </mc:AlternateContent>
      </w:r>
      <w:r w:rsidR="00911365" w:rsidRPr="00911365">
        <w:t>Les connexions avec les composants suivent les règles Altium</w:t>
      </w:r>
      <w:r w:rsidR="002C0605">
        <w:t xml:space="preserve"> établis ci-dessous (</w:t>
      </w:r>
      <w:r w:rsidR="002C0605">
        <w:fldChar w:fldCharType="begin"/>
      </w:r>
      <w:r w:rsidR="002C0605">
        <w:instrText xml:space="preserve"> REF _Ref146469079 \h </w:instrText>
      </w:r>
      <w:r w:rsidR="002C0605">
        <w:fldChar w:fldCharType="separate"/>
      </w:r>
      <w:r w:rsidR="002C0605">
        <w:t xml:space="preserve">Figure </w:t>
      </w:r>
      <w:r w:rsidR="002C0605">
        <w:rPr>
          <w:noProof/>
        </w:rPr>
        <w:t>24</w:t>
      </w:r>
      <w:r w:rsidR="002C0605">
        <w:fldChar w:fldCharType="end"/>
      </w:r>
      <w:r w:rsidR="002C0605">
        <w:t>).</w:t>
      </w:r>
      <w:r w:rsidR="00911365" w:rsidRPr="00911365">
        <w:t xml:space="preserve"> </w:t>
      </w:r>
      <w:r w:rsidR="002C0605">
        <w:t>Les</w:t>
      </w:r>
      <w:r w:rsidR="00911365" w:rsidRPr="00911365">
        <w:t xml:space="preserve"> pads </w:t>
      </w:r>
      <w:r w:rsidR="002C0605">
        <w:t xml:space="preserve">des composants sont connectés </w:t>
      </w:r>
      <w:r w:rsidR="00911365" w:rsidRPr="00911365">
        <w:t>avec un « thermal relief » pour faciliter le soudage</w:t>
      </w:r>
      <w:r w:rsidR="00911365">
        <w:t xml:space="preserve"> manuel</w:t>
      </w:r>
      <w:r w:rsidR="00911365" w:rsidRPr="00911365">
        <w:t>.</w:t>
      </w:r>
      <w:r w:rsidR="00911365">
        <w:t xml:space="preserve"> </w:t>
      </w:r>
      <w:r w:rsidR="002C0605" w:rsidRPr="002C0605">
        <w:t xml:space="preserve">Cette </w:t>
      </w:r>
      <w:r w:rsidR="002C0605">
        <w:t>méthode</w:t>
      </w:r>
      <w:r w:rsidR="002C0605" w:rsidRPr="002C0605">
        <w:t xml:space="preserve"> permet de focaliser la dissipation thermique principalement sur le pad plutôt que de la répartir dans tout le plan de masse. </w:t>
      </w:r>
      <w:r w:rsidR="00A57A57">
        <w:t xml:space="preserve">La largeur de connexion de 0,4mm sert à éviter de créer un goulot d’étranglement sur le chemin du retour. </w:t>
      </w:r>
      <w:r w:rsidR="00911365" w:rsidRPr="00911365">
        <w:t>Les via, non soudés manuellement, sont directement connectés pour minimiser la résistance.</w:t>
      </w:r>
    </w:p>
    <w:p w14:paraId="375F6E52" w14:textId="5391B34A" w:rsidR="0076325D" w:rsidRDefault="00723916" w:rsidP="0076325D">
      <w:r w:rsidRPr="007B055B">
        <w:rPr>
          <w:noProof/>
          <w:lang w:eastAsia="fr-CH"/>
        </w:rPr>
        <w:drawing>
          <wp:anchor distT="0" distB="0" distL="114300" distR="114300" simplePos="0" relativeHeight="251694080" behindDoc="1" locked="0" layoutInCell="1" allowOverlap="1" wp14:anchorId="2008B063" wp14:editId="00A1FBFD">
            <wp:simplePos x="0" y="0"/>
            <wp:positionH relativeFrom="margin">
              <wp:align>right</wp:align>
            </wp:positionH>
            <wp:positionV relativeFrom="paragraph">
              <wp:posOffset>26263</wp:posOffset>
            </wp:positionV>
            <wp:extent cx="1362710" cy="1399540"/>
            <wp:effectExtent l="19050" t="19050" r="27940" b="10160"/>
            <wp:wrapTight wrapText="bothSides">
              <wp:wrapPolygon edited="0">
                <wp:start x="-302" y="-294"/>
                <wp:lineTo x="-302" y="21463"/>
                <wp:lineTo x="21741" y="21463"/>
                <wp:lineTo x="21741" y="-294"/>
                <wp:lineTo x="-302" y="-294"/>
              </wp:wrapPolygon>
            </wp:wrapTight>
            <wp:docPr id="364106269" name="Image 1" descr="Une image contenant texte, capture d’écran, Police, cerc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106269" name="Image 1" descr="Une image contenant texte, capture d’écran, Police, cercle&#10;&#10;Description générée automatiquement"/>
                    <pic:cNvPicPr/>
                  </pic:nvPicPr>
                  <pic:blipFill>
                    <a:blip r:embed="rId65"/>
                    <a:stretch>
                      <a:fillRect/>
                    </a:stretch>
                  </pic:blipFill>
                  <pic:spPr>
                    <a:xfrm>
                      <a:off x="0" y="0"/>
                      <a:ext cx="1362710" cy="139954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0F6102">
        <w:t>Le</w:t>
      </w:r>
      <w:r w:rsidR="00514318">
        <w:t xml:space="preserve"> </w:t>
      </w:r>
      <w:proofErr w:type="spellStart"/>
      <w:r w:rsidR="00514318">
        <w:t>stitching</w:t>
      </w:r>
      <w:proofErr w:type="spellEnd"/>
      <w:r w:rsidR="00514318">
        <w:t xml:space="preserve"> permet d’assurer une connexion optimale entre les plans de masse situé sur les différentes couches. Cela permet de garantir le chemin de retour le plus court possible et de réduire le risque de créer des boucles de masse</w:t>
      </w:r>
      <w:r w:rsidR="000F6102">
        <w:t>, diminuant ainsi le risque d’interférences</w:t>
      </w:r>
      <w:r w:rsidR="00514318">
        <w:t>.</w:t>
      </w:r>
    </w:p>
    <w:p w14:paraId="602DAD4D" w14:textId="6C1D6D77" w:rsidR="002C0605" w:rsidRDefault="00A57A57" w:rsidP="0076325D">
      <w:r>
        <w:rPr>
          <w:noProof/>
          <w:lang w:eastAsia="fr-CH"/>
        </w:rPr>
        <mc:AlternateContent>
          <mc:Choice Requires="wps">
            <w:drawing>
              <wp:anchor distT="0" distB="0" distL="114300" distR="114300" simplePos="0" relativeHeight="251696128" behindDoc="1" locked="0" layoutInCell="1" allowOverlap="1" wp14:anchorId="4E709846" wp14:editId="1507E875">
                <wp:simplePos x="0" y="0"/>
                <wp:positionH relativeFrom="margin">
                  <wp:align>right</wp:align>
                </wp:positionH>
                <wp:positionV relativeFrom="paragraph">
                  <wp:posOffset>708660</wp:posOffset>
                </wp:positionV>
                <wp:extent cx="1403985" cy="635"/>
                <wp:effectExtent l="0" t="0" r="5715" b="8255"/>
                <wp:wrapTight wrapText="bothSides">
                  <wp:wrapPolygon edited="0">
                    <wp:start x="0" y="0"/>
                    <wp:lineTo x="0" y="21102"/>
                    <wp:lineTo x="21395" y="21102"/>
                    <wp:lineTo x="21395" y="0"/>
                    <wp:lineTo x="0" y="0"/>
                  </wp:wrapPolygon>
                </wp:wrapTight>
                <wp:docPr id="1700030571" name="Zone de texte 1"/>
                <wp:cNvGraphicFramePr/>
                <a:graphic xmlns:a="http://schemas.openxmlformats.org/drawingml/2006/main">
                  <a:graphicData uri="http://schemas.microsoft.com/office/word/2010/wordprocessingShape">
                    <wps:wsp>
                      <wps:cNvSpPr txBox="1"/>
                      <wps:spPr>
                        <a:xfrm>
                          <a:off x="0" y="0"/>
                          <a:ext cx="1403985" cy="635"/>
                        </a:xfrm>
                        <a:prstGeom prst="rect">
                          <a:avLst/>
                        </a:prstGeom>
                        <a:solidFill>
                          <a:prstClr val="white"/>
                        </a:solidFill>
                        <a:ln>
                          <a:noFill/>
                        </a:ln>
                      </wps:spPr>
                      <wps:txbx>
                        <w:txbxContent>
                          <w:p w14:paraId="084DC7BE" w14:textId="55B0353B" w:rsidR="008E40AF" w:rsidRPr="00131F5F" w:rsidRDefault="008E40AF" w:rsidP="002C0605">
                            <w:pPr>
                              <w:pStyle w:val="Lgende"/>
                            </w:pPr>
                            <w:bookmarkStart w:id="104" w:name="_Ref146469183"/>
                            <w:bookmarkStart w:id="105" w:name="_Ref146469180"/>
                            <w:r>
                              <w:t xml:space="preserve">Figure </w:t>
                            </w:r>
                            <w:r>
                              <w:fldChar w:fldCharType="begin"/>
                            </w:r>
                            <w:r>
                              <w:instrText xml:space="preserve"> SEQ Figure \* ARABIC </w:instrText>
                            </w:r>
                            <w:r>
                              <w:fldChar w:fldCharType="separate"/>
                            </w:r>
                            <w:r>
                              <w:rPr>
                                <w:noProof/>
                              </w:rPr>
                              <w:t>26</w:t>
                            </w:r>
                            <w:r>
                              <w:fldChar w:fldCharType="end"/>
                            </w:r>
                            <w:bookmarkEnd w:id="104"/>
                            <w:r>
                              <w:t xml:space="preserve"> : Règle de stitching</w:t>
                            </w:r>
                            <w:r>
                              <w:br/>
                              <w:t>du plan de masse</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E709846" id="_x0000_s1039" type="#_x0000_t202" style="position:absolute;left:0;text-align:left;margin-left:59.35pt;margin-top:55.8pt;width:110.55pt;height:.05pt;z-index:-25162035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" stroked="f">
                <v:textbox style="mso-fit-shape-to-text:t" inset="0,0,0,0">
                  <w:txbxContent>
                    <w:p w14:paraId="084DC7BE" w14:textId="55B0353B" w:rsidR="008E40AF" w:rsidRPr="00131F5F" w:rsidRDefault="008E40AF" w:rsidP="002C0605">
                      <w:pPr>
                        <w:pStyle w:val="Lgende"/>
                      </w:pPr>
                      <w:bookmarkStart w:id="106" w:name="_Ref146469183"/>
                      <w:bookmarkStart w:id="107" w:name="_Ref146469180"/>
                      <w:r>
                        <w:t xml:space="preserve">Figure </w:t>
                      </w:r>
                      <w:r>
                        <w:fldChar w:fldCharType="begin"/>
                      </w:r>
                      <w:r>
                        <w:instrText xml:space="preserve"> SEQ Figure \* ARABIC </w:instrText>
                      </w:r>
                      <w:r>
                        <w:fldChar w:fldCharType="separate"/>
                      </w:r>
                      <w:r>
                        <w:rPr>
                          <w:noProof/>
                        </w:rPr>
                        <w:t>26</w:t>
                      </w:r>
                      <w:r>
                        <w:fldChar w:fldCharType="end"/>
                      </w:r>
                      <w:bookmarkEnd w:id="106"/>
                      <w:r>
                        <w:t xml:space="preserve"> : Règle de stitching</w:t>
                      </w:r>
                      <w:r>
                        <w:br/>
                        <w:t>du plan de masse</w:t>
                      </w:r>
                      <w:bookmarkEnd w:id="107"/>
                    </w:p>
                  </w:txbxContent>
                </v:textbox>
                <w10:wrap type="tight" anchorx="margin"/>
              </v:shape>
            </w:pict>
          </mc:Fallback>
        </mc:AlternateContent>
      </w:r>
      <w:r w:rsidR="00911365" w:rsidRPr="00911365">
        <w:t xml:space="preserve">L'espacement des via de </w:t>
      </w:r>
      <w:proofErr w:type="spellStart"/>
      <w:r w:rsidR="00911365" w:rsidRPr="00911365">
        <w:t>stitching</w:t>
      </w:r>
      <w:proofErr w:type="spellEnd"/>
      <w:r w:rsidR="00911365" w:rsidRPr="00911365">
        <w:t xml:space="preserve"> est influencé par divers paramètres, notamment les fréquences de fonctionnement du circuit et les contraintes de </w:t>
      </w:r>
      <w:r w:rsidR="00E04FBC" w:rsidRPr="00911365">
        <w:t>fabrication. Cependant</w:t>
      </w:r>
      <w:r w:rsidR="00911365" w:rsidRPr="00911365">
        <w:t>, le calcul précis de cet espacement peut s'avérer complexe. Pour simplifier, une valeur arbitraire de 8 mm a été choisie</w:t>
      </w:r>
      <w:r w:rsidR="002C0605">
        <w:t xml:space="preserve"> (</w:t>
      </w:r>
      <w:r w:rsidR="002C0605">
        <w:fldChar w:fldCharType="begin"/>
      </w:r>
      <w:r w:rsidR="002C0605">
        <w:instrText xml:space="preserve"> REF _Ref146469183 \h </w:instrText>
      </w:r>
      <w:r w:rsidR="002C0605">
        <w:fldChar w:fldCharType="separate"/>
      </w:r>
      <w:r w:rsidR="002C0605">
        <w:t xml:space="preserve">Figure </w:t>
      </w:r>
      <w:r w:rsidR="002C0605">
        <w:rPr>
          <w:noProof/>
        </w:rPr>
        <w:t>25</w:t>
      </w:r>
      <w:r w:rsidR="002C0605">
        <w:fldChar w:fldCharType="end"/>
      </w:r>
      <w:r w:rsidR="002C0605">
        <w:t>)</w:t>
      </w:r>
      <w:r w:rsidR="00911365" w:rsidRPr="00911365">
        <w:t>.</w:t>
      </w:r>
    </w:p>
    <w:p w14:paraId="207F5187" w14:textId="64104CC0" w:rsidR="00911365" w:rsidRDefault="00911365" w:rsidP="0076325D">
      <w:r w:rsidRPr="00911365">
        <w:t>Cette valeur semble offrir un compromis satisfaisant entre un espacement suffisamment large pour éviter des problèmes potentiels tout en garantissant une connexion optimale entre les plans de masse.</w:t>
      </w:r>
    </w:p>
    <w:bookmarkEnd w:id="103"/>
    <w:p w14:paraId="4D3BA2F3" w14:textId="7B162336" w:rsidR="00153AB9" w:rsidRDefault="00153AB9" w:rsidP="00A57A57">
      <w:pPr>
        <w:pStyle w:val="Titre2"/>
      </w:pPr>
      <w:r>
        <w:t>Oscillateurs externes</w:t>
      </w:r>
    </w:p>
    <w:p w14:paraId="1D119F7B" w14:textId="6C32CE55" w:rsidR="00324F7F" w:rsidRDefault="00153AB9" w:rsidP="00153AB9">
      <w:r>
        <w:t xml:space="preserve">Il faut veiller à ce qu’aucune piste ne traverse les zones sous les oscillateurs externes. </w:t>
      </w:r>
      <w:r w:rsidRPr="00153AB9">
        <w:t>Cette mesure est cruciale à la fois pour assurer le fonctionnement optimal des oscillateurs et pour minimiser le risque d'interférences qui pourraient perturber d'autres signaux du circuit.</w:t>
      </w:r>
    </w:p>
    <w:p w14:paraId="3ADB9711" w14:textId="5DDB63EF" w:rsidR="00153AB9" w:rsidRDefault="00153AB9" w:rsidP="00153AB9">
      <w:r>
        <w:rPr>
          <w:noProof/>
          <w:lang w:eastAsia="fr-CH"/>
        </w:rPr>
        <mc:AlternateContent>
          <mc:Choice Requires="wps">
            <w:drawing>
              <wp:anchor distT="0" distB="0" distL="114300" distR="114300" simplePos="0" relativeHeight="251702272" behindDoc="1" locked="0" layoutInCell="1" allowOverlap="1" wp14:anchorId="6E442FAA" wp14:editId="45FCAD20">
                <wp:simplePos x="0" y="0"/>
                <wp:positionH relativeFrom="column">
                  <wp:posOffset>3296920</wp:posOffset>
                </wp:positionH>
                <wp:positionV relativeFrom="paragraph">
                  <wp:posOffset>1332865</wp:posOffset>
                </wp:positionV>
                <wp:extent cx="2463800" cy="635"/>
                <wp:effectExtent l="0" t="0" r="0" b="0"/>
                <wp:wrapTight wrapText="bothSides">
                  <wp:wrapPolygon edited="0">
                    <wp:start x="0" y="0"/>
                    <wp:lineTo x="0" y="21600"/>
                    <wp:lineTo x="21600" y="21600"/>
                    <wp:lineTo x="21600" y="0"/>
                  </wp:wrapPolygon>
                </wp:wrapTight>
                <wp:docPr id="1427291745" name="Zone de texte 1"/>
                <wp:cNvGraphicFramePr/>
                <a:graphic xmlns:a="http://schemas.openxmlformats.org/drawingml/2006/main">
                  <a:graphicData uri="http://schemas.microsoft.com/office/word/2010/wordprocessingShape">
                    <wps:wsp>
                      <wps:cNvSpPr txBox="1"/>
                      <wps:spPr>
                        <a:xfrm>
                          <a:off x="0" y="0"/>
                          <a:ext cx="2463800" cy="635"/>
                        </a:xfrm>
                        <a:prstGeom prst="rect">
                          <a:avLst/>
                        </a:prstGeom>
                        <a:solidFill>
                          <a:prstClr val="white"/>
                        </a:solidFill>
                        <a:ln>
                          <a:noFill/>
                        </a:ln>
                      </wps:spPr>
                      <wps:txbx>
                        <w:txbxContent>
                          <w:p w14:paraId="15BB6216" w14:textId="5F7AB0C6" w:rsidR="008E40AF" w:rsidRPr="00030F38" w:rsidRDefault="008E40AF" w:rsidP="00153AB9">
                            <w:pPr>
                              <w:pStyle w:val="Lgende"/>
                            </w:pPr>
                            <w:r>
                              <w:t xml:space="preserve">Figure </w:t>
                            </w:r>
                            <w:r>
                              <w:fldChar w:fldCharType="begin"/>
                            </w:r>
                            <w:r>
                              <w:instrText xml:space="preserve"> SEQ Figure \* ARABIC </w:instrText>
                            </w:r>
                            <w:r>
                              <w:fldChar w:fldCharType="separate"/>
                            </w:r>
                            <w:r>
                              <w:rPr>
                                <w:noProof/>
                              </w:rPr>
                              <w:t>27</w:t>
                            </w:r>
                            <w:r>
                              <w:fldChar w:fldCharType="end"/>
                            </w:r>
                            <w:r>
                              <w:t xml:space="preserve"> : Vue de l'oscillateur du contrôleur PH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442FAA" id="_x0000_s1040" type="#_x0000_t202" style="position:absolute;left:0;text-align:left;margin-left:259.6pt;margin-top:104.95pt;width:194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" stroked="f">
                <v:textbox style="mso-fit-shape-to-text:t" inset="0,0,0,0">
                  <w:txbxContent>
                    <w:p w14:paraId="15BB6216" w14:textId="5F7AB0C6" w:rsidR="008E40AF" w:rsidRPr="00030F38" w:rsidRDefault="008E40AF" w:rsidP="00153AB9">
                      <w:pPr>
                        <w:pStyle w:val="Lgende"/>
                      </w:pPr>
                      <w:r>
                        <w:t xml:space="preserve">Figure </w:t>
                      </w:r>
                      <w:r>
                        <w:fldChar w:fldCharType="begin"/>
                      </w:r>
                      <w:r>
                        <w:instrText xml:space="preserve"> SEQ Figure \* ARABIC </w:instrText>
                      </w:r>
                      <w:r>
                        <w:fldChar w:fldCharType="separate"/>
                      </w:r>
                      <w:r>
                        <w:rPr>
                          <w:noProof/>
                        </w:rPr>
                        <w:t>27</w:t>
                      </w:r>
                      <w:r>
                        <w:fldChar w:fldCharType="end"/>
                      </w:r>
                      <w:r>
                        <w:t xml:space="preserve"> : Vue de l'oscillateur du contrôleur PHY</w:t>
                      </w:r>
                    </w:p>
                  </w:txbxContent>
                </v:textbox>
                <w10:wrap type="tight"/>
              </v:shape>
            </w:pict>
          </mc:Fallback>
        </mc:AlternateContent>
      </w:r>
      <w:r w:rsidRPr="00514318">
        <w:rPr>
          <w:noProof/>
          <w:lang w:eastAsia="fr-CH"/>
        </w:rPr>
        <w:drawing>
          <wp:anchor distT="0" distB="0" distL="114300" distR="114300" simplePos="0" relativeHeight="251698176" behindDoc="1" locked="0" layoutInCell="1" allowOverlap="1" wp14:anchorId="2A7A35DF" wp14:editId="535FCBD9">
            <wp:simplePos x="0" y="0"/>
            <wp:positionH relativeFrom="margin">
              <wp:align>right</wp:align>
            </wp:positionH>
            <wp:positionV relativeFrom="paragraph">
              <wp:posOffset>15875</wp:posOffset>
            </wp:positionV>
            <wp:extent cx="2463800" cy="1259840"/>
            <wp:effectExtent l="19050" t="19050" r="12700" b="16510"/>
            <wp:wrapTight wrapText="bothSides">
              <wp:wrapPolygon edited="0">
                <wp:start x="-167" y="-327"/>
                <wp:lineTo x="-167" y="21556"/>
                <wp:lineTo x="21544" y="21556"/>
                <wp:lineTo x="21544" y="-327"/>
                <wp:lineTo x="-167" y="-327"/>
              </wp:wrapPolygon>
            </wp:wrapTight>
            <wp:docPr id="1134754025" name="Image 1" descr="Une image contenant texte, capture d’écran, Police,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754025" name="Image 1" descr="Une image contenant texte, capture d’écran, Police, Graphique&#10;&#10;Description générée automatiquement"/>
                    <pic:cNvPicPr/>
                  </pic:nvPicPr>
                  <pic:blipFill>
                    <a:blip r:embed="rId66"/>
                    <a:stretch>
                      <a:fillRect/>
                    </a:stretch>
                  </pic:blipFill>
                  <pic:spPr>
                    <a:xfrm>
                      <a:off x="0" y="0"/>
                      <a:ext cx="2463800" cy="125984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lang w:eastAsia="fr-CH"/>
        </w:rPr>
        <mc:AlternateContent>
          <mc:Choice Requires="wps">
            <w:drawing>
              <wp:anchor distT="0" distB="0" distL="114300" distR="114300" simplePos="0" relativeHeight="251700224" behindDoc="1" locked="0" layoutInCell="1" allowOverlap="1" wp14:anchorId="5CAA615A" wp14:editId="0B8123B7">
                <wp:simplePos x="0" y="0"/>
                <wp:positionH relativeFrom="column">
                  <wp:posOffset>0</wp:posOffset>
                </wp:positionH>
                <wp:positionV relativeFrom="paragraph">
                  <wp:posOffset>1329690</wp:posOffset>
                </wp:positionV>
                <wp:extent cx="2663825" cy="635"/>
                <wp:effectExtent l="0" t="0" r="0" b="0"/>
                <wp:wrapTight wrapText="bothSides">
                  <wp:wrapPolygon edited="0">
                    <wp:start x="0" y="0"/>
                    <wp:lineTo x="0" y="21600"/>
                    <wp:lineTo x="21600" y="21600"/>
                    <wp:lineTo x="21600" y="0"/>
                  </wp:wrapPolygon>
                </wp:wrapTight>
                <wp:docPr id="582478179" name="Zone de texte 1"/>
                <wp:cNvGraphicFramePr/>
                <a:graphic xmlns:a="http://schemas.openxmlformats.org/drawingml/2006/main">
                  <a:graphicData uri="http://schemas.microsoft.com/office/word/2010/wordprocessingShape">
                    <wps:wsp>
                      <wps:cNvSpPr txBox="1"/>
                      <wps:spPr>
                        <a:xfrm>
                          <a:off x="0" y="0"/>
                          <a:ext cx="2663825" cy="635"/>
                        </a:xfrm>
                        <a:prstGeom prst="rect">
                          <a:avLst/>
                        </a:prstGeom>
                        <a:solidFill>
                          <a:prstClr val="white"/>
                        </a:solidFill>
                        <a:ln>
                          <a:noFill/>
                        </a:ln>
                      </wps:spPr>
                      <wps:txbx>
                        <w:txbxContent>
                          <w:p w14:paraId="4FC4A75D" w14:textId="553F92A8" w:rsidR="008E40AF" w:rsidRPr="00613402" w:rsidRDefault="008E40AF" w:rsidP="00153AB9">
                            <w:pPr>
                              <w:pStyle w:val="Lgende"/>
                            </w:pPr>
                            <w:r>
                              <w:t xml:space="preserve">Figure </w:t>
                            </w:r>
                            <w:r>
                              <w:fldChar w:fldCharType="begin"/>
                            </w:r>
                            <w:r>
                              <w:instrText xml:space="preserve"> SEQ Figure \* ARABIC </w:instrText>
                            </w:r>
                            <w:r>
                              <w:fldChar w:fldCharType="separate"/>
                            </w:r>
                            <w:r>
                              <w:rPr>
                                <w:noProof/>
                              </w:rPr>
                              <w:t>28</w:t>
                            </w:r>
                            <w:r>
                              <w:fldChar w:fldCharType="end"/>
                            </w:r>
                            <w:r>
                              <w:t xml:space="preserve"> : Vue de l'oscillateur du PIC3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AA615A" id="_x0000_s1041" type="#_x0000_t202" style="position:absolute;left:0;text-align:left;margin-left:0;margin-top:104.7pt;width:209.75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" stroked="f">
                <v:textbox style="mso-fit-shape-to-text:t" inset="0,0,0,0">
                  <w:txbxContent>
                    <w:p w14:paraId="4FC4A75D" w14:textId="553F92A8" w:rsidR="008E40AF" w:rsidRPr="00613402" w:rsidRDefault="008E40AF" w:rsidP="00153AB9">
                      <w:pPr>
                        <w:pStyle w:val="Lgende"/>
                      </w:pPr>
                      <w:r>
                        <w:t xml:space="preserve">Figure </w:t>
                      </w:r>
                      <w:r>
                        <w:fldChar w:fldCharType="begin"/>
                      </w:r>
                      <w:r>
                        <w:instrText xml:space="preserve"> SEQ Figure \* ARABIC </w:instrText>
                      </w:r>
                      <w:r>
                        <w:fldChar w:fldCharType="separate"/>
                      </w:r>
                      <w:r>
                        <w:rPr>
                          <w:noProof/>
                        </w:rPr>
                        <w:t>28</w:t>
                      </w:r>
                      <w:r>
                        <w:fldChar w:fldCharType="end"/>
                      </w:r>
                      <w:r>
                        <w:t xml:space="preserve"> : Vue de l'oscillateur du PIC32</w:t>
                      </w:r>
                    </w:p>
                  </w:txbxContent>
                </v:textbox>
                <w10:wrap type="tight"/>
              </v:shape>
            </w:pict>
          </mc:Fallback>
        </mc:AlternateContent>
      </w:r>
      <w:r w:rsidRPr="00514318">
        <w:rPr>
          <w:noProof/>
          <w:lang w:eastAsia="fr-CH"/>
        </w:rPr>
        <w:drawing>
          <wp:anchor distT="0" distB="0" distL="114300" distR="114300" simplePos="0" relativeHeight="251697152" behindDoc="1" locked="0" layoutInCell="1" allowOverlap="1" wp14:anchorId="08910357" wp14:editId="6034A717">
            <wp:simplePos x="0" y="0"/>
            <wp:positionH relativeFrom="margin">
              <wp:align>left</wp:align>
            </wp:positionH>
            <wp:positionV relativeFrom="paragraph">
              <wp:posOffset>12700</wp:posOffset>
            </wp:positionV>
            <wp:extent cx="2663884" cy="1260000"/>
            <wp:effectExtent l="19050" t="19050" r="22225" b="16510"/>
            <wp:wrapTight wrapText="bothSides">
              <wp:wrapPolygon edited="0">
                <wp:start x="-154" y="-327"/>
                <wp:lineTo x="-154" y="21556"/>
                <wp:lineTo x="21626" y="21556"/>
                <wp:lineTo x="21626" y="-327"/>
                <wp:lineTo x="-154" y="-327"/>
              </wp:wrapPolygon>
            </wp:wrapTight>
            <wp:docPr id="1724980967" name="Image 1" descr="Une image contenant capture d’écran, ligne, texte, Caractère color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980967" name="Image 1" descr="Une image contenant capture d’écran, ligne, texte, Caractère coloré&#10;&#10;Description générée automatiquement"/>
                    <pic:cNvPicPr/>
                  </pic:nvPicPr>
                  <pic:blipFill>
                    <a:blip r:embed="rId67"/>
                    <a:stretch>
                      <a:fillRect/>
                    </a:stretch>
                  </pic:blipFill>
                  <pic:spPr>
                    <a:xfrm>
                      <a:off x="0" y="0"/>
                      <a:ext cx="2663884" cy="126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40E3F2CC" w14:textId="74EA539E" w:rsidR="00CB3C9F" w:rsidRDefault="00324F7F" w:rsidP="00160E7D">
      <w:pPr>
        <w:pStyle w:val="Titre2"/>
      </w:pPr>
      <w:bookmarkStart w:id="108" w:name="_Toc146463605"/>
      <w:r>
        <w:lastRenderedPageBreak/>
        <w:t>Ethernet</w:t>
      </w:r>
      <w:bookmarkEnd w:id="108"/>
    </w:p>
    <w:p w14:paraId="6DC01B09" w14:textId="6E7204DD" w:rsidR="00082ACD" w:rsidRDefault="008F266D" w:rsidP="00082ACD">
      <w:r>
        <w:rPr>
          <w:noProof/>
          <w:lang w:eastAsia="fr-CH"/>
        </w:rPr>
        <w:drawing>
          <wp:anchor distT="0" distB="0" distL="114300" distR="114300" simplePos="0" relativeHeight="251706368" behindDoc="1" locked="0" layoutInCell="1" allowOverlap="1" wp14:anchorId="713CF0E0" wp14:editId="7BDBC9B0">
            <wp:simplePos x="0" y="0"/>
            <wp:positionH relativeFrom="margin">
              <wp:align>right</wp:align>
            </wp:positionH>
            <wp:positionV relativeFrom="paragraph">
              <wp:posOffset>29210</wp:posOffset>
            </wp:positionV>
            <wp:extent cx="2880000" cy="2119547"/>
            <wp:effectExtent l="19050" t="19050" r="15875" b="14605"/>
            <wp:wrapTight wrapText="bothSides">
              <wp:wrapPolygon edited="0">
                <wp:start x="-143" y="-194"/>
                <wp:lineTo x="-143" y="21555"/>
                <wp:lineTo x="21576" y="21555"/>
                <wp:lineTo x="21576" y="-194"/>
                <wp:lineTo x="-143" y="-194"/>
              </wp:wrapPolygon>
            </wp:wrapTight>
            <wp:docPr id="291024724" name="Image 291024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657" t="15119" r="29322" b="566"/>
                    <a:stretch/>
                  </pic:blipFill>
                  <pic:spPr bwMode="auto">
                    <a:xfrm>
                      <a:off x="0" y="0"/>
                      <a:ext cx="2880000" cy="2119547"/>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2ACD">
        <w:t>Plusieurs signaux de la partie concernant l’Ethernet nécessitent l’utilisation de paires différentielles.</w:t>
      </w:r>
    </w:p>
    <w:p w14:paraId="10B00ECC" w14:textId="6423A610" w:rsidR="008F266D" w:rsidRPr="00082ACD" w:rsidRDefault="008F266D" w:rsidP="00082ACD">
      <w:r>
        <w:t>Il est recommandé d’éviter de croiser les paires différentielles, malheureusement cette situation n’a pas pu être évité. Les résistances d’adaptation d’impédance doivent être placé au plus proche du contrôleur PHY.</w:t>
      </w:r>
    </w:p>
    <w:p w14:paraId="6CB0E0C8" w14:textId="23C0D99F" w:rsidR="008F266D" w:rsidRDefault="008F266D" w:rsidP="00173DB3">
      <w:r>
        <w:rPr>
          <w:noProof/>
          <w:lang w:eastAsia="fr-CH"/>
        </w:rPr>
        <mc:AlternateContent>
          <mc:Choice Requires="wps">
            <w:drawing>
              <wp:anchor distT="0" distB="0" distL="114300" distR="114300" simplePos="0" relativeHeight="251709440" behindDoc="1" locked="0" layoutInCell="1" allowOverlap="1" wp14:anchorId="1420C6AB" wp14:editId="416A6284">
                <wp:simplePos x="0" y="0"/>
                <wp:positionH relativeFrom="margin">
                  <wp:align>right</wp:align>
                </wp:positionH>
                <wp:positionV relativeFrom="paragraph">
                  <wp:posOffset>639694</wp:posOffset>
                </wp:positionV>
                <wp:extent cx="2880000" cy="635"/>
                <wp:effectExtent l="0" t="0" r="0" b="7620"/>
                <wp:wrapTight wrapText="bothSides">
                  <wp:wrapPolygon edited="0">
                    <wp:start x="0" y="0"/>
                    <wp:lineTo x="0" y="20864"/>
                    <wp:lineTo x="21433" y="20864"/>
                    <wp:lineTo x="21433" y="0"/>
                    <wp:lineTo x="0" y="0"/>
                  </wp:wrapPolygon>
                </wp:wrapTight>
                <wp:docPr id="1577413266" name="Zone de texte 1"/>
                <wp:cNvGraphicFramePr/>
                <a:graphic xmlns:a="http://schemas.openxmlformats.org/drawingml/2006/main">
                  <a:graphicData uri="http://schemas.microsoft.com/office/word/2010/wordprocessingShape">
                    <wps:wsp>
                      <wps:cNvSpPr txBox="1"/>
                      <wps:spPr>
                        <a:xfrm>
                          <a:off x="0" y="0"/>
                          <a:ext cx="2880000" cy="635"/>
                        </a:xfrm>
                        <a:prstGeom prst="rect">
                          <a:avLst/>
                        </a:prstGeom>
                        <a:solidFill>
                          <a:prstClr val="white"/>
                        </a:solidFill>
                        <a:ln>
                          <a:noFill/>
                        </a:ln>
                      </wps:spPr>
                      <wps:txbx>
                        <w:txbxContent>
                          <w:p w14:paraId="5BF0B452" w14:textId="72845B11" w:rsidR="008E40AF" w:rsidRPr="00D4455A" w:rsidRDefault="008E40AF" w:rsidP="008F266D">
                            <w:pPr>
                              <w:pStyle w:val="Lgende"/>
                              <w:rPr>
                                <w:noProof/>
                              </w:rPr>
                            </w:pPr>
                            <w:r>
                              <w:t xml:space="preserve">Figure </w:t>
                            </w:r>
                            <w:r>
                              <w:fldChar w:fldCharType="begin"/>
                            </w:r>
                            <w:r>
                              <w:instrText xml:space="preserve"> SEQ Figure \* ARABIC </w:instrText>
                            </w:r>
                            <w:r>
                              <w:fldChar w:fldCharType="separate"/>
                            </w:r>
                            <w:r>
                              <w:rPr>
                                <w:noProof/>
                              </w:rPr>
                              <w:t>29</w:t>
                            </w:r>
                            <w:r>
                              <w:fldChar w:fldCharType="end"/>
                            </w:r>
                            <w:r>
                              <w:t xml:space="preserve"> : Paires différentielles de la partie Ethern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20C6AB" id="_x0000_s1042" type="#_x0000_t202" style="position:absolute;left:0;text-align:left;margin-left:175.55pt;margin-top:50.35pt;width:226.75pt;height:.05pt;z-index:-25160704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" stroked="f">
                <v:textbox style="mso-fit-shape-to-text:t" inset="0,0,0,0">
                  <w:txbxContent>
                    <w:p w14:paraId="5BF0B452" w14:textId="72845B11" w:rsidR="008E40AF" w:rsidRPr="00D4455A" w:rsidRDefault="008E40AF" w:rsidP="008F266D">
                      <w:pPr>
                        <w:pStyle w:val="Lgende"/>
                        <w:rPr>
                          <w:noProof/>
                        </w:rPr>
                      </w:pPr>
                      <w:r>
                        <w:t xml:space="preserve">Figure </w:t>
                      </w:r>
                      <w:r>
                        <w:fldChar w:fldCharType="begin"/>
                      </w:r>
                      <w:r>
                        <w:instrText xml:space="preserve"> SEQ Figure \* ARABIC </w:instrText>
                      </w:r>
                      <w:r>
                        <w:fldChar w:fldCharType="separate"/>
                      </w:r>
                      <w:r>
                        <w:rPr>
                          <w:noProof/>
                        </w:rPr>
                        <w:t>29</w:t>
                      </w:r>
                      <w:r>
                        <w:fldChar w:fldCharType="end"/>
                      </w:r>
                      <w:r>
                        <w:t xml:space="preserve"> : Paires différentielles de la partie Ethernet</w:t>
                      </w:r>
                    </w:p>
                  </w:txbxContent>
                </v:textbox>
                <w10:wrap type="tight" anchorx="margin"/>
              </v:shape>
            </w:pict>
          </mc:Fallback>
        </mc:AlternateContent>
      </w:r>
      <w:r w:rsidR="005C0C22" w:rsidRPr="005C0C22">
        <w:t xml:space="preserve">Le </w:t>
      </w:r>
      <w:proofErr w:type="spellStart"/>
      <w:r w:rsidR="005C0C22" w:rsidRPr="005C0C22">
        <w:t>stack</w:t>
      </w:r>
      <w:proofErr w:type="spellEnd"/>
      <w:r w:rsidR="005C0C22" w:rsidRPr="005C0C22">
        <w:t xml:space="preserve"> manager d'Altium est utilisé pour garantir l'impédance des paires différentielles sur </w:t>
      </w:r>
      <w:r>
        <w:t>le</w:t>
      </w:r>
      <w:r w:rsidR="005C0C22" w:rsidRPr="005C0C22">
        <w:t xml:space="preserve"> PCB. Il permet de créer des profils d'impédances en fixant l'espacement des pistes, et Altium calcule automatiquement l'autre valeur nécessaire</w:t>
      </w:r>
      <w:r>
        <w:t xml:space="preserve"> en fonction de l’impédance qui a été fixée</w:t>
      </w:r>
      <w:r w:rsidR="005C0C22">
        <w:t>.</w:t>
      </w:r>
    </w:p>
    <w:p w14:paraId="5A666DF5" w14:textId="4175CB12" w:rsidR="00173DB3" w:rsidRDefault="00533006" w:rsidP="00173DB3">
      <w:r>
        <w:t>L’écartement minimal fixé par les règles de fabrication a été choisi. La</w:t>
      </w:r>
      <w:r w:rsidRPr="00533006">
        <w:t xml:space="preserve"> valeur de diélectrique</w:t>
      </w:r>
      <w:r>
        <w:t xml:space="preserve"> a peu d’importance dans notre cas</w:t>
      </w:r>
      <w:r w:rsidRPr="00533006">
        <w:t>, car le PCB d'</w:t>
      </w:r>
      <w:proofErr w:type="spellStart"/>
      <w:r w:rsidRPr="00533006">
        <w:t>Eurocircuit</w:t>
      </w:r>
      <w:proofErr w:type="spellEnd"/>
      <w:r w:rsidRPr="00533006">
        <w:t xml:space="preserve"> n'assure pas de v</w:t>
      </w:r>
      <w:r>
        <w:t>aleur précise et celle-ci a finalement peu d’impact sur le calcul.</w:t>
      </w:r>
    </w:p>
    <w:p w14:paraId="68284E40" w14:textId="11D6A5F3" w:rsidR="005C0C22" w:rsidRDefault="001E4178" w:rsidP="00173DB3">
      <w:r>
        <w:t>L</w:t>
      </w:r>
      <w:r w:rsidR="006936B6">
        <w:t xml:space="preserve">es normes des protocoles RMII et MDI nécessitent une impédance caractéristique de </w:t>
      </w:r>
      <w:r w:rsidR="006936B6">
        <w:t>100Ω</w:t>
      </w:r>
      <w:r w:rsidR="006936B6">
        <w:t>, avec une tolérance de +/- 10%, ce qui est respecté :</w:t>
      </w:r>
      <w:r w:rsidR="005C0C22">
        <w:t>.</w:t>
      </w:r>
    </w:p>
    <w:p w14:paraId="054747BB" w14:textId="1053F0C3" w:rsidR="00082ACD" w:rsidRDefault="005C0C22" w:rsidP="00082ACD">
      <w:pPr>
        <w:pStyle w:val="Image-centree"/>
        <w:keepNext/>
      </w:pPr>
      <w:r>
        <w:rPr>
          <w:lang w:val="fr-CH" w:eastAsia="fr-CH"/>
        </w:rPr>
        <w:drawing>
          <wp:inline distT="0" distB="0" distL="0" distR="0" wp14:anchorId="2925D7B9" wp14:editId="12CF36FD">
            <wp:extent cx="4695788" cy="1440000"/>
            <wp:effectExtent l="19050" t="19050" r="10160" b="27305"/>
            <wp:docPr id="291024716" name="Image 291024716" descr="Une image contenant text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024716" name="Image 291024716" descr="Une image contenant texte, capture d’écran&#10;&#10;Description générée automatiquement"/>
                    <pic:cNvPicPr/>
                  </pic:nvPicPr>
                  <pic:blipFill>
                    <a:blip r:embed="rId69"/>
                    <a:stretch>
                      <a:fillRect/>
                    </a:stretch>
                  </pic:blipFill>
                  <pic:spPr>
                    <a:xfrm>
                      <a:off x="0" y="0"/>
                      <a:ext cx="4695788" cy="1440000"/>
                    </a:xfrm>
                    <a:prstGeom prst="rect">
                      <a:avLst/>
                    </a:prstGeom>
                    <a:ln w="12700">
                      <a:solidFill>
                        <a:schemeClr val="tx1"/>
                      </a:solidFill>
                    </a:ln>
                  </pic:spPr>
                </pic:pic>
              </a:graphicData>
            </a:graphic>
          </wp:inline>
        </w:drawing>
      </w:r>
    </w:p>
    <w:p w14:paraId="2DD8CCEE" w14:textId="42DEA04B" w:rsidR="005C0C22" w:rsidRDefault="00082ACD" w:rsidP="00082ACD">
      <w:pPr>
        <w:pStyle w:val="Lgende"/>
      </w:pPr>
      <w:r>
        <w:t xml:space="preserve">Figure </w:t>
      </w:r>
      <w:r>
        <w:fldChar w:fldCharType="begin"/>
      </w:r>
      <w:r>
        <w:instrText xml:space="preserve"> SEQ Figure \* ARABIC </w:instrText>
      </w:r>
      <w:r>
        <w:fldChar w:fldCharType="separate"/>
      </w:r>
      <w:r w:rsidR="00663E5E">
        <w:rPr>
          <w:noProof/>
        </w:rPr>
        <w:t>30</w:t>
      </w:r>
      <w:r>
        <w:fldChar w:fldCharType="end"/>
      </w:r>
      <w:r>
        <w:t xml:space="preserve"> : Impédance des paires différentielles de l'Ethernet</w:t>
      </w:r>
    </w:p>
    <w:p w14:paraId="2CACF615" w14:textId="017F0D00" w:rsidR="008E40AF" w:rsidRDefault="008F266D" w:rsidP="00173DB3">
      <w:r>
        <w:rPr>
          <w:noProof/>
          <w:lang w:eastAsia="fr-CH"/>
        </w:rPr>
        <mc:AlternateContent>
          <mc:Choice Requires="wps">
            <w:drawing>
              <wp:anchor distT="0" distB="0" distL="114300" distR="114300" simplePos="0" relativeHeight="251711488" behindDoc="1" locked="0" layoutInCell="1" allowOverlap="1" wp14:anchorId="08A7898D" wp14:editId="14FD77EC">
                <wp:simplePos x="0" y="0"/>
                <wp:positionH relativeFrom="column">
                  <wp:posOffset>3760470</wp:posOffset>
                </wp:positionH>
                <wp:positionV relativeFrom="paragraph">
                  <wp:posOffset>1731010</wp:posOffset>
                </wp:positionV>
                <wp:extent cx="1979930" cy="635"/>
                <wp:effectExtent l="0" t="0" r="0" b="0"/>
                <wp:wrapTight wrapText="bothSides">
                  <wp:wrapPolygon edited="0">
                    <wp:start x="0" y="0"/>
                    <wp:lineTo x="0" y="21600"/>
                    <wp:lineTo x="21600" y="21600"/>
                    <wp:lineTo x="21600" y="0"/>
                  </wp:wrapPolygon>
                </wp:wrapTight>
                <wp:docPr id="123000042" name="Zone de texte 1"/>
                <wp:cNvGraphicFramePr/>
                <a:graphic xmlns:a="http://schemas.openxmlformats.org/drawingml/2006/main">
                  <a:graphicData uri="http://schemas.microsoft.com/office/word/2010/wordprocessingShape">
                    <wps:wsp>
                      <wps:cNvSpPr txBox="1"/>
                      <wps:spPr>
                        <a:xfrm>
                          <a:off x="0" y="0"/>
                          <a:ext cx="1979930" cy="635"/>
                        </a:xfrm>
                        <a:prstGeom prst="rect">
                          <a:avLst/>
                        </a:prstGeom>
                        <a:solidFill>
                          <a:prstClr val="white"/>
                        </a:solidFill>
                        <a:ln>
                          <a:noFill/>
                        </a:ln>
                      </wps:spPr>
                      <wps:txbx>
                        <w:txbxContent>
                          <w:p w14:paraId="05266A58" w14:textId="0D109879" w:rsidR="008E40AF" w:rsidRPr="00B6367F" w:rsidRDefault="008E40AF" w:rsidP="008F266D">
                            <w:pPr>
                              <w:pStyle w:val="Lgende"/>
                            </w:pPr>
                            <w:bookmarkStart w:id="109" w:name="_Ref146483327"/>
                            <w:r>
                              <w:t xml:space="preserve">Figure </w:t>
                            </w:r>
                            <w:r>
                              <w:fldChar w:fldCharType="begin"/>
                            </w:r>
                            <w:r>
                              <w:instrText xml:space="preserve"> SEQ Figure \* ARABIC </w:instrText>
                            </w:r>
                            <w:r>
                              <w:fldChar w:fldCharType="separate"/>
                            </w:r>
                            <w:r>
                              <w:rPr>
                                <w:noProof/>
                              </w:rPr>
                              <w:t>31</w:t>
                            </w:r>
                            <w:r>
                              <w:fldChar w:fldCharType="end"/>
                            </w:r>
                            <w:bookmarkEnd w:id="109"/>
                            <w:r>
                              <w:t xml:space="preserve"> : Plan de masse isolé</w:t>
                            </w:r>
                            <w:r>
                              <w:br/>
                              <w:t>du connecteur RJ4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7898D" id="_x0000_s1043" type="#_x0000_t202" style="position:absolute;left:0;text-align:left;margin-left:296.1pt;margin-top:136.3pt;width:155.9pt;height:.05pt;z-index:-25160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" stroked="f">
                <v:textbox style="mso-fit-shape-to-text:t" inset="0,0,0,0">
                  <w:txbxContent>
                    <w:p w14:paraId="05266A58" w14:textId="0D109879" w:rsidR="008E40AF" w:rsidRPr="00B6367F" w:rsidRDefault="008E40AF" w:rsidP="008F266D">
                      <w:pPr>
                        <w:pStyle w:val="Lgende"/>
                      </w:pPr>
                      <w:bookmarkStart w:id="110" w:name="_Ref146483327"/>
                      <w:r>
                        <w:t xml:space="preserve">Figure </w:t>
                      </w:r>
                      <w:r>
                        <w:fldChar w:fldCharType="begin"/>
                      </w:r>
                      <w:r>
                        <w:instrText xml:space="preserve"> SEQ Figure \* ARABIC </w:instrText>
                      </w:r>
                      <w:r>
                        <w:fldChar w:fldCharType="separate"/>
                      </w:r>
                      <w:r>
                        <w:rPr>
                          <w:noProof/>
                        </w:rPr>
                        <w:t>31</w:t>
                      </w:r>
                      <w:r>
                        <w:fldChar w:fldCharType="end"/>
                      </w:r>
                      <w:bookmarkEnd w:id="110"/>
                      <w:r>
                        <w:t xml:space="preserve"> : Plan de masse isolé</w:t>
                      </w:r>
                      <w:r>
                        <w:br/>
                        <w:t>du connecteur RJ45</w:t>
                      </w:r>
                    </w:p>
                  </w:txbxContent>
                </v:textbox>
                <w10:wrap type="tight"/>
              </v:shape>
            </w:pict>
          </mc:Fallback>
        </mc:AlternateContent>
      </w:r>
      <w:r w:rsidR="000E744C" w:rsidRPr="007B055B">
        <w:rPr>
          <w:noProof/>
          <w:lang w:eastAsia="fr-CH"/>
        </w:rPr>
        <w:drawing>
          <wp:anchor distT="0" distB="0" distL="114300" distR="114300" simplePos="0" relativeHeight="251707392" behindDoc="1" locked="0" layoutInCell="1" allowOverlap="1" wp14:anchorId="179E4494" wp14:editId="4F240480">
            <wp:simplePos x="0" y="0"/>
            <wp:positionH relativeFrom="margin">
              <wp:align>right</wp:align>
            </wp:positionH>
            <wp:positionV relativeFrom="paragraph">
              <wp:posOffset>25400</wp:posOffset>
            </wp:positionV>
            <wp:extent cx="1980000" cy="1649021"/>
            <wp:effectExtent l="19050" t="19050" r="20320" b="27940"/>
            <wp:wrapTight wrapText="bothSides">
              <wp:wrapPolygon edited="0">
                <wp:start x="-208" y="-250"/>
                <wp:lineTo x="-208" y="21716"/>
                <wp:lineTo x="21614" y="21716"/>
                <wp:lineTo x="21614" y="-250"/>
                <wp:lineTo x="-208" y="-250"/>
              </wp:wrapPolygon>
            </wp:wrapTight>
            <wp:docPr id="615476594" name="Image 1" descr="Une image contenant texte, capture d’écran, Caractère coloré,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476594" name="Image 1" descr="Une image contenant texte, capture d’écran, Caractère coloré, Graphique&#10;&#10;Description générée automatiquement"/>
                    <pic:cNvPicPr/>
                  </pic:nvPicPr>
                  <pic:blipFill rotWithShape="1">
                    <a:blip r:embed="rId70"/>
                    <a:srcRect r="15532" b="4016"/>
                    <a:stretch/>
                  </pic:blipFill>
                  <pic:spPr bwMode="auto">
                    <a:xfrm>
                      <a:off x="0" y="0"/>
                      <a:ext cx="1980000" cy="1649021"/>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F3DC0">
        <w:t xml:space="preserve">Conformément à ce qui est indiqué sur la </w:t>
      </w:r>
      <w:proofErr w:type="spellStart"/>
      <w:r w:rsidR="00AF3DC0">
        <w:t>datasheet</w:t>
      </w:r>
      <w:proofErr w:type="spellEnd"/>
      <w:r w:rsidR="00AF3DC0">
        <w:t>, un plan de masse isolée a été réalisé autour du connecteur RJ45</w:t>
      </w:r>
      <w:r>
        <w:t xml:space="preserve"> (</w:t>
      </w:r>
      <w:r>
        <w:fldChar w:fldCharType="begin"/>
      </w:r>
      <w:r>
        <w:instrText xml:space="preserve"> REF _Ref146483327 \h </w:instrText>
      </w:r>
      <w:r>
        <w:fldChar w:fldCharType="separate"/>
      </w:r>
      <w:r>
        <w:t xml:space="preserve">Figure </w:t>
      </w:r>
      <w:r>
        <w:rPr>
          <w:noProof/>
        </w:rPr>
        <w:t>31</w:t>
      </w:r>
      <w:r>
        <w:fldChar w:fldCharType="end"/>
      </w:r>
      <w:r>
        <w:t>)</w:t>
      </w:r>
      <w:r w:rsidR="00AF3DC0">
        <w:t>. Celui-ci a pour but de réduire le bruit des interférences. Il est relié au plan de masse GND par le biais d’une résistance de 0Ω. La valeur est à adapter de manière empirique</w:t>
      </w:r>
      <w:r>
        <w:t xml:space="preserve"> en fonction des interférences rencontrées</w:t>
      </w:r>
      <w:r w:rsidR="00AF3DC0">
        <w:t>.</w:t>
      </w:r>
    </w:p>
    <w:p w14:paraId="5131B5EA" w14:textId="78429EB7" w:rsidR="008F266D" w:rsidRDefault="008F266D" w:rsidP="00173DB3">
      <w:r>
        <w:t>Pour permettre le positionnement des composants au plus proche du contrôleur PHY, les condensateurs de découplage ont été placé sur la couche BOTTOM.</w:t>
      </w:r>
    </w:p>
    <w:p w14:paraId="49128497" w14:textId="41BF9307" w:rsidR="008F266D" w:rsidRDefault="008F266D" w:rsidP="00173DB3"/>
    <w:p w14:paraId="2A268CEE" w14:textId="62DC4D1A" w:rsidR="00DF59CC" w:rsidRDefault="00DF59CC">
      <w:pPr>
        <w:spacing w:before="0" w:after="160"/>
        <w:jc w:val="left"/>
      </w:pPr>
      <w:r>
        <w:br w:type="page"/>
      </w:r>
    </w:p>
    <w:p w14:paraId="64B08276" w14:textId="4309C5B4" w:rsidR="00AD29D0" w:rsidRDefault="00AD29D0" w:rsidP="00AD29D0">
      <w:pPr>
        <w:pStyle w:val="Titre2"/>
      </w:pPr>
      <w:bookmarkStart w:id="111" w:name="_Toc146463606"/>
      <w:bookmarkStart w:id="112" w:name="_Ref146471782"/>
      <w:r>
        <w:lastRenderedPageBreak/>
        <w:t>ESP32</w:t>
      </w:r>
      <w:bookmarkEnd w:id="111"/>
      <w:bookmarkEnd w:id="112"/>
    </w:p>
    <w:p w14:paraId="666F37F7" w14:textId="7805F250" w:rsidR="00AD29D0" w:rsidRDefault="00AD29D0" w:rsidP="00AD29D0">
      <w:r w:rsidRPr="00AD29D0">
        <w:t xml:space="preserve">Le fabricant du module ESP32 </w:t>
      </w:r>
      <w:r>
        <w:t xml:space="preserve">fournit un document détaillant les </w:t>
      </w:r>
      <w:r w:rsidRPr="00AD29D0">
        <w:t>directives de conception précises</w:t>
      </w:r>
      <w:r w:rsidR="00AF3DC0">
        <w:t xml:space="preserve"> </w:t>
      </w:r>
      <w:r w:rsidR="00AF3DC0">
        <w:fldChar w:fldCharType="begin"/>
      </w:r>
      <w:r w:rsidR="00AF3DC0">
        <w:instrText xml:space="preserve"> ADDIN ZOTERO_ITEM CSL_CITATION {"citationID":"cNC5z2aa","properties":{"formattedCitation":"[22]","plainCitation":"[22]","noteIndex":0},"citationItems":[{"id":75,"uris":["http://zotero.org/users/10756185/items/G5UDZFR9"],"itemData":{"id":75,"type":"document","title":"esp32_hardware_design_guidelines_en.pdf","URL":"https://www.espressif.com/sites/default/files/documentation/esp32_hardware_design_guidelines_en.pdf","accessed":{"date-parts":[["2023",9,24]]},"citation-key":""}}],"schema":"https://github.com/citation-style-language/schema/raw/master/csl-citation.json"} </w:instrText>
      </w:r>
      <w:r w:rsidR="00AF3DC0">
        <w:fldChar w:fldCharType="separate"/>
      </w:r>
      <w:r w:rsidR="00AF3DC0" w:rsidRPr="00AF3DC0">
        <w:t>[22]</w:t>
      </w:r>
      <w:r w:rsidR="00AF3DC0">
        <w:fldChar w:fldCharType="end"/>
      </w:r>
      <w:r w:rsidRPr="00AD29D0">
        <w:t>. Le positionnement optimal du module ESP32 dépend de l'emplacement de l'antenne, qui est située du côté droit dans le cas de l'ESP32-C3. Par conséquent, le module a été disposé sur le PCB conformément à ces recommandations</w:t>
      </w:r>
      <w:r w:rsidR="00F4512A">
        <w:t xml:space="preserve"> afin de garantir </w:t>
      </w:r>
      <w:r w:rsidR="004C4000">
        <w:t>s</w:t>
      </w:r>
      <w:r w:rsidR="00F4512A">
        <w:t xml:space="preserve">es performances </w:t>
      </w:r>
      <w:r w:rsidR="00040F67">
        <w:t>(</w:t>
      </w:r>
      <w:r w:rsidR="00040F67">
        <w:fldChar w:fldCharType="begin"/>
      </w:r>
      <w:r w:rsidR="00040F67">
        <w:instrText xml:space="preserve"> REF _Ref146055106 \h </w:instrText>
      </w:r>
      <w:r w:rsidR="00040F67">
        <w:fldChar w:fldCharType="separate"/>
      </w:r>
      <w:r w:rsidR="000E744C">
        <w:t xml:space="preserve">Figure </w:t>
      </w:r>
      <w:r w:rsidR="000E744C">
        <w:rPr>
          <w:noProof/>
        </w:rPr>
        <w:t>19</w:t>
      </w:r>
      <w:r w:rsidR="00040F67">
        <w:fldChar w:fldCharType="end"/>
      </w:r>
      <w:r w:rsidR="00040F67">
        <w:t>)</w:t>
      </w:r>
      <w:r w:rsidR="00F4512A">
        <w:t>.</w:t>
      </w:r>
    </w:p>
    <w:p w14:paraId="27CB9130" w14:textId="77777777" w:rsidR="00040F67" w:rsidRDefault="00AD29D0" w:rsidP="00040F67">
      <w:pPr>
        <w:pStyle w:val="Image-centree"/>
        <w:keepNext/>
      </w:pPr>
      <w:r w:rsidRPr="004E6E62">
        <w:rPr>
          <w:lang w:val="fr-CH" w:eastAsia="fr-CH"/>
        </w:rPr>
        <w:drawing>
          <wp:inline distT="0" distB="0" distL="0" distR="0" wp14:anchorId="3B365F83" wp14:editId="00FC6A0F">
            <wp:extent cx="3694967" cy="2160000"/>
            <wp:effectExtent l="19050" t="19050" r="20320" b="12065"/>
            <wp:docPr id="398484273" name="Image 1" descr="Une image contenant texte, diagramme, capture d’écran, Pl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84273" name="Image 1" descr="Une image contenant texte, diagramme, capture d’écran, Plan&#10;&#10;Description générée automatiquement"/>
                    <pic:cNvPicPr>
                      <a:picLocks noChangeAspect="1" noChangeArrowheads="1"/>
                    </pic:cNvPicPr>
                  </pic:nvPicPr>
                  <pic:blipFill rotWithShape="1">
                    <a:blip r:embed="rId71">
                      <a:extLst>
                        <a:ext uri="{28A0092B-C50C-407E-A947-70E740481C1C}">
                          <a14:useLocalDpi xmlns:a14="http://schemas.microsoft.com/office/drawing/2010/main" val="0"/>
                        </a:ext>
                      </a:extLst>
                    </a:blip>
                    <a:srcRect t="9417" b="11328"/>
                    <a:stretch/>
                  </pic:blipFill>
                  <pic:spPr bwMode="auto">
                    <a:xfrm>
                      <a:off x="0" y="0"/>
                      <a:ext cx="3694967" cy="2160000"/>
                    </a:xfrm>
                    <a:prstGeom prst="rect">
                      <a:avLst/>
                    </a:prstGeom>
                    <a:noFill/>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02DA97C" w14:textId="0298D8D6" w:rsidR="00AD29D0" w:rsidRDefault="00040F67" w:rsidP="00040F67">
      <w:pPr>
        <w:pStyle w:val="Lgende"/>
      </w:pPr>
      <w:bookmarkStart w:id="113" w:name="_Ref146055106"/>
      <w:bookmarkStart w:id="114" w:name="_Toc146463654"/>
      <w:r>
        <w:t xml:space="preserve">Figure </w:t>
      </w:r>
      <w:r>
        <w:fldChar w:fldCharType="begin"/>
      </w:r>
      <w:r>
        <w:instrText xml:space="preserve"> SEQ Figure \* ARABIC </w:instrText>
      </w:r>
      <w:r>
        <w:fldChar w:fldCharType="separate"/>
      </w:r>
      <w:r w:rsidR="00663E5E">
        <w:rPr>
          <w:noProof/>
        </w:rPr>
        <w:t>32</w:t>
      </w:r>
      <w:r>
        <w:rPr>
          <w:noProof/>
        </w:rPr>
        <w:fldChar w:fldCharType="end"/>
      </w:r>
      <w:bookmarkEnd w:id="113"/>
      <w:r>
        <w:t xml:space="preserve"> : Recommandations de placement de l'ESP32</w:t>
      </w:r>
      <w:bookmarkEnd w:id="114"/>
    </w:p>
    <w:p w14:paraId="350B8B1A" w14:textId="135C8B3D" w:rsidR="00F4512A" w:rsidRDefault="00F4512A" w:rsidP="00F4512A">
      <w:r w:rsidRPr="00F4512A">
        <w:t xml:space="preserve">Si l'installation du module sur le bord du circuit n'est pas possible, il est essentiel de veiller à ce qu'il n'y ait pas de cuivre autour et sous l'antenne, au minimum. Cependant, le fabricant recommande toujours d'effectuer une découpe du PCB si cela est réalisable. Dans ce cas précis, une découpe </w:t>
      </w:r>
      <w:r w:rsidR="00040F67">
        <w:t xml:space="preserve">selon </w:t>
      </w:r>
      <w:r w:rsidR="00AF3DC0">
        <w:t>les dimensions spécifiées</w:t>
      </w:r>
      <w:r w:rsidR="00040F67">
        <w:t xml:space="preserve"> par le fabricant (</w:t>
      </w:r>
      <w:r w:rsidR="00040F67">
        <w:fldChar w:fldCharType="begin"/>
      </w:r>
      <w:r w:rsidR="00040F67">
        <w:instrText xml:space="preserve"> REF _Ref146055093 \h </w:instrText>
      </w:r>
      <w:r w:rsidR="00040F67">
        <w:fldChar w:fldCharType="separate"/>
      </w:r>
      <w:r w:rsidR="000E744C">
        <w:t xml:space="preserve">Figure </w:t>
      </w:r>
      <w:r w:rsidR="000E744C">
        <w:rPr>
          <w:noProof/>
        </w:rPr>
        <w:t>20</w:t>
      </w:r>
      <w:r w:rsidR="00040F67">
        <w:fldChar w:fldCharType="end"/>
      </w:r>
      <w:r w:rsidR="00040F67">
        <w:t>)</w:t>
      </w:r>
      <w:r w:rsidRPr="00F4512A">
        <w:t>.</w:t>
      </w:r>
      <w:r w:rsidR="00AF3DC0">
        <w:t xml:space="preserve"> Cela a permis de réduire légèrement la taille maximale du PCB et de rapprocher l’ESP32 du PIC32.</w:t>
      </w:r>
    </w:p>
    <w:p w14:paraId="1FC82198" w14:textId="77777777" w:rsidR="00040F67" w:rsidRDefault="004E6E62" w:rsidP="00040F67">
      <w:pPr>
        <w:pStyle w:val="Image-centree"/>
        <w:keepNext/>
      </w:pPr>
      <w:r>
        <w:rPr>
          <w:lang w:val="fr-CH" w:eastAsia="fr-CH"/>
        </w:rPr>
        <w:drawing>
          <wp:inline distT="0" distB="0" distL="0" distR="0" wp14:anchorId="09320A26" wp14:editId="59BA6D3D">
            <wp:extent cx="2522698" cy="2160000"/>
            <wp:effectExtent l="19050" t="19050" r="11430" b="12065"/>
            <wp:docPr id="29102473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2">
                      <a:extLst>
                        <a:ext uri="{28A0092B-C50C-407E-A947-70E740481C1C}">
                          <a14:useLocalDpi xmlns:a14="http://schemas.microsoft.com/office/drawing/2010/main" val="0"/>
                        </a:ext>
                      </a:extLst>
                    </a:blip>
                    <a:srcRect l="3246" t="1014" r="3436" b="11771"/>
                    <a:stretch/>
                  </pic:blipFill>
                  <pic:spPr bwMode="auto">
                    <a:xfrm>
                      <a:off x="0" y="0"/>
                      <a:ext cx="2522698" cy="2160000"/>
                    </a:xfrm>
                    <a:prstGeom prst="rect">
                      <a:avLst/>
                    </a:prstGeom>
                    <a:noFill/>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8FB698E" w14:textId="4A87DF8F" w:rsidR="00D05249" w:rsidRPr="00F4512A" w:rsidRDefault="00040F67" w:rsidP="00040F67">
      <w:pPr>
        <w:pStyle w:val="Lgende"/>
      </w:pPr>
      <w:bookmarkStart w:id="115" w:name="_Ref146055093"/>
      <w:bookmarkStart w:id="116" w:name="_Ref146055088"/>
      <w:bookmarkStart w:id="117" w:name="_Toc146463655"/>
      <w:r>
        <w:t xml:space="preserve">Figure </w:t>
      </w:r>
      <w:r>
        <w:fldChar w:fldCharType="begin"/>
      </w:r>
      <w:r>
        <w:instrText xml:space="preserve"> SEQ Figure \* ARABIC </w:instrText>
      </w:r>
      <w:r>
        <w:fldChar w:fldCharType="separate"/>
      </w:r>
      <w:r w:rsidR="00663E5E">
        <w:rPr>
          <w:noProof/>
        </w:rPr>
        <w:t>33</w:t>
      </w:r>
      <w:r>
        <w:rPr>
          <w:noProof/>
        </w:rPr>
        <w:fldChar w:fldCharType="end"/>
      </w:r>
      <w:bookmarkEnd w:id="115"/>
      <w:r>
        <w:t xml:space="preserve"> : Recommandation de dégagement pour l'antenne de l'ESP32</w:t>
      </w:r>
      <w:bookmarkEnd w:id="116"/>
      <w:bookmarkEnd w:id="117"/>
    </w:p>
    <w:p w14:paraId="06E7E078" w14:textId="0D888CC7" w:rsidR="00DF59CC" w:rsidRDefault="00DF59CC">
      <w:pPr>
        <w:spacing w:before="0" w:after="160"/>
        <w:jc w:val="left"/>
      </w:pPr>
      <w:r>
        <w:br w:type="page"/>
      </w:r>
    </w:p>
    <w:p w14:paraId="1AACA98A" w14:textId="77777777" w:rsidR="00160E7D" w:rsidRDefault="00160E7D" w:rsidP="00160E7D">
      <w:pPr>
        <w:pStyle w:val="Titre2"/>
      </w:pPr>
      <w:bookmarkStart w:id="118" w:name="_Toc146463607"/>
      <w:r w:rsidRPr="00160E7D">
        <w:lastRenderedPageBreak/>
        <w:t>Caractéristiques</w:t>
      </w:r>
      <w:r>
        <w:t xml:space="preserve"> mécaniques</w:t>
      </w:r>
      <w:bookmarkEnd w:id="118"/>
    </w:p>
    <w:p w14:paraId="6CF0C2EF" w14:textId="5514F0CB" w:rsidR="00160E7D" w:rsidRDefault="00160E7D" w:rsidP="00160E7D">
      <w:r>
        <w:t xml:space="preserve">Le </w:t>
      </w:r>
      <w:r w:rsidR="0076325D">
        <w:t xml:space="preserve">PCB </w:t>
      </w:r>
      <w:r>
        <w:t>va devoir aller dans un boitier, le cahier des charge</w:t>
      </w:r>
    </w:p>
    <w:p w14:paraId="6B7346AE" w14:textId="77777777" w:rsidR="00160E7D" w:rsidRDefault="00160E7D" w:rsidP="00160E7D">
      <w:r>
        <w:t xml:space="preserve">Des encoches dans les coins pour laisser passer les </w:t>
      </w:r>
      <w:proofErr w:type="spellStart"/>
      <w:r>
        <w:t>colonettes</w:t>
      </w:r>
      <w:proofErr w:type="spellEnd"/>
      <w:r>
        <w:t xml:space="preserve"> du boitier pour gagner un peu de place.</w:t>
      </w:r>
    </w:p>
    <w:p w14:paraId="406B64CA" w14:textId="77777777" w:rsidR="00160E7D" w:rsidRDefault="00160E7D" w:rsidP="00160E7D">
      <w:r>
        <w:t>Quatre trous de fixations</w:t>
      </w:r>
    </w:p>
    <w:p w14:paraId="5BCF48BD" w14:textId="77777777" w:rsidR="00160E7D" w:rsidRDefault="00160E7D" w:rsidP="00160E7D">
      <w:r>
        <w:t xml:space="preserve">Une partie déportée pour le connecteur </w:t>
      </w:r>
      <w:proofErr w:type="spellStart"/>
      <w:r>
        <w:t>ethernet</w:t>
      </w:r>
      <w:proofErr w:type="spellEnd"/>
      <w:r>
        <w:t xml:space="preserve"> qui vienne au bord du </w:t>
      </w:r>
      <w:proofErr w:type="spellStart"/>
      <w:r>
        <w:t>pcb</w:t>
      </w:r>
      <w:proofErr w:type="spellEnd"/>
    </w:p>
    <w:p w14:paraId="1984E75D" w14:textId="77777777" w:rsidR="00160E7D" w:rsidRPr="00C41466" w:rsidRDefault="00160E7D" w:rsidP="00C41466"/>
    <w:p w14:paraId="228A7C77" w14:textId="7191DF3E" w:rsidR="00055E28" w:rsidRPr="00055E28" w:rsidRDefault="00055E28" w:rsidP="00055E28">
      <w:pPr>
        <w:pStyle w:val="Titre2"/>
      </w:pPr>
      <w:bookmarkStart w:id="119" w:name="_Toc146463609"/>
      <w:r>
        <w:t>Boitier</w:t>
      </w:r>
      <w:bookmarkEnd w:id="119"/>
    </w:p>
    <w:p w14:paraId="5651E0B4" w14:textId="3BBBC245" w:rsidR="0010580E" w:rsidRDefault="0010580E" w:rsidP="00036971">
      <w:r>
        <w:t>Dimensions</w:t>
      </w:r>
    </w:p>
    <w:p w14:paraId="7E0E5A0F" w14:textId="69DD4F8E" w:rsidR="0010580E" w:rsidRDefault="0010580E" w:rsidP="00036971">
      <w:r>
        <w:t>Découpe</w:t>
      </w:r>
    </w:p>
    <w:p w14:paraId="6A492922" w14:textId="54A74493" w:rsidR="00FD6220" w:rsidRDefault="00FD6220" w:rsidP="00FD6220">
      <w:pPr>
        <w:pStyle w:val="Titre2"/>
      </w:pPr>
      <w:r>
        <w:t>Modifications</w:t>
      </w:r>
    </w:p>
    <w:p w14:paraId="70BCE7CC" w14:textId="7D39ABD7" w:rsidR="00282B24" w:rsidRPr="00537868" w:rsidRDefault="00282B24" w:rsidP="00036971">
      <w:pPr>
        <w:rPr>
          <w:rFonts w:ascii="Gentium Basic" w:eastAsiaTheme="majorEastAsia" w:hAnsi="Gentium Basic" w:cstheme="majorBidi"/>
          <w:sz w:val="36"/>
          <w:szCs w:val="32"/>
        </w:rPr>
      </w:pPr>
      <w:r w:rsidRPr="00537868">
        <w:br w:type="page"/>
      </w:r>
    </w:p>
    <w:p w14:paraId="2805C261" w14:textId="604FFD26" w:rsidR="008760E4" w:rsidRDefault="00FD6220" w:rsidP="00D97689">
      <w:pPr>
        <w:pStyle w:val="Titre1"/>
      </w:pPr>
      <w:proofErr w:type="spellStart"/>
      <w:r>
        <w:lastRenderedPageBreak/>
        <w:t>Firmware</w:t>
      </w:r>
      <w:proofErr w:type="spellEnd"/>
    </w:p>
    <w:p w14:paraId="342FC482" w14:textId="2165C8FD" w:rsidR="00055E28" w:rsidRDefault="00055E28" w:rsidP="00055E28">
      <w:pPr>
        <w:pStyle w:val="Titre2"/>
      </w:pPr>
      <w:bookmarkStart w:id="120" w:name="_Toc146463611"/>
      <w:r>
        <w:t>Machine d’état global</w:t>
      </w:r>
      <w:bookmarkEnd w:id="120"/>
    </w:p>
    <w:p w14:paraId="7FA0108E" w14:textId="79B155A0" w:rsidR="00663E5E" w:rsidRDefault="005432E9" w:rsidP="00663E5E">
      <w:pPr>
        <w:pStyle w:val="Image-centree"/>
        <w:keepNext/>
      </w:pPr>
      <w:r w:rsidRPr="005432E9">
        <w:rPr>
          <w:lang w:val="fr-CH" w:eastAsia="fr-CH"/>
        </w:rPr>
        <w:drawing>
          <wp:inline distT="0" distB="0" distL="0" distR="0" wp14:anchorId="2F6EF218" wp14:editId="58F2AB3D">
            <wp:extent cx="5040000" cy="6312228"/>
            <wp:effectExtent l="19050" t="19050" r="27305" b="12700"/>
            <wp:docPr id="25" name="Image 25" descr="C:\microchip\harmony\v2_06\apps\2312_BadgePlace\doc\firmware\2312_StateMachi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microchip\harmony\v2_06\apps\2312_BadgePlace\doc\firmware\2312_StateMachines.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40000" cy="6312228"/>
                    </a:xfrm>
                    <a:prstGeom prst="rect">
                      <a:avLst/>
                    </a:prstGeom>
                    <a:noFill/>
                    <a:ln w="12700">
                      <a:solidFill>
                        <a:schemeClr val="tx1"/>
                      </a:solidFill>
                    </a:ln>
                  </pic:spPr>
                </pic:pic>
              </a:graphicData>
            </a:graphic>
          </wp:inline>
        </w:drawing>
      </w:r>
    </w:p>
    <w:p w14:paraId="360D18A5" w14:textId="6754766D" w:rsidR="003B3FA1" w:rsidRDefault="00663E5E" w:rsidP="00663E5E">
      <w:pPr>
        <w:pStyle w:val="Lgende"/>
      </w:pPr>
      <w:r>
        <w:t xml:space="preserve">Figure </w:t>
      </w:r>
      <w:r>
        <w:fldChar w:fldCharType="begin"/>
      </w:r>
      <w:r>
        <w:instrText xml:space="preserve"> SEQ Figure \* ARABIC </w:instrText>
      </w:r>
      <w:r>
        <w:fldChar w:fldCharType="separate"/>
      </w:r>
      <w:r>
        <w:rPr>
          <w:noProof/>
        </w:rPr>
        <w:t>34</w:t>
      </w:r>
      <w:r>
        <w:fldChar w:fldCharType="end"/>
      </w:r>
      <w:r>
        <w:t xml:space="preserve"> : Machine d'état global du </w:t>
      </w:r>
      <w:proofErr w:type="spellStart"/>
      <w:r>
        <w:t>firmware</w:t>
      </w:r>
      <w:proofErr w:type="spellEnd"/>
    </w:p>
    <w:p w14:paraId="2E5014DB" w14:textId="6A20FDCB" w:rsidR="005432E9" w:rsidRDefault="005432E9">
      <w:pPr>
        <w:spacing w:before="0" w:after="160"/>
        <w:jc w:val="left"/>
      </w:pPr>
      <w:r>
        <w:br w:type="page"/>
      </w:r>
    </w:p>
    <w:p w14:paraId="5AE0728A" w14:textId="4CC7FA81" w:rsidR="00055E28" w:rsidRDefault="00055E28" w:rsidP="00055E28">
      <w:pPr>
        <w:pStyle w:val="Titre2"/>
      </w:pPr>
      <w:bookmarkStart w:id="121" w:name="_Toc146463612"/>
      <w:r>
        <w:lastRenderedPageBreak/>
        <w:t>Librairies utilisées</w:t>
      </w:r>
      <w:bookmarkEnd w:id="121"/>
    </w:p>
    <w:tbl>
      <w:tblPr>
        <w:tblStyle w:val="Grilledutableau"/>
        <w:tblW w:w="0" w:type="auto"/>
        <w:jc w:val="center"/>
        <w:tblLook w:val="04A0" w:firstRow="1" w:lastRow="0" w:firstColumn="1" w:lastColumn="0" w:noHBand="0" w:noVBand="1"/>
      </w:tblPr>
      <w:tblGrid>
        <w:gridCol w:w="2268"/>
        <w:gridCol w:w="5102"/>
      </w:tblGrid>
      <w:tr w:rsidR="003B3FA1" w14:paraId="66E9603B" w14:textId="77777777" w:rsidTr="00B25B7F">
        <w:trPr>
          <w:trHeight w:val="397"/>
          <w:jc w:val="center"/>
        </w:trPr>
        <w:tc>
          <w:tcPr>
            <w:tcW w:w="7370" w:type="dxa"/>
            <w:gridSpan w:val="2"/>
            <w:shd w:val="clear" w:color="auto" w:fill="BDD6EE" w:themeFill="accent1" w:themeFillTint="66"/>
            <w:vAlign w:val="center"/>
          </w:tcPr>
          <w:p w14:paraId="447F68EF" w14:textId="538100FE" w:rsidR="003B3FA1" w:rsidRDefault="003B3FA1" w:rsidP="00B93B6A">
            <w:pPr>
              <w:pStyle w:val="texte-Tableaux"/>
            </w:pPr>
            <w:r>
              <w:t xml:space="preserve">Librairies </w:t>
            </w:r>
            <w:proofErr w:type="spellStart"/>
            <w:r>
              <w:t>firmware</w:t>
            </w:r>
            <w:proofErr w:type="spellEnd"/>
          </w:p>
        </w:tc>
      </w:tr>
      <w:tr w:rsidR="00B93B6A" w14:paraId="0879A005" w14:textId="77777777" w:rsidTr="003B3FA1">
        <w:trPr>
          <w:trHeight w:val="340"/>
          <w:jc w:val="center"/>
        </w:trPr>
        <w:tc>
          <w:tcPr>
            <w:tcW w:w="2268" w:type="dxa"/>
            <w:shd w:val="clear" w:color="auto" w:fill="D9D9D9" w:themeFill="background1" w:themeFillShade="D9"/>
            <w:vAlign w:val="center"/>
          </w:tcPr>
          <w:p w14:paraId="75B14462" w14:textId="30C56BEA" w:rsidR="00B93B6A" w:rsidRDefault="00B93B6A" w:rsidP="00B93B6A">
            <w:pPr>
              <w:pStyle w:val="texte-Tableaux"/>
            </w:pPr>
            <w:r>
              <w:t xml:space="preserve">Nom </w:t>
            </w:r>
          </w:p>
        </w:tc>
        <w:tc>
          <w:tcPr>
            <w:tcW w:w="5102" w:type="dxa"/>
            <w:shd w:val="clear" w:color="auto" w:fill="D9D9D9" w:themeFill="background1" w:themeFillShade="D9"/>
            <w:vAlign w:val="center"/>
          </w:tcPr>
          <w:p w14:paraId="2C994C0E" w14:textId="3C456AA2" w:rsidR="00B93B6A" w:rsidRDefault="00B93B6A" w:rsidP="00B93B6A">
            <w:pPr>
              <w:pStyle w:val="texte-Tableaux"/>
            </w:pPr>
            <w:r>
              <w:t>Description</w:t>
            </w:r>
          </w:p>
        </w:tc>
      </w:tr>
      <w:tr w:rsidR="00B93B6A" w14:paraId="5205BC36" w14:textId="77777777" w:rsidTr="003B3FA1">
        <w:trPr>
          <w:trHeight w:val="340"/>
          <w:jc w:val="center"/>
        </w:trPr>
        <w:tc>
          <w:tcPr>
            <w:tcW w:w="2268" w:type="dxa"/>
            <w:vAlign w:val="center"/>
          </w:tcPr>
          <w:p w14:paraId="3CFCA221" w14:textId="789EF802" w:rsidR="00B93B6A" w:rsidRDefault="00B93B6A" w:rsidP="00B93B6A">
            <w:pPr>
              <w:pStyle w:val="texte-Tableaux"/>
            </w:pPr>
            <w:proofErr w:type="spellStart"/>
            <w:r>
              <w:t>app</w:t>
            </w:r>
            <w:proofErr w:type="spellEnd"/>
          </w:p>
        </w:tc>
        <w:tc>
          <w:tcPr>
            <w:tcW w:w="5102" w:type="dxa"/>
            <w:vAlign w:val="center"/>
          </w:tcPr>
          <w:p w14:paraId="42E49C50" w14:textId="6E382AB2" w:rsidR="00B93B6A" w:rsidRDefault="00B93B6A" w:rsidP="00B93B6A">
            <w:pPr>
              <w:pStyle w:val="texte-Tableaux"/>
            </w:pPr>
            <w:r>
              <w:t>Gestion de la machine d’état global</w:t>
            </w:r>
          </w:p>
        </w:tc>
      </w:tr>
      <w:tr w:rsidR="00B93B6A" w14:paraId="02BC2669" w14:textId="77777777" w:rsidTr="003B3FA1">
        <w:trPr>
          <w:trHeight w:val="567"/>
          <w:jc w:val="center"/>
        </w:trPr>
        <w:tc>
          <w:tcPr>
            <w:tcW w:w="2268" w:type="dxa"/>
            <w:vAlign w:val="center"/>
          </w:tcPr>
          <w:p w14:paraId="41124EFD" w14:textId="02B72A51" w:rsidR="00B93B6A" w:rsidRDefault="00B93B6A" w:rsidP="00B93B6A">
            <w:pPr>
              <w:pStyle w:val="texte-Tableaux"/>
            </w:pPr>
            <w:r>
              <w:t>esp</w:t>
            </w:r>
          </w:p>
        </w:tc>
        <w:tc>
          <w:tcPr>
            <w:tcW w:w="5102" w:type="dxa"/>
            <w:vAlign w:val="center"/>
          </w:tcPr>
          <w:p w14:paraId="766D24E9" w14:textId="782F6971" w:rsidR="00B93B6A" w:rsidRDefault="00B93B6A" w:rsidP="00B93B6A">
            <w:pPr>
              <w:pStyle w:val="texte-Tableaux"/>
            </w:pPr>
            <w:r>
              <w:t>Interfaçage par machine d’état de la communication avec l’ESP32</w:t>
            </w:r>
          </w:p>
        </w:tc>
      </w:tr>
      <w:tr w:rsidR="00B93B6A" w14:paraId="6F4D56B3" w14:textId="77777777" w:rsidTr="003B3FA1">
        <w:trPr>
          <w:trHeight w:val="567"/>
          <w:jc w:val="center"/>
        </w:trPr>
        <w:tc>
          <w:tcPr>
            <w:tcW w:w="2268" w:type="dxa"/>
            <w:vAlign w:val="center"/>
          </w:tcPr>
          <w:p w14:paraId="071A4A70" w14:textId="55AE3D60" w:rsidR="00B93B6A" w:rsidRDefault="00B93B6A" w:rsidP="00B93B6A">
            <w:pPr>
              <w:pStyle w:val="texte-Tableaux"/>
            </w:pPr>
            <w:r>
              <w:t>chu</w:t>
            </w:r>
          </w:p>
        </w:tc>
        <w:tc>
          <w:tcPr>
            <w:tcW w:w="5102" w:type="dxa"/>
            <w:vAlign w:val="center"/>
          </w:tcPr>
          <w:p w14:paraId="16A65853" w14:textId="63D5B495" w:rsidR="00B93B6A" w:rsidRDefault="003B3FA1" w:rsidP="00B93B6A">
            <w:pPr>
              <w:pStyle w:val="texte-Tableaux"/>
            </w:pPr>
            <w:r>
              <w:t>Interfaçage</w:t>
            </w:r>
            <w:r w:rsidR="00B93B6A">
              <w:t xml:space="preserve"> par machine d’état de la communication avec le </w:t>
            </w:r>
            <w:proofErr w:type="spellStart"/>
            <w:r w:rsidR="00B93B6A">
              <w:t>Chilli</w:t>
            </w:r>
            <w:proofErr w:type="spellEnd"/>
            <w:r w:rsidR="00B93B6A">
              <w:t xml:space="preserve"> UART B1</w:t>
            </w:r>
          </w:p>
        </w:tc>
      </w:tr>
      <w:tr w:rsidR="00B93B6A" w14:paraId="33A09215" w14:textId="77777777" w:rsidTr="003B3FA1">
        <w:trPr>
          <w:trHeight w:val="340"/>
          <w:jc w:val="center"/>
        </w:trPr>
        <w:tc>
          <w:tcPr>
            <w:tcW w:w="2268" w:type="dxa"/>
            <w:vAlign w:val="center"/>
          </w:tcPr>
          <w:p w14:paraId="0503FDCA" w14:textId="6B61686D" w:rsidR="00B93B6A" w:rsidRDefault="00B93B6A" w:rsidP="00B93B6A">
            <w:pPr>
              <w:pStyle w:val="texte-Tableaux"/>
            </w:pPr>
            <w:proofErr w:type="spellStart"/>
            <w:r>
              <w:t>led</w:t>
            </w:r>
            <w:proofErr w:type="spellEnd"/>
          </w:p>
        </w:tc>
        <w:tc>
          <w:tcPr>
            <w:tcW w:w="5102" w:type="dxa"/>
            <w:vAlign w:val="center"/>
          </w:tcPr>
          <w:p w14:paraId="052BE7B5" w14:textId="493214FD" w:rsidR="00B93B6A" w:rsidRDefault="00B93B6A" w:rsidP="00B93B6A">
            <w:pPr>
              <w:pStyle w:val="texte-Tableaux"/>
            </w:pPr>
            <w:r>
              <w:t xml:space="preserve">Gestion par machine d’état des séquences des </w:t>
            </w:r>
            <w:proofErr w:type="spellStart"/>
            <w:r w:rsidR="003B3FA1">
              <w:t>LEDs</w:t>
            </w:r>
            <w:proofErr w:type="spellEnd"/>
          </w:p>
        </w:tc>
      </w:tr>
      <w:tr w:rsidR="00B93B6A" w14:paraId="310CCDC9" w14:textId="77777777" w:rsidTr="003B3FA1">
        <w:trPr>
          <w:trHeight w:val="340"/>
          <w:jc w:val="center"/>
        </w:trPr>
        <w:tc>
          <w:tcPr>
            <w:tcW w:w="2268" w:type="dxa"/>
            <w:vAlign w:val="center"/>
          </w:tcPr>
          <w:p w14:paraId="3210F4B7" w14:textId="1D447ACC" w:rsidR="00B93B6A" w:rsidRDefault="00B93B6A" w:rsidP="00B93B6A">
            <w:pPr>
              <w:pStyle w:val="texte-Tableaux"/>
            </w:pPr>
            <w:proofErr w:type="spellStart"/>
            <w:r>
              <w:t>bzr</w:t>
            </w:r>
            <w:proofErr w:type="spellEnd"/>
          </w:p>
        </w:tc>
        <w:tc>
          <w:tcPr>
            <w:tcW w:w="5102" w:type="dxa"/>
            <w:vAlign w:val="center"/>
          </w:tcPr>
          <w:p w14:paraId="4F88E479" w14:textId="298D6E67" w:rsidR="00B93B6A" w:rsidRDefault="00B93B6A" w:rsidP="00B93B6A">
            <w:pPr>
              <w:pStyle w:val="texte-Tableaux"/>
            </w:pPr>
            <w:r>
              <w:t xml:space="preserve">Gestion par machine d’état des séquences du </w:t>
            </w:r>
            <w:proofErr w:type="spellStart"/>
            <w:r>
              <w:t>buzzer</w:t>
            </w:r>
            <w:proofErr w:type="spellEnd"/>
          </w:p>
        </w:tc>
      </w:tr>
      <w:tr w:rsidR="00B93B6A" w14:paraId="42DBFE35" w14:textId="77777777" w:rsidTr="003B3FA1">
        <w:trPr>
          <w:trHeight w:val="340"/>
          <w:jc w:val="center"/>
        </w:trPr>
        <w:tc>
          <w:tcPr>
            <w:tcW w:w="2268" w:type="dxa"/>
            <w:vAlign w:val="center"/>
          </w:tcPr>
          <w:p w14:paraId="533F6F63" w14:textId="49298056" w:rsidR="00B93B6A" w:rsidRDefault="00B93B6A" w:rsidP="00B93B6A">
            <w:pPr>
              <w:pStyle w:val="texte-Tableaux"/>
            </w:pPr>
            <w:proofErr w:type="spellStart"/>
            <w:r>
              <w:t>fifo</w:t>
            </w:r>
            <w:proofErr w:type="spellEnd"/>
          </w:p>
        </w:tc>
        <w:tc>
          <w:tcPr>
            <w:tcW w:w="5102" w:type="dxa"/>
            <w:vAlign w:val="center"/>
          </w:tcPr>
          <w:p w14:paraId="43A0FADD" w14:textId="272CE80C" w:rsidR="00B93B6A" w:rsidRDefault="00B93B6A" w:rsidP="00B93B6A">
            <w:pPr>
              <w:pStyle w:val="texte-Tableaux"/>
            </w:pPr>
            <w:r>
              <w:t xml:space="preserve">Gestion de la </w:t>
            </w:r>
            <w:proofErr w:type="spellStart"/>
            <w:r>
              <w:t>fifo</w:t>
            </w:r>
            <w:proofErr w:type="spellEnd"/>
            <w:r>
              <w:t xml:space="preserve"> software utilisé par les UART</w:t>
            </w:r>
          </w:p>
        </w:tc>
      </w:tr>
      <w:tr w:rsidR="00B93B6A" w14:paraId="3F421DFE" w14:textId="77777777" w:rsidTr="003B3FA1">
        <w:trPr>
          <w:trHeight w:val="340"/>
          <w:jc w:val="center"/>
        </w:trPr>
        <w:tc>
          <w:tcPr>
            <w:tcW w:w="2268" w:type="dxa"/>
            <w:vAlign w:val="center"/>
          </w:tcPr>
          <w:p w14:paraId="0CB40422" w14:textId="59622DC0" w:rsidR="00B93B6A" w:rsidRDefault="00B93B6A" w:rsidP="00B93B6A">
            <w:pPr>
              <w:pStyle w:val="texte-Tableaux"/>
            </w:pPr>
            <w:proofErr w:type="spellStart"/>
            <w:r>
              <w:t>counter</w:t>
            </w:r>
            <w:proofErr w:type="spellEnd"/>
          </w:p>
        </w:tc>
        <w:tc>
          <w:tcPr>
            <w:tcW w:w="5102" w:type="dxa"/>
            <w:vAlign w:val="center"/>
          </w:tcPr>
          <w:p w14:paraId="710F4DC3" w14:textId="16FB31EF" w:rsidR="00B93B6A" w:rsidRDefault="00B93B6A" w:rsidP="00B93B6A">
            <w:pPr>
              <w:pStyle w:val="texte-Tableaux"/>
            </w:pPr>
            <w:r>
              <w:t>Gestion des compteurs de délais non bloquant</w:t>
            </w:r>
          </w:p>
        </w:tc>
      </w:tr>
      <w:tr w:rsidR="00B93B6A" w14:paraId="6F978BA8" w14:textId="77777777" w:rsidTr="003B3FA1">
        <w:trPr>
          <w:trHeight w:val="567"/>
          <w:jc w:val="center"/>
        </w:trPr>
        <w:tc>
          <w:tcPr>
            <w:tcW w:w="2268" w:type="dxa"/>
            <w:vAlign w:val="center"/>
          </w:tcPr>
          <w:p w14:paraId="27D3BF2E" w14:textId="20703885" w:rsidR="00B93B6A" w:rsidRDefault="00B93B6A" w:rsidP="00B93B6A">
            <w:pPr>
              <w:pStyle w:val="texte-Tableaux"/>
            </w:pPr>
            <w:proofErr w:type="spellStart"/>
            <w:r>
              <w:t>SerialTimer</w:t>
            </w:r>
            <w:proofErr w:type="spellEnd"/>
          </w:p>
        </w:tc>
        <w:tc>
          <w:tcPr>
            <w:tcW w:w="5102" w:type="dxa"/>
            <w:vAlign w:val="center"/>
          </w:tcPr>
          <w:p w14:paraId="0159FF3D" w14:textId="470A5ED9" w:rsidR="00B93B6A" w:rsidRDefault="00B93B6A" w:rsidP="00B93B6A">
            <w:pPr>
              <w:pStyle w:val="texte-Tableaux"/>
            </w:pPr>
            <w:r>
              <w:t xml:space="preserve">Emulation d’une communication série sur une sortie GPIO avec interruption de </w:t>
            </w:r>
            <w:proofErr w:type="spellStart"/>
            <w:r>
              <w:t>timer</w:t>
            </w:r>
            <w:proofErr w:type="spellEnd"/>
          </w:p>
        </w:tc>
      </w:tr>
      <w:tr w:rsidR="00B93B6A" w14:paraId="59EC6E87" w14:textId="77777777" w:rsidTr="003B3FA1">
        <w:trPr>
          <w:trHeight w:val="340"/>
          <w:jc w:val="center"/>
        </w:trPr>
        <w:tc>
          <w:tcPr>
            <w:tcW w:w="2268" w:type="dxa"/>
            <w:vAlign w:val="center"/>
          </w:tcPr>
          <w:p w14:paraId="4C79EA35" w14:textId="5AD4F6BF" w:rsidR="00B93B6A" w:rsidRDefault="00B93B6A" w:rsidP="00B93B6A">
            <w:pPr>
              <w:pStyle w:val="texte-Tableaux"/>
            </w:pPr>
            <w:r>
              <w:t>TLC5973</w:t>
            </w:r>
          </w:p>
        </w:tc>
        <w:tc>
          <w:tcPr>
            <w:tcW w:w="5102" w:type="dxa"/>
            <w:vAlign w:val="center"/>
          </w:tcPr>
          <w:p w14:paraId="7C1AD003" w14:textId="6952DEDF" w:rsidR="00B93B6A" w:rsidRDefault="00B93B6A" w:rsidP="00B93B6A">
            <w:pPr>
              <w:pStyle w:val="texte-Tableaux"/>
            </w:pPr>
            <w:r>
              <w:t xml:space="preserve">Fonctions de contrôle des drivers de </w:t>
            </w:r>
            <w:proofErr w:type="spellStart"/>
            <w:r>
              <w:t>LEDs</w:t>
            </w:r>
            <w:proofErr w:type="spellEnd"/>
          </w:p>
        </w:tc>
      </w:tr>
      <w:tr w:rsidR="00B93B6A" w14:paraId="3E444E45" w14:textId="77777777" w:rsidTr="003B3FA1">
        <w:trPr>
          <w:trHeight w:val="567"/>
          <w:jc w:val="center"/>
        </w:trPr>
        <w:tc>
          <w:tcPr>
            <w:tcW w:w="2268" w:type="dxa"/>
            <w:vAlign w:val="center"/>
          </w:tcPr>
          <w:p w14:paraId="74BB95B4" w14:textId="1BE40C65" w:rsidR="00B93B6A" w:rsidRDefault="00B93B6A" w:rsidP="00B93B6A">
            <w:pPr>
              <w:pStyle w:val="texte-Tableaux"/>
            </w:pPr>
            <w:r>
              <w:t>RFIDB1ClientInterface</w:t>
            </w:r>
          </w:p>
        </w:tc>
        <w:tc>
          <w:tcPr>
            <w:tcW w:w="5102" w:type="dxa"/>
            <w:vAlign w:val="center"/>
          </w:tcPr>
          <w:p w14:paraId="5B6B0F81" w14:textId="2753AC1F" w:rsidR="00B93B6A" w:rsidRDefault="00B93B6A" w:rsidP="00B93B6A">
            <w:pPr>
              <w:pStyle w:val="texte-Tableaux"/>
            </w:pPr>
            <w:r>
              <w:t xml:space="preserve">Interface d’envoi de commandes pour communiquer avec le </w:t>
            </w:r>
            <w:proofErr w:type="spellStart"/>
            <w:r>
              <w:t>Chilli</w:t>
            </w:r>
            <w:proofErr w:type="spellEnd"/>
            <w:r>
              <w:t xml:space="preserve"> UART B1 (fourni par le fabricant)</w:t>
            </w:r>
          </w:p>
        </w:tc>
      </w:tr>
      <w:tr w:rsidR="00B93B6A" w14:paraId="7244AC29" w14:textId="77777777" w:rsidTr="003B3FA1">
        <w:trPr>
          <w:trHeight w:val="567"/>
          <w:jc w:val="center"/>
        </w:trPr>
        <w:tc>
          <w:tcPr>
            <w:tcW w:w="2268" w:type="dxa"/>
            <w:vAlign w:val="center"/>
          </w:tcPr>
          <w:p w14:paraId="2478858F" w14:textId="311A238D" w:rsidR="00B93B6A" w:rsidRDefault="00B93B6A" w:rsidP="00B93B6A">
            <w:pPr>
              <w:pStyle w:val="texte-Tableaux"/>
            </w:pPr>
            <w:r>
              <w:t>RFIDB1ClientProtocol</w:t>
            </w:r>
          </w:p>
        </w:tc>
        <w:tc>
          <w:tcPr>
            <w:tcW w:w="5102" w:type="dxa"/>
            <w:vAlign w:val="center"/>
          </w:tcPr>
          <w:p w14:paraId="3EA878DF" w14:textId="5186A1C1" w:rsidR="00B93B6A" w:rsidRDefault="00B93B6A" w:rsidP="00B93B6A">
            <w:pPr>
              <w:pStyle w:val="texte-Tableaux"/>
            </w:pPr>
            <w:r>
              <w:t>Gestion des trames UART utilisé par les fonctions de RFIDB1ClientInterface (fourni par le fabricant)</w:t>
            </w:r>
          </w:p>
        </w:tc>
      </w:tr>
      <w:tr w:rsidR="00B93B6A" w14:paraId="564EBF19" w14:textId="77777777" w:rsidTr="003B3FA1">
        <w:trPr>
          <w:trHeight w:val="567"/>
          <w:jc w:val="center"/>
        </w:trPr>
        <w:tc>
          <w:tcPr>
            <w:tcW w:w="2268" w:type="dxa"/>
            <w:vAlign w:val="center"/>
          </w:tcPr>
          <w:p w14:paraId="548D7A0B" w14:textId="35C90464" w:rsidR="00B93B6A" w:rsidRDefault="00B93B6A" w:rsidP="00B93B6A">
            <w:pPr>
              <w:pStyle w:val="texte-Tableaux"/>
            </w:pPr>
            <w:proofErr w:type="spellStart"/>
            <w:r>
              <w:t>ccittcrc</w:t>
            </w:r>
            <w:proofErr w:type="spellEnd"/>
          </w:p>
        </w:tc>
        <w:tc>
          <w:tcPr>
            <w:tcW w:w="5102" w:type="dxa"/>
            <w:vAlign w:val="center"/>
          </w:tcPr>
          <w:p w14:paraId="528FD103" w14:textId="1DFF128D" w:rsidR="00B93B6A" w:rsidRDefault="00B93B6A" w:rsidP="008526A6">
            <w:pPr>
              <w:pStyle w:val="texte-Tableaux"/>
              <w:keepNext/>
            </w:pPr>
            <w:r>
              <w:t>Calculs du CRC nécessaire au</w:t>
            </w:r>
            <w:r w:rsidR="003B3FA1">
              <w:t xml:space="preserve"> RFIDB1ClientProtocol</w:t>
            </w:r>
            <w:r>
              <w:t xml:space="preserve"> (fourni par le fabricant)</w:t>
            </w:r>
          </w:p>
        </w:tc>
      </w:tr>
    </w:tbl>
    <w:p w14:paraId="522A830F" w14:textId="4401B01E" w:rsidR="008526A6" w:rsidRDefault="008526A6">
      <w:pPr>
        <w:pStyle w:val="Lgende"/>
      </w:pPr>
      <w:r>
        <w:t xml:space="preserve">Tableau </w:t>
      </w:r>
      <w:r>
        <w:fldChar w:fldCharType="begin"/>
      </w:r>
      <w:r>
        <w:instrText xml:space="preserve"> SEQ Tableau \* ARABIC </w:instrText>
      </w:r>
      <w:r>
        <w:fldChar w:fldCharType="separate"/>
      </w:r>
      <w:r>
        <w:rPr>
          <w:noProof/>
        </w:rPr>
        <w:t>20</w:t>
      </w:r>
      <w:r>
        <w:fldChar w:fldCharType="end"/>
      </w:r>
      <w:r>
        <w:t xml:space="preserve"> : Description des librairies </w:t>
      </w:r>
      <w:proofErr w:type="spellStart"/>
      <w:r>
        <w:t>firmware</w:t>
      </w:r>
      <w:proofErr w:type="spellEnd"/>
    </w:p>
    <w:p w14:paraId="64454646" w14:textId="337B9710" w:rsidR="00E51E5C" w:rsidRDefault="002C61B1" w:rsidP="002C61B1">
      <w:r>
        <w:t>Les librairies à trois lettres concernent les machines d’état du système. Chacune d’elle possède au minimum les caractéristiques suivantes</w:t>
      </w:r>
      <w:r w:rsidR="00A179B0">
        <w:t xml:space="preserve"> (non répété dans les tableaux suivants)</w:t>
      </w:r>
      <w:r>
        <w:t> :</w:t>
      </w:r>
    </w:p>
    <w:tbl>
      <w:tblPr>
        <w:tblStyle w:val="Grilledutableau"/>
        <w:tblW w:w="7370" w:type="dxa"/>
        <w:jc w:val="center"/>
        <w:tblLook w:val="04A0" w:firstRow="1" w:lastRow="0" w:firstColumn="1" w:lastColumn="0" w:noHBand="0" w:noVBand="1"/>
      </w:tblPr>
      <w:tblGrid>
        <w:gridCol w:w="1701"/>
        <w:gridCol w:w="5669"/>
      </w:tblGrid>
      <w:tr w:rsidR="00A179B0" w14:paraId="15928B4E" w14:textId="77777777" w:rsidTr="002C61B1">
        <w:trPr>
          <w:trHeight w:val="397"/>
          <w:jc w:val="center"/>
        </w:trPr>
        <w:tc>
          <w:tcPr>
            <w:tcW w:w="7370" w:type="dxa"/>
            <w:gridSpan w:val="2"/>
            <w:shd w:val="clear" w:color="auto" w:fill="BDD6EE" w:themeFill="accent1" w:themeFillTint="66"/>
            <w:vAlign w:val="center"/>
          </w:tcPr>
          <w:p w14:paraId="69A90E32" w14:textId="1281C690" w:rsidR="00B25B7F" w:rsidRDefault="002C61B1" w:rsidP="002C61B1">
            <w:pPr>
              <w:pStyle w:val="texte-Tableaux"/>
            </w:pPr>
            <w:r>
              <w:t>***</w:t>
            </w:r>
            <w:r w:rsidR="00B25B7F">
              <w:t xml:space="preserve">.c / </w:t>
            </w:r>
            <w:r>
              <w:t>***</w:t>
            </w:r>
            <w:r w:rsidR="00B25B7F">
              <w:t>.h</w:t>
            </w:r>
          </w:p>
        </w:tc>
      </w:tr>
      <w:tr w:rsidR="002C61B1" w14:paraId="40E14534" w14:textId="77777777" w:rsidTr="002C61B1">
        <w:trPr>
          <w:trHeight w:val="340"/>
          <w:jc w:val="center"/>
        </w:trPr>
        <w:tc>
          <w:tcPr>
            <w:tcW w:w="1701" w:type="dxa"/>
            <w:shd w:val="clear" w:color="auto" w:fill="D9D9D9" w:themeFill="background1" w:themeFillShade="D9"/>
            <w:vAlign w:val="center"/>
          </w:tcPr>
          <w:p w14:paraId="79BF803F" w14:textId="6BBE4B5D" w:rsidR="002C61B1" w:rsidRDefault="002C61B1" w:rsidP="002C61B1">
            <w:pPr>
              <w:pStyle w:val="texte-Tableaux"/>
            </w:pPr>
            <w:r>
              <w:t>Types</w:t>
            </w:r>
          </w:p>
        </w:tc>
        <w:tc>
          <w:tcPr>
            <w:tcW w:w="5669" w:type="dxa"/>
            <w:shd w:val="clear" w:color="auto" w:fill="D9D9D9" w:themeFill="background1" w:themeFillShade="D9"/>
            <w:vAlign w:val="center"/>
          </w:tcPr>
          <w:p w14:paraId="42A7F7FC" w14:textId="7E5E0D57" w:rsidR="002C61B1" w:rsidRDefault="002C61B1" w:rsidP="002C61B1">
            <w:pPr>
              <w:pStyle w:val="texte-Tableaux"/>
            </w:pPr>
            <w:r>
              <w:t>Description</w:t>
            </w:r>
          </w:p>
        </w:tc>
      </w:tr>
      <w:tr w:rsidR="002C61B1" w14:paraId="238B5AB7" w14:textId="77777777" w:rsidTr="002C61B1">
        <w:trPr>
          <w:trHeight w:val="283"/>
          <w:jc w:val="center"/>
        </w:trPr>
        <w:tc>
          <w:tcPr>
            <w:tcW w:w="1701" w:type="dxa"/>
            <w:shd w:val="clear" w:color="auto" w:fill="auto"/>
            <w:vAlign w:val="center"/>
          </w:tcPr>
          <w:p w14:paraId="49AA4939" w14:textId="7932CBCC" w:rsidR="002C61B1" w:rsidRDefault="002C61B1" w:rsidP="002C61B1">
            <w:pPr>
              <w:pStyle w:val="texte-Tableaux"/>
            </w:pPr>
            <w:r>
              <w:t>***</w:t>
            </w:r>
            <w:r w:rsidRPr="007B477C">
              <w:t>_DATA</w:t>
            </w:r>
          </w:p>
        </w:tc>
        <w:tc>
          <w:tcPr>
            <w:tcW w:w="5669" w:type="dxa"/>
            <w:shd w:val="clear" w:color="auto" w:fill="auto"/>
            <w:vAlign w:val="center"/>
          </w:tcPr>
          <w:p w14:paraId="24C7E43A" w14:textId="2CC1416E" w:rsidR="002C61B1" w:rsidRDefault="002C61B1" w:rsidP="002C61B1">
            <w:pPr>
              <w:pStyle w:val="texte-Tableaux"/>
            </w:pPr>
            <w:r>
              <w:t>Structure des données associées à la librairie</w:t>
            </w:r>
          </w:p>
        </w:tc>
      </w:tr>
      <w:tr w:rsidR="002C61B1" w14:paraId="04C04347" w14:textId="77777777" w:rsidTr="002C61B1">
        <w:trPr>
          <w:trHeight w:val="283"/>
          <w:jc w:val="center"/>
        </w:trPr>
        <w:tc>
          <w:tcPr>
            <w:tcW w:w="1701" w:type="dxa"/>
            <w:shd w:val="clear" w:color="auto" w:fill="auto"/>
            <w:vAlign w:val="center"/>
          </w:tcPr>
          <w:p w14:paraId="38C02855" w14:textId="0CF7D73B" w:rsidR="002C61B1" w:rsidRDefault="002C61B1" w:rsidP="002C61B1">
            <w:pPr>
              <w:pStyle w:val="texte-Tableaux"/>
            </w:pPr>
            <w:r>
              <w:t>***</w:t>
            </w:r>
            <w:r w:rsidRPr="007B477C">
              <w:t>_STATES</w:t>
            </w:r>
          </w:p>
        </w:tc>
        <w:tc>
          <w:tcPr>
            <w:tcW w:w="5669" w:type="dxa"/>
            <w:shd w:val="clear" w:color="auto" w:fill="auto"/>
            <w:vAlign w:val="center"/>
          </w:tcPr>
          <w:p w14:paraId="3ED822EA" w14:textId="1B08A3BD" w:rsidR="002C61B1" w:rsidRDefault="002C61B1" w:rsidP="002C61B1">
            <w:pPr>
              <w:pStyle w:val="texte-Tableaux"/>
            </w:pPr>
            <w:r>
              <w:t>Enumération de la machine d’état</w:t>
            </w:r>
          </w:p>
        </w:tc>
      </w:tr>
      <w:tr w:rsidR="002C61B1" w14:paraId="6B2F0816" w14:textId="77777777" w:rsidTr="002C61B1">
        <w:trPr>
          <w:trHeight w:val="340"/>
          <w:jc w:val="center"/>
        </w:trPr>
        <w:tc>
          <w:tcPr>
            <w:tcW w:w="1701" w:type="dxa"/>
            <w:shd w:val="clear" w:color="auto" w:fill="D9D9D9" w:themeFill="background1" w:themeFillShade="D9"/>
            <w:vAlign w:val="center"/>
          </w:tcPr>
          <w:p w14:paraId="72FF8554" w14:textId="0C698AC1" w:rsidR="002C61B1" w:rsidRDefault="002C61B1" w:rsidP="002C61B1">
            <w:pPr>
              <w:pStyle w:val="texte-Tableaux"/>
            </w:pPr>
            <w:r>
              <w:t>Variables</w:t>
            </w:r>
          </w:p>
        </w:tc>
        <w:tc>
          <w:tcPr>
            <w:tcW w:w="5669" w:type="dxa"/>
            <w:shd w:val="clear" w:color="auto" w:fill="D9D9D9" w:themeFill="background1" w:themeFillShade="D9"/>
            <w:vAlign w:val="center"/>
          </w:tcPr>
          <w:p w14:paraId="4FAAEC10" w14:textId="5290614A" w:rsidR="002C61B1" w:rsidRDefault="002C61B1" w:rsidP="002C61B1">
            <w:pPr>
              <w:pStyle w:val="texte-Tableaux"/>
            </w:pPr>
            <w:r>
              <w:t>Description</w:t>
            </w:r>
          </w:p>
        </w:tc>
      </w:tr>
      <w:tr w:rsidR="002C61B1" w14:paraId="085FC095" w14:textId="77777777" w:rsidTr="002C61B1">
        <w:trPr>
          <w:trHeight w:val="283"/>
          <w:jc w:val="center"/>
        </w:trPr>
        <w:tc>
          <w:tcPr>
            <w:tcW w:w="1701" w:type="dxa"/>
            <w:shd w:val="clear" w:color="auto" w:fill="auto"/>
            <w:vAlign w:val="center"/>
          </w:tcPr>
          <w:p w14:paraId="7385A578" w14:textId="351592FE" w:rsidR="002C61B1" w:rsidRDefault="002C61B1" w:rsidP="002C61B1">
            <w:pPr>
              <w:pStyle w:val="texte-Tableaux"/>
            </w:pPr>
            <w:r>
              <w:t>***Data</w:t>
            </w:r>
          </w:p>
        </w:tc>
        <w:tc>
          <w:tcPr>
            <w:tcW w:w="5669" w:type="dxa"/>
            <w:shd w:val="clear" w:color="auto" w:fill="auto"/>
            <w:vAlign w:val="center"/>
          </w:tcPr>
          <w:p w14:paraId="6929EC6B" w14:textId="179F21AF" w:rsidR="002C61B1" w:rsidRDefault="002C61B1" w:rsidP="002C61B1">
            <w:pPr>
              <w:pStyle w:val="texte-Tableaux"/>
            </w:pPr>
            <w:r>
              <w:t>Variable stockant les données associées à la librairie</w:t>
            </w:r>
          </w:p>
        </w:tc>
      </w:tr>
      <w:tr w:rsidR="002C61B1" w14:paraId="33A6EDDF" w14:textId="77777777" w:rsidTr="002C61B1">
        <w:trPr>
          <w:trHeight w:val="340"/>
          <w:jc w:val="center"/>
        </w:trPr>
        <w:tc>
          <w:tcPr>
            <w:tcW w:w="1701" w:type="dxa"/>
            <w:shd w:val="clear" w:color="auto" w:fill="D9D9D9" w:themeFill="background1" w:themeFillShade="D9"/>
            <w:vAlign w:val="center"/>
          </w:tcPr>
          <w:p w14:paraId="36EC1017" w14:textId="6B26B435" w:rsidR="002C61B1" w:rsidRDefault="002C61B1" w:rsidP="002C61B1">
            <w:pPr>
              <w:pStyle w:val="texte-Tableaux"/>
            </w:pPr>
            <w:r>
              <w:t>Fonction</w:t>
            </w:r>
          </w:p>
        </w:tc>
        <w:tc>
          <w:tcPr>
            <w:tcW w:w="5669" w:type="dxa"/>
            <w:shd w:val="clear" w:color="auto" w:fill="D9D9D9" w:themeFill="background1" w:themeFillShade="D9"/>
            <w:vAlign w:val="center"/>
          </w:tcPr>
          <w:p w14:paraId="1932244A" w14:textId="282507B2" w:rsidR="002C61B1" w:rsidRDefault="002C61B1" w:rsidP="002C61B1">
            <w:pPr>
              <w:pStyle w:val="texte-Tableaux"/>
            </w:pPr>
            <w:r>
              <w:t>Description</w:t>
            </w:r>
          </w:p>
        </w:tc>
      </w:tr>
      <w:tr w:rsidR="002C61B1" w14:paraId="27E2641A" w14:textId="77777777" w:rsidTr="002C61B1">
        <w:trPr>
          <w:trHeight w:val="510"/>
          <w:jc w:val="center"/>
        </w:trPr>
        <w:tc>
          <w:tcPr>
            <w:tcW w:w="1701" w:type="dxa"/>
            <w:vAlign w:val="center"/>
          </w:tcPr>
          <w:p w14:paraId="774C4673" w14:textId="3E204D30" w:rsidR="002C61B1" w:rsidRDefault="002C61B1" w:rsidP="002C61B1">
            <w:pPr>
              <w:pStyle w:val="texte-Tableaux"/>
            </w:pPr>
            <w:r>
              <w:t>***</w:t>
            </w:r>
            <w:r w:rsidRPr="00E51E5C">
              <w:t>_</w:t>
            </w:r>
            <w:proofErr w:type="spellStart"/>
            <w:r w:rsidRPr="00E51E5C">
              <w:t>Initialize</w:t>
            </w:r>
            <w:proofErr w:type="spellEnd"/>
          </w:p>
        </w:tc>
        <w:tc>
          <w:tcPr>
            <w:tcW w:w="5669" w:type="dxa"/>
            <w:vAlign w:val="center"/>
          </w:tcPr>
          <w:p w14:paraId="52A49E9C" w14:textId="706D3455" w:rsidR="002C61B1" w:rsidRDefault="002C61B1" w:rsidP="002C61B1">
            <w:pPr>
              <w:pStyle w:val="texte-Tableaux"/>
            </w:pPr>
            <w:r>
              <w:t>Initialisation de la machine d’état et des variables du fichier,</w:t>
            </w:r>
          </w:p>
          <w:p w14:paraId="4437B332" w14:textId="3FE2EC8F" w:rsidR="002C61B1" w:rsidRDefault="002C61B1" w:rsidP="002C61B1">
            <w:pPr>
              <w:pStyle w:val="texte-Tableaux"/>
            </w:pPr>
            <w:r>
              <w:t>appelée au démarrage du système</w:t>
            </w:r>
          </w:p>
        </w:tc>
      </w:tr>
      <w:tr w:rsidR="002C61B1" w14:paraId="76B04D5E" w14:textId="77777777" w:rsidTr="002C61B1">
        <w:trPr>
          <w:trHeight w:val="510"/>
          <w:jc w:val="center"/>
        </w:trPr>
        <w:tc>
          <w:tcPr>
            <w:tcW w:w="1701" w:type="dxa"/>
            <w:vAlign w:val="center"/>
          </w:tcPr>
          <w:p w14:paraId="26004653" w14:textId="38FA21E2" w:rsidR="002C61B1" w:rsidRDefault="002C61B1" w:rsidP="002C61B1">
            <w:pPr>
              <w:pStyle w:val="texte-Tableaux"/>
            </w:pPr>
            <w:r>
              <w:t>***_</w:t>
            </w:r>
            <w:proofErr w:type="spellStart"/>
            <w:r>
              <w:t>Tasks</w:t>
            </w:r>
            <w:proofErr w:type="spellEnd"/>
          </w:p>
        </w:tc>
        <w:tc>
          <w:tcPr>
            <w:tcW w:w="5669" w:type="dxa"/>
            <w:vAlign w:val="center"/>
          </w:tcPr>
          <w:p w14:paraId="55B9AB63" w14:textId="77777777" w:rsidR="002C61B1" w:rsidRDefault="002C61B1" w:rsidP="002C61B1">
            <w:pPr>
              <w:pStyle w:val="texte-Tableaux"/>
            </w:pPr>
            <w:r>
              <w:t>Exécution de la machine d’état,</w:t>
            </w:r>
          </w:p>
          <w:p w14:paraId="7396AE79" w14:textId="7729A882" w:rsidR="002C61B1" w:rsidRDefault="002C61B1" w:rsidP="002C61B1">
            <w:pPr>
              <w:pStyle w:val="texte-Tableaux"/>
            </w:pPr>
            <w:r>
              <w:t>appelée de manière cyclique</w:t>
            </w:r>
          </w:p>
        </w:tc>
      </w:tr>
    </w:tbl>
    <w:p w14:paraId="2758EC1E" w14:textId="5B77ED89" w:rsidR="002C61B1" w:rsidRDefault="002C61B1">
      <w:pPr>
        <w:spacing w:before="0" w:after="160"/>
        <w:jc w:val="left"/>
      </w:pPr>
      <w:r>
        <w:br w:type="page"/>
      </w:r>
    </w:p>
    <w:p w14:paraId="22E083C0" w14:textId="3E1BAAA0" w:rsidR="00A179B0" w:rsidRDefault="00380D2A" w:rsidP="00380D2A">
      <w:pPr>
        <w:pStyle w:val="Titre2"/>
      </w:pPr>
      <w:r>
        <w:lastRenderedPageBreak/>
        <w:t>Librairie : BZR</w:t>
      </w:r>
    </w:p>
    <w:p w14:paraId="785E47CE" w14:textId="3E18A52A" w:rsidR="00C43509" w:rsidRDefault="00C43509" w:rsidP="00A179B0">
      <w:pPr>
        <w:pStyle w:val="Image-centree"/>
      </w:pPr>
      <w:r>
        <w:rPr>
          <w:lang w:val="fr-CH" w:eastAsia="fr-CH"/>
        </w:rPr>
        <w:drawing>
          <wp:inline distT="0" distB="0" distL="0" distR="0" wp14:anchorId="52850EAE" wp14:editId="5590FB8E">
            <wp:extent cx="3402084" cy="2636874"/>
            <wp:effectExtent l="19050" t="19050" r="27305" b="11430"/>
            <wp:docPr id="17" name="Image 17" descr="C:\Users\migsantos\AppData\Local\Microsoft\Windows\INetCache\Content.MSO\F30C66B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santos\AppData\Local\Microsoft\Windows\INetCache\Content.MSO\F30C66B0.tmp"/>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420327" cy="2651014"/>
                    </a:xfrm>
                    <a:prstGeom prst="rect">
                      <a:avLst/>
                    </a:prstGeom>
                    <a:noFill/>
                    <a:ln w="12700">
                      <a:solidFill>
                        <a:schemeClr val="tx1"/>
                      </a:solidFill>
                    </a:ln>
                  </pic:spPr>
                </pic:pic>
              </a:graphicData>
            </a:graphic>
          </wp:inline>
        </w:drawing>
      </w:r>
      <w:bookmarkStart w:id="122" w:name="_GoBack"/>
      <w:bookmarkEnd w:id="122"/>
    </w:p>
    <w:p w14:paraId="1B42A484" w14:textId="77777777" w:rsidR="00A179B0" w:rsidRDefault="00A179B0">
      <w:pPr>
        <w:spacing w:before="0" w:after="160"/>
        <w:jc w:val="left"/>
      </w:pPr>
    </w:p>
    <w:tbl>
      <w:tblPr>
        <w:tblStyle w:val="Grilledutableau"/>
        <w:tblW w:w="7937" w:type="dxa"/>
        <w:jc w:val="center"/>
        <w:tblLook w:val="04A0" w:firstRow="1" w:lastRow="0" w:firstColumn="1" w:lastColumn="0" w:noHBand="0" w:noVBand="1"/>
      </w:tblPr>
      <w:tblGrid>
        <w:gridCol w:w="2268"/>
        <w:gridCol w:w="5669"/>
      </w:tblGrid>
      <w:tr w:rsidR="00A179B0" w14:paraId="5502C828" w14:textId="77777777" w:rsidTr="00A179B0">
        <w:trPr>
          <w:trHeight w:val="397"/>
          <w:jc w:val="center"/>
        </w:trPr>
        <w:tc>
          <w:tcPr>
            <w:tcW w:w="7937" w:type="dxa"/>
            <w:gridSpan w:val="2"/>
            <w:shd w:val="clear" w:color="auto" w:fill="BDD6EE" w:themeFill="accent1" w:themeFillTint="66"/>
            <w:vAlign w:val="center"/>
          </w:tcPr>
          <w:p w14:paraId="469B75CB" w14:textId="21E74257" w:rsidR="00A179B0" w:rsidRDefault="00A179B0" w:rsidP="0087084F">
            <w:pPr>
              <w:pStyle w:val="texte-Tableaux"/>
            </w:pPr>
            <w:proofErr w:type="spellStart"/>
            <w:r>
              <w:t>bzr.c</w:t>
            </w:r>
            <w:proofErr w:type="spellEnd"/>
            <w:r>
              <w:t xml:space="preserve"> / </w:t>
            </w:r>
            <w:proofErr w:type="spellStart"/>
            <w:r>
              <w:t>bzr.h</w:t>
            </w:r>
            <w:proofErr w:type="spellEnd"/>
          </w:p>
        </w:tc>
      </w:tr>
      <w:tr w:rsidR="00A179B0" w14:paraId="2665A6D7" w14:textId="77777777" w:rsidTr="00A179B0">
        <w:trPr>
          <w:trHeight w:val="340"/>
          <w:jc w:val="center"/>
        </w:trPr>
        <w:tc>
          <w:tcPr>
            <w:tcW w:w="2268" w:type="dxa"/>
            <w:shd w:val="clear" w:color="auto" w:fill="D9D9D9" w:themeFill="background1" w:themeFillShade="D9"/>
            <w:vAlign w:val="center"/>
          </w:tcPr>
          <w:p w14:paraId="58EFF865" w14:textId="229450A2" w:rsidR="00A179B0" w:rsidRDefault="00A179B0" w:rsidP="00A179B0">
            <w:pPr>
              <w:pStyle w:val="texte-Tableaux"/>
            </w:pPr>
            <w:r>
              <w:t>Définitions</w:t>
            </w:r>
          </w:p>
        </w:tc>
        <w:tc>
          <w:tcPr>
            <w:tcW w:w="5669" w:type="dxa"/>
            <w:shd w:val="clear" w:color="auto" w:fill="D9D9D9" w:themeFill="background1" w:themeFillShade="D9"/>
            <w:vAlign w:val="center"/>
          </w:tcPr>
          <w:p w14:paraId="0919307B" w14:textId="2EE6198A" w:rsidR="00A179B0" w:rsidRDefault="00A179B0" w:rsidP="00A179B0">
            <w:pPr>
              <w:pStyle w:val="texte-Tableaux"/>
            </w:pPr>
            <w:r>
              <w:t>Description</w:t>
            </w:r>
          </w:p>
        </w:tc>
      </w:tr>
      <w:tr w:rsidR="00C43509" w14:paraId="3A7D3C20" w14:textId="77777777" w:rsidTr="00A179B0">
        <w:trPr>
          <w:trHeight w:val="283"/>
          <w:jc w:val="center"/>
        </w:trPr>
        <w:tc>
          <w:tcPr>
            <w:tcW w:w="2268" w:type="dxa"/>
            <w:shd w:val="clear" w:color="auto" w:fill="auto"/>
            <w:vAlign w:val="center"/>
          </w:tcPr>
          <w:p w14:paraId="1D106E27" w14:textId="23C623F9" w:rsidR="00C43509" w:rsidRDefault="00C43509" w:rsidP="00A179B0">
            <w:pPr>
              <w:pStyle w:val="texte-Tableaux"/>
            </w:pPr>
            <w:r>
              <w:t>BZR_TMR_ID</w:t>
            </w:r>
          </w:p>
        </w:tc>
        <w:tc>
          <w:tcPr>
            <w:tcW w:w="5669" w:type="dxa"/>
            <w:shd w:val="clear" w:color="auto" w:fill="auto"/>
            <w:vAlign w:val="center"/>
          </w:tcPr>
          <w:p w14:paraId="1A5E9B6C" w14:textId="608A2251" w:rsidR="00C43509" w:rsidRDefault="00C43509" w:rsidP="00C43509">
            <w:pPr>
              <w:pStyle w:val="texte-Tableaux"/>
            </w:pPr>
            <w:r>
              <w:t xml:space="preserve">ID du </w:t>
            </w:r>
            <w:proofErr w:type="spellStart"/>
            <w:r>
              <w:t>timer</w:t>
            </w:r>
            <w:proofErr w:type="spellEnd"/>
            <w:r>
              <w:t xml:space="preserve"> utilisé par le </w:t>
            </w:r>
            <w:proofErr w:type="spellStart"/>
            <w:r>
              <w:t>buzzer</w:t>
            </w:r>
            <w:proofErr w:type="spellEnd"/>
          </w:p>
        </w:tc>
      </w:tr>
      <w:tr w:rsidR="00C43509" w14:paraId="3CABC43E" w14:textId="77777777" w:rsidTr="00A179B0">
        <w:trPr>
          <w:trHeight w:val="283"/>
          <w:jc w:val="center"/>
        </w:trPr>
        <w:tc>
          <w:tcPr>
            <w:tcW w:w="2268" w:type="dxa"/>
            <w:shd w:val="clear" w:color="auto" w:fill="auto"/>
            <w:vAlign w:val="center"/>
          </w:tcPr>
          <w:p w14:paraId="4F5D0C13" w14:textId="0516635E" w:rsidR="00C43509" w:rsidRDefault="00C43509" w:rsidP="00A179B0">
            <w:pPr>
              <w:pStyle w:val="texte-Tableaux"/>
            </w:pPr>
            <w:r>
              <w:t>BZR_OC_ID</w:t>
            </w:r>
          </w:p>
        </w:tc>
        <w:tc>
          <w:tcPr>
            <w:tcW w:w="5669" w:type="dxa"/>
            <w:shd w:val="clear" w:color="auto" w:fill="auto"/>
            <w:vAlign w:val="center"/>
          </w:tcPr>
          <w:p w14:paraId="3FA51F3A" w14:textId="6A2FA2E1" w:rsidR="00C43509" w:rsidRDefault="00C43509" w:rsidP="00C43509">
            <w:pPr>
              <w:pStyle w:val="texte-Tableaux"/>
            </w:pPr>
            <w:r>
              <w:t xml:space="preserve">Sortie PWM utilisé par le </w:t>
            </w:r>
            <w:proofErr w:type="spellStart"/>
            <w:r>
              <w:t>buzzer</w:t>
            </w:r>
            <w:proofErr w:type="spellEnd"/>
          </w:p>
        </w:tc>
      </w:tr>
      <w:tr w:rsidR="00C43509" w14:paraId="52151230" w14:textId="77777777" w:rsidTr="00A179B0">
        <w:trPr>
          <w:trHeight w:val="283"/>
          <w:jc w:val="center"/>
        </w:trPr>
        <w:tc>
          <w:tcPr>
            <w:tcW w:w="2268" w:type="dxa"/>
            <w:shd w:val="clear" w:color="auto" w:fill="auto"/>
            <w:vAlign w:val="center"/>
          </w:tcPr>
          <w:p w14:paraId="7DA07C94" w14:textId="45A43CEF" w:rsidR="00C43509" w:rsidRDefault="00C43509" w:rsidP="00A179B0">
            <w:pPr>
              <w:pStyle w:val="texte-Tableaux"/>
            </w:pPr>
            <w:r>
              <w:t>BZR_VOLUME</w:t>
            </w:r>
          </w:p>
        </w:tc>
        <w:tc>
          <w:tcPr>
            <w:tcW w:w="5669" w:type="dxa"/>
            <w:shd w:val="clear" w:color="auto" w:fill="auto"/>
            <w:vAlign w:val="center"/>
          </w:tcPr>
          <w:p w14:paraId="10D83926" w14:textId="3D84FFFB" w:rsidR="00C43509" w:rsidRDefault="00C43509" w:rsidP="00C43509">
            <w:pPr>
              <w:pStyle w:val="texte-Tableaux"/>
            </w:pPr>
            <w:r>
              <w:t xml:space="preserve">Permet de réduire le rapport cyclique et volume du </w:t>
            </w:r>
            <w:proofErr w:type="spellStart"/>
            <w:r>
              <w:t>buzzer</w:t>
            </w:r>
            <w:proofErr w:type="spellEnd"/>
          </w:p>
        </w:tc>
      </w:tr>
      <w:tr w:rsidR="00A179B0" w14:paraId="22DDABF0" w14:textId="77777777" w:rsidTr="00A179B0">
        <w:trPr>
          <w:trHeight w:val="283"/>
          <w:jc w:val="center"/>
        </w:trPr>
        <w:tc>
          <w:tcPr>
            <w:tcW w:w="2268" w:type="dxa"/>
            <w:shd w:val="clear" w:color="auto" w:fill="auto"/>
            <w:vAlign w:val="center"/>
          </w:tcPr>
          <w:p w14:paraId="3F83FB20" w14:textId="14DA253A" w:rsidR="00A179B0" w:rsidRDefault="00C43509" w:rsidP="00A179B0">
            <w:pPr>
              <w:pStyle w:val="texte-Tableaux"/>
            </w:pPr>
            <w:r>
              <w:t>NOTE_***</w:t>
            </w:r>
          </w:p>
        </w:tc>
        <w:tc>
          <w:tcPr>
            <w:tcW w:w="5669" w:type="dxa"/>
            <w:shd w:val="clear" w:color="auto" w:fill="auto"/>
            <w:vAlign w:val="center"/>
          </w:tcPr>
          <w:p w14:paraId="4545D3DD" w14:textId="3823A7CE" w:rsidR="00A179B0" w:rsidRDefault="00C43509" w:rsidP="00C43509">
            <w:pPr>
              <w:pStyle w:val="texte-Tableaux"/>
            </w:pPr>
            <w:r>
              <w:t>Définitions de la fréquence de chaque note en Hz</w:t>
            </w:r>
          </w:p>
        </w:tc>
      </w:tr>
      <w:tr w:rsidR="00A179B0" w14:paraId="2544E0CA" w14:textId="77777777" w:rsidTr="00A179B0">
        <w:trPr>
          <w:trHeight w:val="340"/>
          <w:jc w:val="center"/>
        </w:trPr>
        <w:tc>
          <w:tcPr>
            <w:tcW w:w="2268" w:type="dxa"/>
            <w:shd w:val="clear" w:color="auto" w:fill="D9D9D9" w:themeFill="background1" w:themeFillShade="D9"/>
            <w:vAlign w:val="center"/>
          </w:tcPr>
          <w:p w14:paraId="66C59772" w14:textId="77777777" w:rsidR="00A179B0" w:rsidRDefault="00A179B0" w:rsidP="00A179B0">
            <w:pPr>
              <w:pStyle w:val="texte-Tableaux"/>
            </w:pPr>
            <w:r>
              <w:t>Types</w:t>
            </w:r>
          </w:p>
        </w:tc>
        <w:tc>
          <w:tcPr>
            <w:tcW w:w="5669" w:type="dxa"/>
            <w:shd w:val="clear" w:color="auto" w:fill="D9D9D9" w:themeFill="background1" w:themeFillShade="D9"/>
            <w:vAlign w:val="center"/>
          </w:tcPr>
          <w:p w14:paraId="454FE65A" w14:textId="77777777" w:rsidR="00A179B0" w:rsidRDefault="00A179B0" w:rsidP="00A179B0">
            <w:pPr>
              <w:pStyle w:val="texte-Tableaux"/>
            </w:pPr>
            <w:r>
              <w:t>Description</w:t>
            </w:r>
          </w:p>
        </w:tc>
      </w:tr>
      <w:tr w:rsidR="00A179B0" w14:paraId="07141024" w14:textId="77777777" w:rsidTr="00A179B0">
        <w:trPr>
          <w:trHeight w:val="510"/>
          <w:jc w:val="center"/>
        </w:trPr>
        <w:tc>
          <w:tcPr>
            <w:tcW w:w="2268" w:type="dxa"/>
            <w:shd w:val="clear" w:color="auto" w:fill="auto"/>
            <w:vAlign w:val="center"/>
          </w:tcPr>
          <w:p w14:paraId="5E7073E8" w14:textId="0C54888B" w:rsidR="00A179B0" w:rsidRDefault="00A179B0" w:rsidP="00A179B0">
            <w:pPr>
              <w:pStyle w:val="texte-Tableaux"/>
            </w:pPr>
            <w:r w:rsidRPr="007B477C">
              <w:t>E_BZR_SEQ</w:t>
            </w:r>
          </w:p>
        </w:tc>
        <w:tc>
          <w:tcPr>
            <w:tcW w:w="5669" w:type="dxa"/>
            <w:shd w:val="clear" w:color="auto" w:fill="auto"/>
            <w:vAlign w:val="center"/>
          </w:tcPr>
          <w:p w14:paraId="7E11820F" w14:textId="77777777" w:rsidR="00A179B0" w:rsidRDefault="00A179B0" w:rsidP="00A179B0">
            <w:pPr>
              <w:pStyle w:val="texte-Tableaux"/>
            </w:pPr>
            <w:r>
              <w:t>Enumération des séquences à jouer.</w:t>
            </w:r>
          </w:p>
          <w:p w14:paraId="1B1B72E9" w14:textId="65CDC7F2" w:rsidR="00A179B0" w:rsidRDefault="00A179B0" w:rsidP="00A179B0">
            <w:pPr>
              <w:pStyle w:val="texte-Tableaux"/>
            </w:pPr>
            <w:r>
              <w:t>Permet d’appeler les séquences en dehors du fichier.</w:t>
            </w:r>
          </w:p>
        </w:tc>
      </w:tr>
      <w:tr w:rsidR="00A179B0" w14:paraId="265C21E7" w14:textId="77777777" w:rsidTr="00A179B0">
        <w:trPr>
          <w:trHeight w:val="283"/>
          <w:jc w:val="center"/>
        </w:trPr>
        <w:tc>
          <w:tcPr>
            <w:tcW w:w="2268" w:type="dxa"/>
            <w:shd w:val="clear" w:color="auto" w:fill="auto"/>
            <w:vAlign w:val="center"/>
          </w:tcPr>
          <w:p w14:paraId="27BBF119" w14:textId="6F5A26F4" w:rsidR="00A179B0" w:rsidRDefault="00A179B0" w:rsidP="00A179B0">
            <w:pPr>
              <w:pStyle w:val="texte-Tableaux"/>
            </w:pPr>
            <w:r w:rsidRPr="007B477C">
              <w:t>S_BZR_SEQ</w:t>
            </w:r>
          </w:p>
        </w:tc>
        <w:tc>
          <w:tcPr>
            <w:tcW w:w="5669" w:type="dxa"/>
            <w:shd w:val="clear" w:color="auto" w:fill="auto"/>
            <w:vAlign w:val="center"/>
          </w:tcPr>
          <w:p w14:paraId="701D1283" w14:textId="2AC24495" w:rsidR="00A179B0" w:rsidRDefault="00A179B0" w:rsidP="00A179B0">
            <w:pPr>
              <w:pStyle w:val="texte-Tableaux"/>
            </w:pPr>
            <w:r>
              <w:t>Structure décrivant les informations d’une séquence à jouer.</w:t>
            </w:r>
          </w:p>
        </w:tc>
      </w:tr>
      <w:tr w:rsidR="00A179B0" w14:paraId="6F6EBDB0" w14:textId="77777777" w:rsidTr="00A179B0">
        <w:trPr>
          <w:trHeight w:val="340"/>
          <w:jc w:val="center"/>
        </w:trPr>
        <w:tc>
          <w:tcPr>
            <w:tcW w:w="2268" w:type="dxa"/>
            <w:shd w:val="clear" w:color="auto" w:fill="D9D9D9" w:themeFill="background1" w:themeFillShade="D9"/>
            <w:vAlign w:val="center"/>
          </w:tcPr>
          <w:p w14:paraId="378D6D91" w14:textId="77777777" w:rsidR="00A179B0" w:rsidRDefault="00A179B0" w:rsidP="00A179B0">
            <w:pPr>
              <w:pStyle w:val="texte-Tableaux"/>
            </w:pPr>
            <w:r>
              <w:t>Variables</w:t>
            </w:r>
          </w:p>
        </w:tc>
        <w:tc>
          <w:tcPr>
            <w:tcW w:w="5669" w:type="dxa"/>
            <w:shd w:val="clear" w:color="auto" w:fill="D9D9D9" w:themeFill="background1" w:themeFillShade="D9"/>
            <w:vAlign w:val="center"/>
          </w:tcPr>
          <w:p w14:paraId="47B11490" w14:textId="77777777" w:rsidR="00A179B0" w:rsidRDefault="00A179B0" w:rsidP="00A179B0">
            <w:pPr>
              <w:pStyle w:val="texte-Tableaux"/>
            </w:pPr>
            <w:r>
              <w:t>Description</w:t>
            </w:r>
          </w:p>
        </w:tc>
      </w:tr>
      <w:tr w:rsidR="00A179B0" w14:paraId="24926D97" w14:textId="77777777" w:rsidTr="00A179B0">
        <w:trPr>
          <w:trHeight w:val="283"/>
          <w:jc w:val="center"/>
        </w:trPr>
        <w:tc>
          <w:tcPr>
            <w:tcW w:w="2268" w:type="dxa"/>
            <w:shd w:val="clear" w:color="auto" w:fill="auto"/>
            <w:vAlign w:val="center"/>
          </w:tcPr>
          <w:p w14:paraId="066FFFED" w14:textId="119B35F9" w:rsidR="00A179B0" w:rsidRDefault="00C43509" w:rsidP="00A179B0">
            <w:pPr>
              <w:pStyle w:val="texte-Tableaux"/>
            </w:pPr>
            <w:r>
              <w:t>BZR_SEQUENCE_*</w:t>
            </w:r>
          </w:p>
        </w:tc>
        <w:tc>
          <w:tcPr>
            <w:tcW w:w="5669" w:type="dxa"/>
            <w:shd w:val="clear" w:color="auto" w:fill="auto"/>
            <w:vAlign w:val="center"/>
          </w:tcPr>
          <w:p w14:paraId="11B9EBA9" w14:textId="120758F9" w:rsidR="00A179B0" w:rsidRDefault="00C43509" w:rsidP="00C43509">
            <w:pPr>
              <w:pStyle w:val="texte-Tableaux"/>
            </w:pPr>
            <w:r w:rsidRPr="00C43509">
              <w:t>Chaque séquence</w:t>
            </w:r>
            <w:r>
              <w:t xml:space="preserve"> (musique)</w:t>
            </w:r>
            <w:r w:rsidRPr="00C43509">
              <w:t xml:space="preserve"> est représentée dans un tableau où la note et la durée de la note sont indiquées en alternance.</w:t>
            </w:r>
          </w:p>
        </w:tc>
      </w:tr>
      <w:tr w:rsidR="00C43509" w14:paraId="171750AF" w14:textId="77777777" w:rsidTr="00A179B0">
        <w:trPr>
          <w:trHeight w:val="283"/>
          <w:jc w:val="center"/>
        </w:trPr>
        <w:tc>
          <w:tcPr>
            <w:tcW w:w="2268" w:type="dxa"/>
            <w:shd w:val="clear" w:color="auto" w:fill="auto"/>
            <w:vAlign w:val="center"/>
          </w:tcPr>
          <w:p w14:paraId="4CB4E51B" w14:textId="40446ACB" w:rsidR="00C43509" w:rsidRDefault="00C43509" w:rsidP="00A179B0">
            <w:pPr>
              <w:pStyle w:val="texte-Tableaux"/>
            </w:pPr>
            <w:r>
              <w:t>BZR_SEQUENCES</w:t>
            </w:r>
          </w:p>
        </w:tc>
        <w:tc>
          <w:tcPr>
            <w:tcW w:w="5669" w:type="dxa"/>
            <w:shd w:val="clear" w:color="auto" w:fill="auto"/>
            <w:vAlign w:val="center"/>
          </w:tcPr>
          <w:p w14:paraId="52C628C8" w14:textId="343B2D8D" w:rsidR="00C43509" w:rsidRPr="00C43509" w:rsidRDefault="00C43509" w:rsidP="003049DF">
            <w:pPr>
              <w:pStyle w:val="texte-Tableaux"/>
            </w:pPr>
            <w:r>
              <w:t xml:space="preserve">Tableau contenant les structures de chaque séquence, avec </w:t>
            </w:r>
            <w:r w:rsidR="003049DF">
              <w:t xml:space="preserve">sa taille, </w:t>
            </w:r>
            <w:r>
              <w:t xml:space="preserve">son tempo </w:t>
            </w:r>
            <w:r w:rsidR="003049DF">
              <w:t>et le pointeur de la séquence correspondante</w:t>
            </w:r>
            <w:r>
              <w:t>.</w:t>
            </w:r>
          </w:p>
        </w:tc>
      </w:tr>
      <w:tr w:rsidR="00A179B0" w14:paraId="2B20B5D8" w14:textId="77777777" w:rsidTr="00A179B0">
        <w:trPr>
          <w:trHeight w:val="340"/>
          <w:jc w:val="center"/>
        </w:trPr>
        <w:tc>
          <w:tcPr>
            <w:tcW w:w="2268" w:type="dxa"/>
            <w:shd w:val="clear" w:color="auto" w:fill="D9D9D9" w:themeFill="background1" w:themeFillShade="D9"/>
            <w:vAlign w:val="center"/>
          </w:tcPr>
          <w:p w14:paraId="2083005E" w14:textId="77777777" w:rsidR="00A179B0" w:rsidRDefault="00A179B0" w:rsidP="00A179B0">
            <w:pPr>
              <w:pStyle w:val="texte-Tableaux"/>
            </w:pPr>
            <w:r>
              <w:t>Fonction</w:t>
            </w:r>
          </w:p>
        </w:tc>
        <w:tc>
          <w:tcPr>
            <w:tcW w:w="5669" w:type="dxa"/>
            <w:shd w:val="clear" w:color="auto" w:fill="D9D9D9" w:themeFill="background1" w:themeFillShade="D9"/>
            <w:vAlign w:val="center"/>
          </w:tcPr>
          <w:p w14:paraId="5CB1C6B3" w14:textId="77777777" w:rsidR="00A179B0" w:rsidRDefault="00A179B0" w:rsidP="00A179B0">
            <w:pPr>
              <w:pStyle w:val="texte-Tableaux"/>
            </w:pPr>
            <w:r>
              <w:t>Description</w:t>
            </w:r>
          </w:p>
        </w:tc>
      </w:tr>
      <w:tr w:rsidR="00A179B0" w14:paraId="6130ECC7" w14:textId="77777777" w:rsidTr="00A179B0">
        <w:trPr>
          <w:trHeight w:val="510"/>
          <w:jc w:val="center"/>
        </w:trPr>
        <w:tc>
          <w:tcPr>
            <w:tcW w:w="2268" w:type="dxa"/>
            <w:vAlign w:val="center"/>
          </w:tcPr>
          <w:p w14:paraId="20ECD9C4" w14:textId="528358DC" w:rsidR="00A179B0" w:rsidRDefault="00A179B0" w:rsidP="00A179B0">
            <w:pPr>
              <w:pStyle w:val="texte-Tableaux"/>
            </w:pPr>
            <w:proofErr w:type="spellStart"/>
            <w:r w:rsidRPr="00E51E5C">
              <w:t>BZR_PlaySequence</w:t>
            </w:r>
            <w:proofErr w:type="spellEnd"/>
          </w:p>
        </w:tc>
        <w:tc>
          <w:tcPr>
            <w:tcW w:w="5669" w:type="dxa"/>
            <w:vAlign w:val="center"/>
          </w:tcPr>
          <w:p w14:paraId="3490659C" w14:textId="77777777" w:rsidR="00A179B0" w:rsidRDefault="00A179B0" w:rsidP="00A179B0">
            <w:pPr>
              <w:pStyle w:val="texte-Tableaux"/>
            </w:pPr>
            <w:r>
              <w:t>Permet de lancer une séquence musicale,</w:t>
            </w:r>
          </w:p>
          <w:p w14:paraId="57187AEE" w14:textId="2296F28E" w:rsidR="00A179B0" w:rsidRDefault="00A179B0" w:rsidP="00A179B0">
            <w:pPr>
              <w:pStyle w:val="texte-Tableaux"/>
            </w:pPr>
            <w:r>
              <w:t>gérée ensuite par la machine d’état</w:t>
            </w:r>
          </w:p>
        </w:tc>
      </w:tr>
      <w:tr w:rsidR="00A179B0" w14:paraId="0C08A143" w14:textId="77777777" w:rsidTr="00A179B0">
        <w:trPr>
          <w:trHeight w:val="510"/>
          <w:jc w:val="center"/>
        </w:trPr>
        <w:tc>
          <w:tcPr>
            <w:tcW w:w="2268" w:type="dxa"/>
            <w:vAlign w:val="center"/>
          </w:tcPr>
          <w:p w14:paraId="2CF872D9" w14:textId="2DCB0F74" w:rsidR="00A179B0" w:rsidRDefault="00A179B0" w:rsidP="00A179B0">
            <w:pPr>
              <w:pStyle w:val="texte-Tableaux"/>
            </w:pPr>
            <w:proofErr w:type="spellStart"/>
            <w:r w:rsidRPr="00E51E5C">
              <w:t>BZR_SetFrequency</w:t>
            </w:r>
            <w:proofErr w:type="spellEnd"/>
          </w:p>
        </w:tc>
        <w:tc>
          <w:tcPr>
            <w:tcW w:w="5669" w:type="dxa"/>
            <w:vAlign w:val="center"/>
          </w:tcPr>
          <w:p w14:paraId="7F3B5E54" w14:textId="77777777" w:rsidR="00A179B0" w:rsidRDefault="00A179B0" w:rsidP="00A179B0">
            <w:pPr>
              <w:pStyle w:val="texte-Tableaux"/>
            </w:pPr>
            <w:r>
              <w:t>Permet de fixer la fréquence du signal de sortie.</w:t>
            </w:r>
          </w:p>
          <w:p w14:paraId="7E728FEE" w14:textId="239EC27D" w:rsidR="00A179B0" w:rsidRDefault="00A179B0" w:rsidP="00A179B0">
            <w:pPr>
              <w:pStyle w:val="texte-Tableaux"/>
            </w:pPr>
            <w:r>
              <w:t>Utilisation locale uniquement.</w:t>
            </w:r>
          </w:p>
        </w:tc>
      </w:tr>
      <w:tr w:rsidR="00A179B0" w14:paraId="37CA0121" w14:textId="77777777" w:rsidTr="00A179B0">
        <w:trPr>
          <w:trHeight w:val="510"/>
          <w:jc w:val="center"/>
        </w:trPr>
        <w:tc>
          <w:tcPr>
            <w:tcW w:w="2268" w:type="dxa"/>
            <w:vAlign w:val="center"/>
          </w:tcPr>
          <w:p w14:paraId="2C911505" w14:textId="1C98068F" w:rsidR="00A179B0" w:rsidRDefault="00A179B0" w:rsidP="00A179B0">
            <w:pPr>
              <w:pStyle w:val="texte-Tableaux"/>
            </w:pPr>
            <w:proofErr w:type="spellStart"/>
            <w:r w:rsidRPr="00E51E5C">
              <w:t>BZR_SetCounter</w:t>
            </w:r>
            <w:proofErr w:type="spellEnd"/>
          </w:p>
        </w:tc>
        <w:tc>
          <w:tcPr>
            <w:tcW w:w="5669" w:type="dxa"/>
            <w:vAlign w:val="center"/>
          </w:tcPr>
          <w:p w14:paraId="0F406AED" w14:textId="77777777" w:rsidR="00A179B0" w:rsidRDefault="00A179B0" w:rsidP="00A179B0">
            <w:pPr>
              <w:pStyle w:val="texte-Tableaux"/>
            </w:pPr>
            <w:r>
              <w:t>Permet de fixer la durée pendant laquelle sera activée la sortie.</w:t>
            </w:r>
          </w:p>
          <w:p w14:paraId="54E03123" w14:textId="3552CACF" w:rsidR="00A179B0" w:rsidRDefault="00A179B0" w:rsidP="00A179B0">
            <w:pPr>
              <w:pStyle w:val="texte-Tableaux"/>
            </w:pPr>
            <w:r>
              <w:t>Utilisation locale uniquement.</w:t>
            </w:r>
          </w:p>
        </w:tc>
      </w:tr>
    </w:tbl>
    <w:p w14:paraId="17E65D79" w14:textId="413E1054" w:rsidR="002C61B1" w:rsidRDefault="002C61B1" w:rsidP="00E51E5C"/>
    <w:p w14:paraId="05052DB4" w14:textId="6D9FE8E7" w:rsidR="00170C6A" w:rsidRDefault="00170C6A">
      <w:pPr>
        <w:spacing w:before="0" w:after="160"/>
        <w:jc w:val="left"/>
      </w:pPr>
      <w:r>
        <w:br w:type="page"/>
      </w:r>
    </w:p>
    <w:p w14:paraId="776012D8" w14:textId="72C83CCF" w:rsidR="00380D2A" w:rsidRDefault="00380D2A" w:rsidP="00E51E5C">
      <w:r>
        <w:lastRenderedPageBreak/>
        <w:t>Librairie : ESP</w:t>
      </w:r>
    </w:p>
    <w:p w14:paraId="45D31A61" w14:textId="4799EE84" w:rsidR="00170C6A" w:rsidRDefault="00C43509" w:rsidP="00E51E5C">
      <w:r w:rsidRPr="00C43509">
        <w:rPr>
          <w:noProof/>
          <w:lang w:eastAsia="fr-CH"/>
        </w:rPr>
        <w:drawing>
          <wp:inline distT="0" distB="0" distL="0" distR="0" wp14:anchorId="21F01010" wp14:editId="1B66B5BD">
            <wp:extent cx="5760000" cy="2857207"/>
            <wp:effectExtent l="19050" t="19050" r="12700" b="19685"/>
            <wp:docPr id="26" name="Image 26" descr="C:\microchip\harmony\v2_06\apps\2312_BadgePlace\doc\firmware\ESP_StateMach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microchip\harmony\v2_06\apps\2312_BadgePlace\doc\firmware\ESP_StateMachine.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60000" cy="2857207"/>
                    </a:xfrm>
                    <a:prstGeom prst="rect">
                      <a:avLst/>
                    </a:prstGeom>
                    <a:noFill/>
                    <a:ln w="12700">
                      <a:solidFill>
                        <a:schemeClr val="tx1"/>
                      </a:solidFill>
                    </a:ln>
                  </pic:spPr>
                </pic:pic>
              </a:graphicData>
            </a:graphic>
          </wp:inline>
        </w:drawing>
      </w:r>
    </w:p>
    <w:p w14:paraId="4B391038" w14:textId="77777777" w:rsidR="00380D2A" w:rsidRDefault="00380D2A" w:rsidP="00E51E5C"/>
    <w:tbl>
      <w:tblPr>
        <w:tblStyle w:val="Grilledutableau"/>
        <w:tblW w:w="7937" w:type="dxa"/>
        <w:jc w:val="center"/>
        <w:tblLook w:val="04A0" w:firstRow="1" w:lastRow="0" w:firstColumn="1" w:lastColumn="0" w:noHBand="0" w:noVBand="1"/>
      </w:tblPr>
      <w:tblGrid>
        <w:gridCol w:w="2268"/>
        <w:gridCol w:w="5669"/>
      </w:tblGrid>
      <w:tr w:rsidR="00380D2A" w14:paraId="45FDCA54" w14:textId="77777777" w:rsidTr="0087084F">
        <w:trPr>
          <w:trHeight w:val="397"/>
          <w:jc w:val="center"/>
        </w:trPr>
        <w:tc>
          <w:tcPr>
            <w:tcW w:w="7937" w:type="dxa"/>
            <w:gridSpan w:val="2"/>
            <w:shd w:val="clear" w:color="auto" w:fill="BDD6EE" w:themeFill="accent1" w:themeFillTint="66"/>
            <w:vAlign w:val="center"/>
          </w:tcPr>
          <w:p w14:paraId="48FDA708" w14:textId="35E9DE9C" w:rsidR="00380D2A" w:rsidRDefault="00380D2A" w:rsidP="0087084F">
            <w:pPr>
              <w:pStyle w:val="texte-Tableaux"/>
            </w:pPr>
            <w:proofErr w:type="spellStart"/>
            <w:r>
              <w:t>esp</w:t>
            </w:r>
            <w:r>
              <w:t>.c</w:t>
            </w:r>
            <w:proofErr w:type="spellEnd"/>
            <w:r>
              <w:t xml:space="preserve"> /</w:t>
            </w:r>
            <w:r>
              <w:t xml:space="preserve"> </w:t>
            </w:r>
            <w:proofErr w:type="spellStart"/>
            <w:r>
              <w:t>esp</w:t>
            </w:r>
            <w:r>
              <w:t>.h</w:t>
            </w:r>
            <w:proofErr w:type="spellEnd"/>
          </w:p>
        </w:tc>
      </w:tr>
      <w:tr w:rsidR="00380D2A" w14:paraId="0409BC9F" w14:textId="77777777" w:rsidTr="0087084F">
        <w:trPr>
          <w:trHeight w:val="340"/>
          <w:jc w:val="center"/>
        </w:trPr>
        <w:tc>
          <w:tcPr>
            <w:tcW w:w="2268" w:type="dxa"/>
            <w:shd w:val="clear" w:color="auto" w:fill="D9D9D9" w:themeFill="background1" w:themeFillShade="D9"/>
            <w:vAlign w:val="center"/>
          </w:tcPr>
          <w:p w14:paraId="3447CBFD" w14:textId="77777777" w:rsidR="00380D2A" w:rsidRDefault="00380D2A" w:rsidP="0087084F">
            <w:pPr>
              <w:pStyle w:val="texte-Tableaux"/>
            </w:pPr>
            <w:r>
              <w:t>Définitions</w:t>
            </w:r>
          </w:p>
        </w:tc>
        <w:tc>
          <w:tcPr>
            <w:tcW w:w="5669" w:type="dxa"/>
            <w:shd w:val="clear" w:color="auto" w:fill="D9D9D9" w:themeFill="background1" w:themeFillShade="D9"/>
            <w:vAlign w:val="center"/>
          </w:tcPr>
          <w:p w14:paraId="416969B9" w14:textId="77777777" w:rsidR="00380D2A" w:rsidRDefault="00380D2A" w:rsidP="0087084F">
            <w:pPr>
              <w:pStyle w:val="texte-Tableaux"/>
            </w:pPr>
            <w:r>
              <w:t>Description</w:t>
            </w:r>
          </w:p>
        </w:tc>
      </w:tr>
      <w:tr w:rsidR="00380D2A" w14:paraId="0D3A5035" w14:textId="77777777" w:rsidTr="0087084F">
        <w:trPr>
          <w:trHeight w:val="283"/>
          <w:jc w:val="center"/>
        </w:trPr>
        <w:tc>
          <w:tcPr>
            <w:tcW w:w="2268" w:type="dxa"/>
            <w:shd w:val="clear" w:color="auto" w:fill="auto"/>
            <w:vAlign w:val="center"/>
          </w:tcPr>
          <w:p w14:paraId="0495CE25" w14:textId="5EA0D480" w:rsidR="00380D2A" w:rsidRDefault="00380D2A" w:rsidP="0087084F">
            <w:pPr>
              <w:pStyle w:val="texte-Tableaux"/>
            </w:pPr>
            <w:r>
              <w:t>ESP_USART</w:t>
            </w:r>
            <w:r>
              <w:t>_ID</w:t>
            </w:r>
          </w:p>
        </w:tc>
        <w:tc>
          <w:tcPr>
            <w:tcW w:w="5669" w:type="dxa"/>
            <w:shd w:val="clear" w:color="auto" w:fill="auto"/>
            <w:vAlign w:val="center"/>
          </w:tcPr>
          <w:p w14:paraId="021225A1" w14:textId="49BEBFF8" w:rsidR="00380D2A" w:rsidRDefault="00380D2A" w:rsidP="00380D2A">
            <w:pPr>
              <w:pStyle w:val="texte-Tableaux"/>
            </w:pPr>
            <w:r>
              <w:t>ID</w:t>
            </w:r>
            <w:r>
              <w:t xml:space="preserve"> de l’USART utilisé par l’ESP32</w:t>
            </w:r>
          </w:p>
        </w:tc>
      </w:tr>
      <w:tr w:rsidR="00380D2A" w14:paraId="57692E27" w14:textId="77777777" w:rsidTr="0087084F">
        <w:trPr>
          <w:trHeight w:val="283"/>
          <w:jc w:val="center"/>
        </w:trPr>
        <w:tc>
          <w:tcPr>
            <w:tcW w:w="2268" w:type="dxa"/>
            <w:shd w:val="clear" w:color="auto" w:fill="auto"/>
            <w:vAlign w:val="center"/>
          </w:tcPr>
          <w:p w14:paraId="07EA69AE" w14:textId="78286864" w:rsidR="00380D2A" w:rsidRDefault="00380D2A" w:rsidP="0087084F">
            <w:pPr>
              <w:pStyle w:val="texte-Tableaux"/>
            </w:pPr>
            <w:r>
              <w:t>ESP_INT_SOURCE_*</w:t>
            </w:r>
          </w:p>
        </w:tc>
        <w:tc>
          <w:tcPr>
            <w:tcW w:w="5669" w:type="dxa"/>
            <w:shd w:val="clear" w:color="auto" w:fill="auto"/>
            <w:vAlign w:val="center"/>
          </w:tcPr>
          <w:p w14:paraId="46E4ED1C" w14:textId="7AAFE2E4" w:rsidR="00380D2A" w:rsidRDefault="00380D2A" w:rsidP="00380D2A">
            <w:pPr>
              <w:pStyle w:val="texte-Tableaux"/>
            </w:pPr>
            <w:r>
              <w:t>Sources d’interruptions de l’USART utilisé par l’ESP32</w:t>
            </w:r>
          </w:p>
        </w:tc>
      </w:tr>
      <w:tr w:rsidR="00380D2A" w14:paraId="7BEFA729" w14:textId="77777777" w:rsidTr="00380D2A">
        <w:trPr>
          <w:trHeight w:val="510"/>
          <w:jc w:val="center"/>
        </w:trPr>
        <w:tc>
          <w:tcPr>
            <w:tcW w:w="2268" w:type="dxa"/>
            <w:shd w:val="clear" w:color="auto" w:fill="auto"/>
            <w:vAlign w:val="center"/>
          </w:tcPr>
          <w:p w14:paraId="1123B602" w14:textId="359BB348" w:rsidR="00380D2A" w:rsidRDefault="00380D2A" w:rsidP="0087084F">
            <w:pPr>
              <w:pStyle w:val="texte-Tableaux"/>
            </w:pPr>
            <w:r>
              <w:t>AT_CMD_*</w:t>
            </w:r>
          </w:p>
        </w:tc>
        <w:tc>
          <w:tcPr>
            <w:tcW w:w="5669" w:type="dxa"/>
            <w:shd w:val="clear" w:color="auto" w:fill="auto"/>
            <w:vAlign w:val="center"/>
          </w:tcPr>
          <w:p w14:paraId="51828508" w14:textId="77777777" w:rsidR="00380D2A" w:rsidRDefault="00380D2A" w:rsidP="0087084F">
            <w:pPr>
              <w:pStyle w:val="texte-Tableaux"/>
            </w:pPr>
            <w:r>
              <w:t>Les commandes AT utilisées sont définis sous forme</w:t>
            </w:r>
          </w:p>
          <w:p w14:paraId="220A3067" w14:textId="419D7AF3" w:rsidR="00380D2A" w:rsidRDefault="00380D2A" w:rsidP="0087084F">
            <w:pPr>
              <w:pStyle w:val="texte-Tableaux"/>
            </w:pPr>
            <w:r>
              <w:t>de chaine de caractères</w:t>
            </w:r>
          </w:p>
        </w:tc>
      </w:tr>
      <w:tr w:rsidR="00380D2A" w14:paraId="44DFEFD8" w14:textId="77777777" w:rsidTr="0087084F">
        <w:trPr>
          <w:trHeight w:val="340"/>
          <w:jc w:val="center"/>
        </w:trPr>
        <w:tc>
          <w:tcPr>
            <w:tcW w:w="2268" w:type="dxa"/>
            <w:shd w:val="clear" w:color="auto" w:fill="D9D9D9" w:themeFill="background1" w:themeFillShade="D9"/>
            <w:vAlign w:val="center"/>
          </w:tcPr>
          <w:p w14:paraId="7D5BEB23" w14:textId="77777777" w:rsidR="00380D2A" w:rsidRDefault="00380D2A" w:rsidP="0087084F">
            <w:pPr>
              <w:pStyle w:val="texte-Tableaux"/>
            </w:pPr>
            <w:r>
              <w:t>Types</w:t>
            </w:r>
          </w:p>
        </w:tc>
        <w:tc>
          <w:tcPr>
            <w:tcW w:w="5669" w:type="dxa"/>
            <w:shd w:val="clear" w:color="auto" w:fill="D9D9D9" w:themeFill="background1" w:themeFillShade="D9"/>
            <w:vAlign w:val="center"/>
          </w:tcPr>
          <w:p w14:paraId="4A589F31" w14:textId="77777777" w:rsidR="00380D2A" w:rsidRDefault="00380D2A" w:rsidP="0087084F">
            <w:pPr>
              <w:pStyle w:val="texte-Tableaux"/>
            </w:pPr>
            <w:r>
              <w:t>Description</w:t>
            </w:r>
          </w:p>
        </w:tc>
      </w:tr>
      <w:tr w:rsidR="00380D2A" w14:paraId="14E32CFA" w14:textId="77777777" w:rsidTr="00380D2A">
        <w:trPr>
          <w:trHeight w:val="283"/>
          <w:jc w:val="center"/>
        </w:trPr>
        <w:tc>
          <w:tcPr>
            <w:tcW w:w="2268" w:type="dxa"/>
            <w:shd w:val="clear" w:color="auto" w:fill="auto"/>
            <w:vAlign w:val="center"/>
          </w:tcPr>
          <w:p w14:paraId="5E011186" w14:textId="04BF15FB" w:rsidR="00380D2A" w:rsidRDefault="00380D2A" w:rsidP="0087084F">
            <w:pPr>
              <w:pStyle w:val="texte-Tableaux"/>
            </w:pPr>
            <w:r>
              <w:t>S_AT_PACKET</w:t>
            </w:r>
          </w:p>
        </w:tc>
        <w:tc>
          <w:tcPr>
            <w:tcW w:w="5669" w:type="dxa"/>
            <w:shd w:val="clear" w:color="auto" w:fill="auto"/>
            <w:vAlign w:val="center"/>
          </w:tcPr>
          <w:p w14:paraId="25C515D4" w14:textId="257C9336" w:rsidR="00380D2A" w:rsidRDefault="00380D2A" w:rsidP="0087084F">
            <w:pPr>
              <w:pStyle w:val="texte-Tableaux"/>
            </w:pPr>
            <w:r>
              <w:t>Structure décrivant les différentes parties d’une commande AT</w:t>
            </w:r>
          </w:p>
        </w:tc>
      </w:tr>
      <w:tr w:rsidR="00380D2A" w14:paraId="08AFD562" w14:textId="77777777" w:rsidTr="0087084F">
        <w:trPr>
          <w:trHeight w:val="340"/>
          <w:jc w:val="center"/>
        </w:trPr>
        <w:tc>
          <w:tcPr>
            <w:tcW w:w="2268" w:type="dxa"/>
            <w:shd w:val="clear" w:color="auto" w:fill="D9D9D9" w:themeFill="background1" w:themeFillShade="D9"/>
            <w:vAlign w:val="center"/>
          </w:tcPr>
          <w:p w14:paraId="36799C38" w14:textId="77777777" w:rsidR="00380D2A" w:rsidRDefault="00380D2A" w:rsidP="0087084F">
            <w:pPr>
              <w:pStyle w:val="texte-Tableaux"/>
            </w:pPr>
            <w:r>
              <w:t>Fonction</w:t>
            </w:r>
          </w:p>
        </w:tc>
        <w:tc>
          <w:tcPr>
            <w:tcW w:w="5669" w:type="dxa"/>
            <w:shd w:val="clear" w:color="auto" w:fill="D9D9D9" w:themeFill="background1" w:themeFillShade="D9"/>
            <w:vAlign w:val="center"/>
          </w:tcPr>
          <w:p w14:paraId="726ADD11" w14:textId="77777777" w:rsidR="00380D2A" w:rsidRDefault="00380D2A" w:rsidP="0087084F">
            <w:pPr>
              <w:pStyle w:val="texte-Tableaux"/>
            </w:pPr>
            <w:r>
              <w:t>Description</w:t>
            </w:r>
          </w:p>
        </w:tc>
      </w:tr>
      <w:tr w:rsidR="00380D2A" w14:paraId="6EA7DA17" w14:textId="77777777" w:rsidTr="0087084F">
        <w:trPr>
          <w:trHeight w:val="510"/>
          <w:jc w:val="center"/>
        </w:trPr>
        <w:tc>
          <w:tcPr>
            <w:tcW w:w="2268" w:type="dxa"/>
            <w:vAlign w:val="center"/>
          </w:tcPr>
          <w:p w14:paraId="5C99BBFC" w14:textId="4CE74F21" w:rsidR="00380D2A" w:rsidRDefault="00380D2A" w:rsidP="0087084F">
            <w:pPr>
              <w:pStyle w:val="texte-Tableaux"/>
            </w:pPr>
            <w:proofErr w:type="spellStart"/>
            <w:r>
              <w:t>ESP_SendCommand</w:t>
            </w:r>
            <w:proofErr w:type="spellEnd"/>
          </w:p>
        </w:tc>
        <w:tc>
          <w:tcPr>
            <w:tcW w:w="5669" w:type="dxa"/>
            <w:vAlign w:val="center"/>
          </w:tcPr>
          <w:p w14:paraId="39899863" w14:textId="7C265AF9" w:rsidR="00380D2A" w:rsidRDefault="00380D2A" w:rsidP="00380D2A">
            <w:pPr>
              <w:pStyle w:val="texte-Tableaux"/>
            </w:pPr>
            <w:r>
              <w:t>Permet à l’application principale d’envoyer une comme AT en utilisant les définitions, géré par la machine d’état</w:t>
            </w:r>
          </w:p>
        </w:tc>
      </w:tr>
      <w:tr w:rsidR="00380D2A" w14:paraId="67B8E53D" w14:textId="77777777" w:rsidTr="0087084F">
        <w:trPr>
          <w:trHeight w:val="510"/>
          <w:jc w:val="center"/>
        </w:trPr>
        <w:tc>
          <w:tcPr>
            <w:tcW w:w="2268" w:type="dxa"/>
            <w:vAlign w:val="center"/>
          </w:tcPr>
          <w:p w14:paraId="3866932D" w14:textId="12CDC2D3" w:rsidR="00380D2A" w:rsidRDefault="00380D2A" w:rsidP="0087084F">
            <w:pPr>
              <w:pStyle w:val="texte-Tableaux"/>
            </w:pPr>
          </w:p>
        </w:tc>
        <w:tc>
          <w:tcPr>
            <w:tcW w:w="5669" w:type="dxa"/>
            <w:vAlign w:val="center"/>
          </w:tcPr>
          <w:p w14:paraId="07CD3D64" w14:textId="717E3BEC" w:rsidR="00380D2A" w:rsidRDefault="00380D2A" w:rsidP="0087084F">
            <w:pPr>
              <w:pStyle w:val="texte-Tableaux"/>
            </w:pPr>
          </w:p>
        </w:tc>
      </w:tr>
    </w:tbl>
    <w:p w14:paraId="578FE292" w14:textId="77777777" w:rsidR="00380D2A" w:rsidRDefault="00380D2A" w:rsidP="00E51E5C"/>
    <w:p w14:paraId="1C9EF655" w14:textId="77777777" w:rsidR="00B25B7F" w:rsidRDefault="00B25B7F">
      <w:pPr>
        <w:spacing w:before="0" w:after="160"/>
        <w:jc w:val="left"/>
      </w:pPr>
      <w:r>
        <w:br w:type="page"/>
      </w:r>
    </w:p>
    <w:p w14:paraId="085DF078" w14:textId="77777777" w:rsidR="00E51E5C" w:rsidRPr="00E51E5C" w:rsidRDefault="00E51E5C" w:rsidP="00E51E5C"/>
    <w:p w14:paraId="6FF3D4E4" w14:textId="77777777" w:rsidR="00E51E5C" w:rsidRDefault="00E51E5C" w:rsidP="008E40AF">
      <w:pPr>
        <w:pStyle w:val="Titre2"/>
      </w:pPr>
    </w:p>
    <w:p w14:paraId="08DCEDFA" w14:textId="4F544BFC" w:rsidR="00B2719D" w:rsidRDefault="00C00549" w:rsidP="008E40AF">
      <w:pPr>
        <w:pStyle w:val="Titre2"/>
      </w:pPr>
      <w:r>
        <w:t xml:space="preserve">Configuration </w:t>
      </w:r>
      <w:proofErr w:type="spellStart"/>
      <w:r>
        <w:t>Harmony</w:t>
      </w:r>
      <w:proofErr w:type="spellEnd"/>
    </w:p>
    <w:p w14:paraId="519AD0AD" w14:textId="77777777" w:rsidR="00B2719D" w:rsidRDefault="00B2719D" w:rsidP="00B2719D">
      <w:pPr>
        <w:pStyle w:val="Titre2"/>
        <w:numPr>
          <w:ilvl w:val="0"/>
          <w:numId w:val="0"/>
        </w:numPr>
        <w:ind w:left="170"/>
      </w:pPr>
    </w:p>
    <w:p w14:paraId="76CC2900" w14:textId="1EA240C0" w:rsidR="00663E5E" w:rsidRPr="00663E5E" w:rsidRDefault="00663E5E" w:rsidP="008E40AF">
      <w:pPr>
        <w:pStyle w:val="Titre2"/>
      </w:pPr>
      <w:r>
        <w:t>Driver de LED / TLC5973</w:t>
      </w:r>
    </w:p>
    <w:p w14:paraId="1FC0C919" w14:textId="016128A0" w:rsidR="00C00549" w:rsidRPr="00C00549" w:rsidRDefault="00B2719D" w:rsidP="00C00549">
      <w:r w:rsidRPr="00B2719D">
        <w:rPr>
          <w:noProof/>
          <w:lang w:eastAsia="fr-CH"/>
        </w:rPr>
        <w:drawing>
          <wp:inline distT="0" distB="0" distL="0" distR="0" wp14:anchorId="076036CE" wp14:editId="0FEB995C">
            <wp:extent cx="5760000" cy="634921"/>
            <wp:effectExtent l="19050" t="19050" r="12700" b="13335"/>
            <wp:docPr id="24394978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949780" name=""/>
                    <pic:cNvPicPr/>
                  </pic:nvPicPr>
                  <pic:blipFill>
                    <a:blip r:embed="rId76"/>
                    <a:stretch>
                      <a:fillRect/>
                    </a:stretch>
                  </pic:blipFill>
                  <pic:spPr>
                    <a:xfrm>
                      <a:off x="0" y="0"/>
                      <a:ext cx="5760000" cy="634921"/>
                    </a:xfrm>
                    <a:prstGeom prst="rect">
                      <a:avLst/>
                    </a:prstGeom>
                    <a:ln w="12700">
                      <a:solidFill>
                        <a:schemeClr val="tx1"/>
                      </a:solidFill>
                    </a:ln>
                  </pic:spPr>
                </pic:pic>
              </a:graphicData>
            </a:graphic>
          </wp:inline>
        </w:drawing>
      </w:r>
    </w:p>
    <w:p w14:paraId="73E31A65" w14:textId="6A7891E5" w:rsidR="00C00549" w:rsidRDefault="00C00549">
      <w:pPr>
        <w:spacing w:before="0" w:after="160"/>
        <w:jc w:val="left"/>
      </w:pPr>
      <w:r>
        <w:br w:type="page"/>
      </w:r>
    </w:p>
    <w:p w14:paraId="230BF93E" w14:textId="0E7C1C6A" w:rsidR="00FD6220" w:rsidRPr="00FD6220" w:rsidRDefault="00FD6220" w:rsidP="00FD6220">
      <w:pPr>
        <w:pStyle w:val="Titre1"/>
      </w:pPr>
      <w:r>
        <w:lastRenderedPageBreak/>
        <w:t>Software</w:t>
      </w:r>
    </w:p>
    <w:p w14:paraId="28DC111E" w14:textId="77777777" w:rsidR="00055E28" w:rsidRPr="00055E28" w:rsidRDefault="00055E28" w:rsidP="00055E28"/>
    <w:p w14:paraId="1B713D83" w14:textId="625180FC" w:rsidR="00282B24" w:rsidRDefault="00282B24" w:rsidP="00036971">
      <w:r w:rsidRPr="00537868">
        <w:br w:type="page"/>
      </w:r>
    </w:p>
    <w:p w14:paraId="602920AE" w14:textId="6F8149F3" w:rsidR="004C4000" w:rsidRDefault="004C4000" w:rsidP="004C4000">
      <w:pPr>
        <w:pStyle w:val="Titre1"/>
      </w:pPr>
      <w:bookmarkStart w:id="123" w:name="_Toc146463615"/>
      <w:r>
        <w:lastRenderedPageBreak/>
        <w:t>Mise en service</w:t>
      </w:r>
      <w:bookmarkEnd w:id="123"/>
    </w:p>
    <w:p w14:paraId="0013DEDC" w14:textId="155956B8" w:rsidR="004C4000" w:rsidRDefault="004C4000">
      <w:pPr>
        <w:spacing w:before="0" w:after="160"/>
        <w:jc w:val="left"/>
      </w:pPr>
      <w:r>
        <w:br w:type="page"/>
      </w:r>
    </w:p>
    <w:p w14:paraId="570E12E3" w14:textId="46391B60" w:rsidR="00F61F5C" w:rsidRDefault="00F61F5C" w:rsidP="00F61F5C">
      <w:pPr>
        <w:pStyle w:val="Titre1"/>
      </w:pPr>
      <w:bookmarkStart w:id="124" w:name="_Toc146463616"/>
      <w:r>
        <w:lastRenderedPageBreak/>
        <w:t>Etat d’avancement</w:t>
      </w:r>
    </w:p>
    <w:p w14:paraId="3A0FDDC6" w14:textId="1ECDC512" w:rsidR="00F61F5C" w:rsidRDefault="00F61F5C">
      <w:pPr>
        <w:spacing w:before="0" w:after="160"/>
        <w:jc w:val="left"/>
        <w:rPr>
          <w:rFonts w:ascii="Gentium Basic" w:eastAsiaTheme="majorEastAsia" w:hAnsi="Gentium Basic" w:cstheme="majorBidi"/>
          <w:b/>
          <w:sz w:val="36"/>
          <w:szCs w:val="32"/>
        </w:rPr>
      </w:pPr>
      <w:r>
        <w:br w:type="page"/>
      </w:r>
    </w:p>
    <w:p w14:paraId="7FFEDA14" w14:textId="1F667E81" w:rsidR="008760E4" w:rsidRDefault="008760E4" w:rsidP="00D97689">
      <w:pPr>
        <w:pStyle w:val="Titre1"/>
      </w:pPr>
      <w:r w:rsidRPr="00537868">
        <w:lastRenderedPageBreak/>
        <w:t>Conclusion</w:t>
      </w:r>
      <w:bookmarkEnd w:id="124"/>
    </w:p>
    <w:p w14:paraId="64064545" w14:textId="77777777" w:rsidR="004C4000" w:rsidRDefault="004C4000" w:rsidP="004C4000"/>
    <w:p w14:paraId="20DDF651" w14:textId="77777777" w:rsidR="004C4000" w:rsidRDefault="004C4000" w:rsidP="004C4000"/>
    <w:p w14:paraId="5A366F94" w14:textId="77777777" w:rsidR="004C4000" w:rsidRDefault="004C4000" w:rsidP="004C4000"/>
    <w:p w14:paraId="03635246" w14:textId="77777777" w:rsidR="004C4000" w:rsidRDefault="004C4000" w:rsidP="004C4000"/>
    <w:p w14:paraId="0C69FD2A" w14:textId="77777777" w:rsidR="004C4000" w:rsidRDefault="004C4000" w:rsidP="004C4000"/>
    <w:p w14:paraId="083F00E2" w14:textId="77777777" w:rsidR="004C4000" w:rsidRDefault="004C4000" w:rsidP="004C4000"/>
    <w:p w14:paraId="5F3EC121" w14:textId="77777777" w:rsidR="004C4000" w:rsidRDefault="004C4000" w:rsidP="004C4000"/>
    <w:p w14:paraId="319052CA" w14:textId="77777777" w:rsidR="004C4000" w:rsidRDefault="004C4000" w:rsidP="004C4000"/>
    <w:p w14:paraId="0DE0362C" w14:textId="31D2FA32" w:rsidR="004C4000" w:rsidRDefault="004C4000" w:rsidP="004C4000">
      <w:r>
        <w:t xml:space="preserve">Lausanne, le </w:t>
      </w:r>
      <w:r>
        <w:fldChar w:fldCharType="begin"/>
      </w:r>
      <w:r>
        <w:instrText xml:space="preserve"> CREATEDATE  \@ "d MMMM yyyy"  \* MERGEFORMAT </w:instrText>
      </w:r>
      <w:r>
        <w:fldChar w:fldCharType="separate"/>
      </w:r>
      <w:r w:rsidR="000E744C">
        <w:rPr>
          <w:noProof/>
        </w:rPr>
        <w:t>4 septembre 2023</w:t>
      </w:r>
      <w:r>
        <w:fldChar w:fldCharType="end"/>
      </w:r>
    </w:p>
    <w:p w14:paraId="24A22668" w14:textId="77777777" w:rsidR="004C4000" w:rsidRDefault="004C4000" w:rsidP="004C4000"/>
    <w:p w14:paraId="7EFD9DB1" w14:textId="77777777" w:rsidR="004C4000" w:rsidRDefault="004C4000" w:rsidP="004C4000"/>
    <w:p w14:paraId="35935823" w14:textId="7F30ECE8" w:rsidR="004C4000" w:rsidRPr="004C4000" w:rsidRDefault="004C4000" w:rsidP="004C4000">
      <w:r>
        <w:t>Miguel Santos</w:t>
      </w:r>
    </w:p>
    <w:p w14:paraId="1EB9673C" w14:textId="49BA2184" w:rsidR="00282B24" w:rsidRPr="00537868" w:rsidRDefault="00282B24" w:rsidP="00036971">
      <w:r w:rsidRPr="00537868">
        <w:br w:type="page"/>
      </w:r>
    </w:p>
    <w:p w14:paraId="6F011F1C" w14:textId="7D5A0764" w:rsidR="008760E4" w:rsidRPr="00537868" w:rsidRDefault="008760E4" w:rsidP="00D97689">
      <w:pPr>
        <w:pStyle w:val="Titre1"/>
      </w:pPr>
      <w:bookmarkStart w:id="125" w:name="_Toc146463617"/>
      <w:r w:rsidRPr="00537868">
        <w:lastRenderedPageBreak/>
        <w:t>Bibliographie</w:t>
      </w:r>
      <w:bookmarkEnd w:id="125"/>
    </w:p>
    <w:p w14:paraId="305C4EFC" w14:textId="77777777" w:rsidR="00AF3DC0" w:rsidRPr="00AF3DC0" w:rsidRDefault="00741082" w:rsidP="00AF3DC0">
      <w:pPr>
        <w:pStyle w:val="Bibliographie"/>
      </w:pPr>
      <w:r w:rsidRPr="00537868">
        <w:fldChar w:fldCharType="begin"/>
      </w:r>
      <w:r w:rsidR="000E744C">
        <w:instrText xml:space="preserve"> ADDIN ZOTERO_BIBL {"uncited":[],"omitted":[],"custom":[]} CSL_BIBLIOGRAPHY </w:instrText>
      </w:r>
      <w:r w:rsidRPr="00537868">
        <w:fldChar w:fldCharType="separate"/>
      </w:r>
      <w:r w:rsidR="00AF3DC0" w:rsidRPr="00AF3DC0">
        <w:t>[1]</w:t>
      </w:r>
      <w:r w:rsidR="00AF3DC0" w:rsidRPr="00AF3DC0">
        <w:tab/>
        <w:t>« DD11-IEC-C14.pdf ». Consulté le: 24 septembre 2023. [En ligne]. Disponible sur: https://www.schurter.com/en/datasheet/typ_DD11.pdf</w:t>
      </w:r>
    </w:p>
    <w:p w14:paraId="604EE2FA" w14:textId="77777777" w:rsidR="00AF3DC0" w:rsidRPr="00AF3DC0" w:rsidRDefault="00AF3DC0" w:rsidP="00AF3DC0">
      <w:pPr>
        <w:pStyle w:val="Bibliographie"/>
      </w:pPr>
      <w:r w:rsidRPr="00AF3DC0">
        <w:t>[2]</w:t>
      </w:r>
      <w:r w:rsidRPr="00AF3DC0">
        <w:tab/>
        <w:t>« WE-6914017000xxB.pdf ». Consulté le: 24 septembre 2023. [En ligne]. Disponible sur: https://www.we-online.com/components/products/datasheet/691401700002B.pdf</w:t>
      </w:r>
    </w:p>
    <w:p w14:paraId="4D666AF5" w14:textId="77777777" w:rsidR="00AF3DC0" w:rsidRPr="00AF3DC0" w:rsidRDefault="00AF3DC0" w:rsidP="00AF3DC0">
      <w:pPr>
        <w:pStyle w:val="Bibliographie"/>
      </w:pPr>
      <w:r w:rsidRPr="00AF3DC0">
        <w:t>[3]</w:t>
      </w:r>
      <w:r w:rsidRPr="00AF3DC0">
        <w:tab/>
        <w:t>« RAC05-K.pdf ». Consulté le: 24 septembre 2023. [En ligne]. Disponible sur: https://g.recomcdn.com/media/Datasheet/pdf/.f7S7vjMX/.t5ca32a5e916099fe1de3/Datasheet-130/RAC05-K.pdf</w:t>
      </w:r>
    </w:p>
    <w:p w14:paraId="6D22268C" w14:textId="77777777" w:rsidR="00AF3DC0" w:rsidRPr="00AF3DC0" w:rsidRDefault="00AF3DC0" w:rsidP="00AF3DC0">
      <w:pPr>
        <w:pStyle w:val="Bibliographie"/>
      </w:pPr>
      <w:r w:rsidRPr="00AF3DC0">
        <w:t>[4]</w:t>
      </w:r>
      <w:r w:rsidRPr="00AF3DC0">
        <w:tab/>
        <w:t>« ADW1203HLW | Panasonic ». https://www3.panasonic.biz/ac/ae/search_num/index.jsp?c=detail&amp;part_no=ADW1203HLW&amp;large_g_cd=1&amp;medium_g_cd=11&amp;small_g_cd=112&amp;series_cd=2154 (consulté le 24 septembre 2023).</w:t>
      </w:r>
    </w:p>
    <w:p w14:paraId="522DB821" w14:textId="77777777" w:rsidR="00AF3DC0" w:rsidRPr="00AF3DC0" w:rsidRDefault="00AF3DC0" w:rsidP="00AF3DC0">
      <w:pPr>
        <w:pStyle w:val="Bibliographie"/>
      </w:pPr>
      <w:r w:rsidRPr="00AF3DC0">
        <w:t>[5]</w:t>
      </w:r>
      <w:r w:rsidRPr="00AF3DC0">
        <w:tab/>
        <w:t>« PIC32MX5XX6XX7XX_Family_Datasheet.pdf ». Consulté le: 24 septembre 2023. [En ligne]. Disponible sur: https://ww1.microchip.com/downloads/aemDocuments/documents/MCU32/ProductDocuments/DataSheets/PIC32MX5XX6XX7XX_Family%29Datasheet_DS60001156K.pdf</w:t>
      </w:r>
    </w:p>
    <w:p w14:paraId="3EFD99CA" w14:textId="77777777" w:rsidR="00AF3DC0" w:rsidRPr="00AF3DC0" w:rsidRDefault="00AF3DC0" w:rsidP="00AF3DC0">
      <w:pPr>
        <w:pStyle w:val="Bibliographie"/>
      </w:pPr>
      <w:r w:rsidRPr="00AF3DC0">
        <w:t>[6]</w:t>
      </w:r>
      <w:r w:rsidRPr="00AF3DC0">
        <w:tab/>
        <w:t>« WE-QUARTZ-830020423.pdf ». Consulté le: 24 septembre 2023. [En ligne]. Disponible sur: https://www.we-online.com/components/products/datasheet/830020423.pdf</w:t>
      </w:r>
    </w:p>
    <w:p w14:paraId="22019F05" w14:textId="77777777" w:rsidR="00AF3DC0" w:rsidRPr="00AF3DC0" w:rsidRDefault="00AF3DC0" w:rsidP="00AF3DC0">
      <w:pPr>
        <w:pStyle w:val="Bibliographie"/>
      </w:pPr>
      <w:r w:rsidRPr="00AF3DC0">
        <w:t>[7]</w:t>
      </w:r>
      <w:r w:rsidRPr="00AF3DC0">
        <w:tab/>
        <w:t>« Ethernet Starter Kit II ». https://www.microchip.com/en-us/development-tool/dm320004-2 (consulté le 22 août 2023).</w:t>
      </w:r>
    </w:p>
    <w:p w14:paraId="333E44FB" w14:textId="77777777" w:rsidR="00AF3DC0" w:rsidRPr="00AF3DC0" w:rsidRDefault="00AF3DC0" w:rsidP="00AF3DC0">
      <w:pPr>
        <w:pStyle w:val="Bibliographie"/>
      </w:pPr>
      <w:r w:rsidRPr="00AF3DC0">
        <w:rPr>
          <w:lang w:val="en-US"/>
        </w:rPr>
        <w:t>[8]</w:t>
      </w:r>
      <w:r w:rsidRPr="00AF3DC0">
        <w:rPr>
          <w:lang w:val="en-US"/>
        </w:rPr>
        <w:tab/>
        <w:t xml:space="preserve">« SMSC-LAN8720-PHY-Daughter-Board.pdf ». </w:t>
      </w:r>
      <w:r w:rsidRPr="00AF3DC0">
        <w:t>Consulté le: 24 septembre 2023. [En ligne]. Disponible sur: https://ww1.microchip.com/downloads/en/DeviceDoc/50002211A.pdf</w:t>
      </w:r>
    </w:p>
    <w:p w14:paraId="76E91391" w14:textId="77777777" w:rsidR="00AF3DC0" w:rsidRPr="00AF3DC0" w:rsidRDefault="00AF3DC0" w:rsidP="00AF3DC0">
      <w:pPr>
        <w:pStyle w:val="Bibliographie"/>
      </w:pPr>
      <w:r w:rsidRPr="00AF3DC0">
        <w:t>[9]</w:t>
      </w:r>
      <w:r w:rsidRPr="00AF3DC0">
        <w:tab/>
        <w:t>« LAN8720A.pdf ». Consulté le: 24 septembre 2023. [En ligne]. Disponible sur: https://ww1.microchip.com/downloads/aemDocuments/documents/OTH/ProductDocuments/DataSheets/00002165B.pdf</w:t>
      </w:r>
    </w:p>
    <w:p w14:paraId="66A09F54" w14:textId="77777777" w:rsidR="00AF3DC0" w:rsidRPr="00AF3DC0" w:rsidRDefault="00AF3DC0" w:rsidP="00AF3DC0">
      <w:pPr>
        <w:pStyle w:val="Bibliographie"/>
      </w:pPr>
      <w:r w:rsidRPr="00AF3DC0">
        <w:t>[10]</w:t>
      </w:r>
      <w:r w:rsidRPr="00AF3DC0">
        <w:tab/>
        <w:t>« CRJ011-ML3-TH.pdf ». Consulté le: 24 septembre 2023. [En ligne]. Disponible sur: https://www.cuidevices.com/product/resource/crj011-ml3-th.pdf</w:t>
      </w:r>
    </w:p>
    <w:p w14:paraId="3B0D4AE2" w14:textId="77777777" w:rsidR="00AF3DC0" w:rsidRPr="00AF3DC0" w:rsidRDefault="00AF3DC0" w:rsidP="00AF3DC0">
      <w:pPr>
        <w:pStyle w:val="Bibliographie"/>
      </w:pPr>
      <w:r w:rsidRPr="00AF3DC0">
        <w:rPr>
          <w:lang w:val="en-US"/>
        </w:rPr>
        <w:t>[11]</w:t>
      </w:r>
      <w:r w:rsidRPr="00AF3DC0">
        <w:rPr>
          <w:lang w:val="en-US"/>
        </w:rPr>
        <w:tab/>
        <w:t xml:space="preserve">« esp-at-user-guide.pdf ». </w:t>
      </w:r>
      <w:r w:rsidRPr="00AF3DC0">
        <w:t>Consulté le: 23 septembre 2023. [En ligne]. Disponible sur: https://docs.espressif.com/_/downloads/esp-at/en/release-v2.1.0.0_esp32/pdf/</w:t>
      </w:r>
    </w:p>
    <w:p w14:paraId="07FE9320" w14:textId="77777777" w:rsidR="00AF3DC0" w:rsidRPr="00AF3DC0" w:rsidRDefault="00AF3DC0" w:rsidP="00AF3DC0">
      <w:pPr>
        <w:pStyle w:val="Bibliographie"/>
      </w:pPr>
      <w:r w:rsidRPr="00AF3DC0">
        <w:rPr>
          <w:lang w:val="en-US"/>
        </w:rPr>
        <w:t>[12]</w:t>
      </w:r>
      <w:r w:rsidRPr="00AF3DC0">
        <w:rPr>
          <w:lang w:val="en-US"/>
        </w:rPr>
        <w:tab/>
        <w:t xml:space="preserve">« esp32-c3-wroom-02_datasheet_en.pdf ». </w:t>
      </w:r>
      <w:r w:rsidRPr="00AF3DC0">
        <w:t>Consulté le: 23 septembre 2023. [En ligne]. Disponible sur: https://www.espressif.com/sites/default/files/documentation/esp32-c3-wroom-02_datasheet_en.pdf</w:t>
      </w:r>
    </w:p>
    <w:p w14:paraId="4C5EEFFE" w14:textId="77777777" w:rsidR="00AF3DC0" w:rsidRPr="00AF3DC0" w:rsidRDefault="00AF3DC0" w:rsidP="00AF3DC0">
      <w:pPr>
        <w:pStyle w:val="Bibliographie"/>
      </w:pPr>
      <w:r w:rsidRPr="00AF3DC0">
        <w:t>[13]</w:t>
      </w:r>
      <w:r w:rsidRPr="00AF3DC0">
        <w:tab/>
        <w:t xml:space="preserve">« MIFARE </w:t>
      </w:r>
      <w:proofErr w:type="spellStart"/>
      <w:r w:rsidRPr="00AF3DC0">
        <w:t>Classic</w:t>
      </w:r>
      <w:proofErr w:type="spellEnd"/>
      <w:r w:rsidRPr="00AF3DC0">
        <w:t xml:space="preserve"> EV1 ». https://www.nxp.com/products/rfid-nfc/mifare-hf/mifare-classic/mifare-classic-ev1-1k-4k:MF1S50YYX_V1 (consulté le 22 août 2023).</w:t>
      </w:r>
    </w:p>
    <w:p w14:paraId="7129B40B" w14:textId="77777777" w:rsidR="00AF3DC0" w:rsidRPr="00AF3DC0" w:rsidRDefault="00AF3DC0" w:rsidP="00AF3DC0">
      <w:pPr>
        <w:pStyle w:val="Bibliographie"/>
      </w:pPr>
      <w:r w:rsidRPr="00AF3DC0">
        <w:t>[14]</w:t>
      </w:r>
      <w:r w:rsidRPr="00AF3DC0">
        <w:tab/>
        <w:t xml:space="preserve">« RFID Click </w:t>
      </w:r>
      <w:proofErr w:type="spellStart"/>
      <w:r w:rsidRPr="00AF3DC0">
        <w:t>Board</w:t>
      </w:r>
      <w:proofErr w:type="spellEnd"/>
      <w:r w:rsidRPr="00AF3DC0">
        <w:t xml:space="preserve"> », </w:t>
      </w:r>
      <w:r w:rsidRPr="00AF3DC0">
        <w:rPr>
          <w:i/>
          <w:iCs/>
        </w:rPr>
        <w:t>MIKROE</w:t>
      </w:r>
      <w:r w:rsidRPr="00AF3DC0">
        <w:t>. http://www.mikroe.com/rfid-click (consulté le 23 septembre 2023).</w:t>
      </w:r>
    </w:p>
    <w:p w14:paraId="67ED02DA" w14:textId="77777777" w:rsidR="00AF3DC0" w:rsidRPr="00AF3DC0" w:rsidRDefault="00AF3DC0" w:rsidP="00AF3DC0">
      <w:pPr>
        <w:pStyle w:val="Bibliographie"/>
      </w:pPr>
      <w:r w:rsidRPr="008E40AF">
        <w:rPr>
          <w:lang w:val="de-CH"/>
        </w:rPr>
        <w:t>[15]</w:t>
      </w:r>
      <w:r w:rsidRPr="008E40AF">
        <w:rPr>
          <w:lang w:val="de-CH"/>
        </w:rPr>
        <w:tab/>
        <w:t xml:space="preserve">« UART-B1-User-manual.pdf ». </w:t>
      </w:r>
      <w:r w:rsidRPr="00AF3DC0">
        <w:t>Consulté le: 24 septembre 2023. [En ligne]. Disponible sur: https://eccel.co.uk/wp-content/downloads/UART-B1-User-manual.pdf</w:t>
      </w:r>
    </w:p>
    <w:p w14:paraId="0A9364F4" w14:textId="77777777" w:rsidR="00AF3DC0" w:rsidRPr="00AF3DC0" w:rsidRDefault="00AF3DC0" w:rsidP="00AF3DC0">
      <w:pPr>
        <w:pStyle w:val="Bibliographie"/>
      </w:pPr>
      <w:r w:rsidRPr="00AF3DC0">
        <w:t>[16]</w:t>
      </w:r>
      <w:r w:rsidRPr="00AF3DC0">
        <w:tab/>
        <w:t>« WE-RGB-150141M173100.pdf ». Consulté le: 24 septembre 2023. [En ligne]. Disponible sur: https://www.we-online.com/components/products/datasheet/150141M173100.pdf</w:t>
      </w:r>
    </w:p>
    <w:p w14:paraId="53948C80" w14:textId="77777777" w:rsidR="00AF3DC0" w:rsidRPr="00AF3DC0" w:rsidRDefault="00AF3DC0" w:rsidP="00AF3DC0">
      <w:pPr>
        <w:pStyle w:val="Bibliographie"/>
      </w:pPr>
      <w:r w:rsidRPr="00AF3DC0">
        <w:t>[17]</w:t>
      </w:r>
      <w:r w:rsidRPr="00AF3DC0">
        <w:tab/>
        <w:t>« TLC5973.pdf ». Consulté le: 24 septembre 2023. [En ligne]. Disponible sur: https://www.ti.com/lit/ds/symlink/tlc5973.pdf?HQS=dis-dk-null-digikeymode-dsf-pf-null-wwe&amp;ts=1695554399423&amp;ref_url=https%253A%252F%252Fwww.ti.com%252Fgeneral%252Fdocs%252Fsuppproductinfo.tsp%253FdistId%253D10%2526gotoUrl%253Dhttps%253A%252F%252Fwww.ti.com%252Flit%252Fgpn%252Ftlc5973</w:t>
      </w:r>
    </w:p>
    <w:p w14:paraId="04DEFC9F" w14:textId="77777777" w:rsidR="00AF3DC0" w:rsidRPr="00AF3DC0" w:rsidRDefault="00AF3DC0" w:rsidP="00AF3DC0">
      <w:pPr>
        <w:pStyle w:val="Bibliographie"/>
      </w:pPr>
      <w:r w:rsidRPr="00AF3DC0">
        <w:lastRenderedPageBreak/>
        <w:t>[18]</w:t>
      </w:r>
      <w:r w:rsidRPr="00AF3DC0">
        <w:tab/>
        <w:t>« CMT-0904-83T.pdf ». Consulté le: 24 septembre 2023. [En ligne]. Disponible sur: https://www.cuidevices.com/product/resource/cmt-0904-83t.pdf</w:t>
      </w:r>
    </w:p>
    <w:p w14:paraId="798E055F" w14:textId="77777777" w:rsidR="00AF3DC0" w:rsidRPr="00AF3DC0" w:rsidRDefault="00AF3DC0" w:rsidP="00AF3DC0">
      <w:pPr>
        <w:pStyle w:val="Bibliographie"/>
      </w:pPr>
      <w:r w:rsidRPr="00AF3DC0">
        <w:t>[19]</w:t>
      </w:r>
      <w:r w:rsidRPr="00AF3DC0">
        <w:tab/>
        <w:t xml:space="preserve">« Classification », </w:t>
      </w:r>
      <w:proofErr w:type="spellStart"/>
      <w:r w:rsidRPr="00AF3DC0">
        <w:rPr>
          <w:i/>
          <w:iCs/>
        </w:rPr>
        <w:t>Eurocircuits</w:t>
      </w:r>
      <w:proofErr w:type="spellEnd"/>
      <w:r w:rsidRPr="00AF3DC0">
        <w:t>. https://www.eurocircuits.com/pcb-design-guidelines/classification/ (consulté le 18 septembre 2023).</w:t>
      </w:r>
    </w:p>
    <w:p w14:paraId="587114C2" w14:textId="77777777" w:rsidR="00AF3DC0" w:rsidRPr="00AF3DC0" w:rsidRDefault="00AF3DC0" w:rsidP="00AF3DC0">
      <w:pPr>
        <w:pStyle w:val="Bibliographie"/>
      </w:pPr>
      <w:r w:rsidRPr="00AF3DC0">
        <w:t>[20]</w:t>
      </w:r>
      <w:r w:rsidRPr="00AF3DC0">
        <w:tab/>
        <w:t xml:space="preserve">« PCB Trace </w:t>
      </w:r>
      <w:proofErr w:type="spellStart"/>
      <w:r w:rsidRPr="00AF3DC0">
        <w:t>Width</w:t>
      </w:r>
      <w:proofErr w:type="spellEnd"/>
      <w:r w:rsidRPr="00AF3DC0">
        <w:t xml:space="preserve"> Conversion </w:t>
      </w:r>
      <w:proofErr w:type="spellStart"/>
      <w:r w:rsidRPr="00AF3DC0">
        <w:t>Calculator</w:t>
      </w:r>
      <w:proofErr w:type="spellEnd"/>
      <w:r w:rsidRPr="00AF3DC0">
        <w:t xml:space="preserve"> | </w:t>
      </w:r>
      <w:proofErr w:type="spellStart"/>
      <w:r w:rsidRPr="00AF3DC0">
        <w:t>DigiKey</w:t>
      </w:r>
      <w:proofErr w:type="spellEnd"/>
      <w:r w:rsidRPr="00AF3DC0">
        <w:t> ». https://www.digikey.hk/en/resources/conversion-calculators/conversion-calculator-pcb-trace-width (consulté le 18 septembre 2023).</w:t>
      </w:r>
    </w:p>
    <w:p w14:paraId="05362B13" w14:textId="77777777" w:rsidR="00AF3DC0" w:rsidRPr="00AF3DC0" w:rsidRDefault="00AF3DC0" w:rsidP="00AF3DC0">
      <w:pPr>
        <w:pStyle w:val="Bibliographie"/>
      </w:pPr>
      <w:r w:rsidRPr="00AF3DC0">
        <w:t>[21]</w:t>
      </w:r>
      <w:r w:rsidRPr="00AF3DC0">
        <w:tab/>
        <w:t xml:space="preserve">« Utilisation d’un calculateur d’espacement IPC-2221 pour la conception haute tension », </w:t>
      </w:r>
      <w:r w:rsidRPr="00AF3DC0">
        <w:rPr>
          <w:i/>
          <w:iCs/>
        </w:rPr>
        <w:t>Altium</w:t>
      </w:r>
      <w:r w:rsidRPr="00AF3DC0">
        <w:t>, 17 janvier 2020. https://resources.altium.com/fr/p/using-an-ipc-2221-calculator-for-high-voltage-design (consulté le 19 septembre 2023).</w:t>
      </w:r>
    </w:p>
    <w:p w14:paraId="0A1F2E27" w14:textId="77777777" w:rsidR="00AF3DC0" w:rsidRPr="00AF3DC0" w:rsidRDefault="00AF3DC0" w:rsidP="00AF3DC0">
      <w:pPr>
        <w:pStyle w:val="Bibliographie"/>
      </w:pPr>
      <w:r w:rsidRPr="00AF3DC0">
        <w:rPr>
          <w:lang w:val="en-US"/>
        </w:rPr>
        <w:t>[22]</w:t>
      </w:r>
      <w:r w:rsidRPr="00AF3DC0">
        <w:rPr>
          <w:lang w:val="en-US"/>
        </w:rPr>
        <w:tab/>
        <w:t xml:space="preserve">« esp32_hardware_design_guidelines_en.pdf ». </w:t>
      </w:r>
      <w:r w:rsidRPr="00AF3DC0">
        <w:t>Consulté le: 24 septembre 2023. [En ligne]. Disponible sur: https://www.espressif.com/sites/default/files/documentation/esp32_hardware_design_guidelines_en.pdf</w:t>
      </w:r>
    </w:p>
    <w:p w14:paraId="0313E713" w14:textId="7DE086FC" w:rsidR="00F22A9D" w:rsidRPr="00537868" w:rsidRDefault="00741082" w:rsidP="00036971">
      <w:r w:rsidRPr="00537868">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507"/>
      </w:tblGrid>
      <w:tr w:rsidR="00F22A9D" w:rsidRPr="00537868" w14:paraId="13314D99" w14:textId="77777777" w:rsidTr="00461D01">
        <w:tc>
          <w:tcPr>
            <w:tcW w:w="1555" w:type="dxa"/>
          </w:tcPr>
          <w:p w14:paraId="6F6AFD42" w14:textId="48986EA9" w:rsidR="00F22A9D" w:rsidRPr="00537868" w:rsidRDefault="00F22A9D" w:rsidP="00F22A9D">
            <w:pPr>
              <w:jc w:val="center"/>
              <w:rPr>
                <w:i/>
              </w:rPr>
            </w:pPr>
            <w:r w:rsidRPr="00537868">
              <w:rPr>
                <w:noProof/>
                <w:lang w:eastAsia="fr-CH"/>
              </w:rPr>
              <w:drawing>
                <wp:inline distT="0" distB="0" distL="0" distR="0" wp14:anchorId="02245C39" wp14:editId="736EFF3A">
                  <wp:extent cx="720000" cy="720000"/>
                  <wp:effectExtent l="0" t="0" r="4445" b="4445"/>
                  <wp:docPr id="15" name="Image 15" descr="https://upload.wikimedia.org/wikipedia/commons/thumb/0/04/ChatGPT_logo.svg/1200px-ChatGPT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upload.wikimedia.org/wikipedia/commons/thumb/0/04/ChatGPT_logo.svg/1200px-ChatGPT_logo.svg.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7507" w:type="dxa"/>
            <w:vAlign w:val="center"/>
          </w:tcPr>
          <w:p w14:paraId="7682CE4D" w14:textId="6C1263BA" w:rsidR="00F22A9D" w:rsidRPr="00537868" w:rsidRDefault="00F22A9D" w:rsidP="00F22A9D">
            <w:r w:rsidRPr="00537868">
              <w:rPr>
                <w:rStyle w:val="texte-avertissementCar"/>
              </w:rPr>
              <w:t>ChatGPT a été intégré dans ce rapport exclusivement pour la correction orthographique et la rédaction de reformulations. Toutes les informations contenues dans ce document, sauf indication contraire, sont de la responsabilité de l'auteur du rapport</w:t>
            </w:r>
            <w:r w:rsidRPr="00537868">
              <w:rPr>
                <w:i/>
              </w:rPr>
              <w:t>.</w:t>
            </w:r>
          </w:p>
        </w:tc>
      </w:tr>
      <w:tr w:rsidR="007536BF" w:rsidRPr="00537868" w14:paraId="13B50A94" w14:textId="77777777" w:rsidTr="00461D01">
        <w:tc>
          <w:tcPr>
            <w:tcW w:w="1555" w:type="dxa"/>
          </w:tcPr>
          <w:p w14:paraId="5C6217E4" w14:textId="4119868D" w:rsidR="007536BF" w:rsidRPr="00537868" w:rsidRDefault="007536BF" w:rsidP="00F22A9D">
            <w:pPr>
              <w:jc w:val="center"/>
              <w:rPr>
                <w:noProof/>
                <w:lang w:eastAsia="fr-CH"/>
              </w:rPr>
            </w:pPr>
            <w:r w:rsidRPr="00537868">
              <w:rPr>
                <w:noProof/>
                <w:lang w:eastAsia="fr-CH"/>
              </w:rPr>
              <w:drawing>
                <wp:inline distT="0" distB="0" distL="0" distR="0" wp14:anchorId="107E8AE4" wp14:editId="4DEF9BD9">
                  <wp:extent cx="720000" cy="716651"/>
                  <wp:effectExtent l="0" t="0" r="4445" b="7620"/>
                  <wp:docPr id="71080895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720000" cy="716651"/>
                          </a:xfrm>
                          <a:prstGeom prst="rect">
                            <a:avLst/>
                          </a:prstGeom>
                          <a:noFill/>
                          <a:ln>
                            <a:noFill/>
                          </a:ln>
                        </pic:spPr>
                      </pic:pic>
                    </a:graphicData>
                  </a:graphic>
                </wp:inline>
              </w:drawing>
            </w:r>
          </w:p>
        </w:tc>
        <w:tc>
          <w:tcPr>
            <w:tcW w:w="7507" w:type="dxa"/>
            <w:vAlign w:val="center"/>
          </w:tcPr>
          <w:p w14:paraId="1E1823A7" w14:textId="4C6BB623" w:rsidR="007536BF" w:rsidRPr="00537868" w:rsidRDefault="007536BF" w:rsidP="00F22A9D">
            <w:pPr>
              <w:rPr>
                <w:rStyle w:val="texte-avertissementCar"/>
              </w:rPr>
            </w:pPr>
            <w:r w:rsidRPr="00537868">
              <w:rPr>
                <w:rStyle w:val="texte-avertissementCar"/>
              </w:rPr>
              <w:t>Les icônes utilisées ont été obtenues en libre téléchargement sur le site :</w:t>
            </w:r>
          </w:p>
          <w:p w14:paraId="3A3B6596" w14:textId="59C5678E" w:rsidR="007536BF" w:rsidRPr="00537868" w:rsidRDefault="008E40AF" w:rsidP="00F22A9D">
            <w:pPr>
              <w:rPr>
                <w:rStyle w:val="texte-avertissementCar"/>
              </w:rPr>
            </w:pPr>
            <w:hyperlink r:id="rId79" w:history="1">
              <w:r w:rsidR="007536BF" w:rsidRPr="00537868">
                <w:rPr>
                  <w:rStyle w:val="Lienhypertexte"/>
                  <w:i/>
                  <w:iCs/>
                </w:rPr>
                <w:t>https://thenounproject.com/</w:t>
              </w:r>
            </w:hyperlink>
            <w:r w:rsidR="007536BF" w:rsidRPr="00537868">
              <w:rPr>
                <w:rStyle w:val="texte-avertissementCar"/>
              </w:rPr>
              <w:t xml:space="preserve"> </w:t>
            </w:r>
          </w:p>
        </w:tc>
      </w:tr>
    </w:tbl>
    <w:p w14:paraId="4BAE724C" w14:textId="7E639C21" w:rsidR="00282B24" w:rsidRPr="00537868" w:rsidRDefault="00282B24" w:rsidP="00036971">
      <w:r w:rsidRPr="00537868">
        <w:br w:type="page"/>
      </w:r>
    </w:p>
    <w:p w14:paraId="721A80BE" w14:textId="2743AFD7" w:rsidR="002D2D84" w:rsidRPr="00537868" w:rsidRDefault="002D2D84" w:rsidP="00D97689">
      <w:pPr>
        <w:pStyle w:val="Titre1"/>
      </w:pPr>
      <w:bookmarkStart w:id="126" w:name="_Toc146463618"/>
      <w:r w:rsidRPr="00537868">
        <w:lastRenderedPageBreak/>
        <w:t>Logiciels</w:t>
      </w:r>
      <w:bookmarkEnd w:id="126"/>
    </w:p>
    <w:tbl>
      <w:tblPr>
        <w:tblStyle w:val="Grilledutableau"/>
        <w:tblW w:w="8391"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3851"/>
        <w:gridCol w:w="3402"/>
        <w:gridCol w:w="1138"/>
      </w:tblGrid>
      <w:tr w:rsidR="004C4000" w:rsidRPr="00537868" w14:paraId="241B829F" w14:textId="77777777" w:rsidTr="00082ACD">
        <w:trPr>
          <w:trHeight w:val="1247"/>
          <w:jc w:val="center"/>
        </w:trPr>
        <w:tc>
          <w:tcPr>
            <w:tcW w:w="5000" w:type="pct"/>
            <w:gridSpan w:val="3"/>
            <w:vAlign w:val="center"/>
          </w:tcPr>
          <w:p w14:paraId="7FE58B3C" w14:textId="40268C5F" w:rsidR="004C4000" w:rsidRPr="00537868" w:rsidRDefault="004C4000" w:rsidP="0082049D">
            <w:pPr>
              <w:pStyle w:val="Image-centree"/>
            </w:pPr>
            <w:r w:rsidRPr="00537868">
              <w:rPr>
                <w:lang w:val="fr-CH" w:eastAsia="fr-CH"/>
              </w:rPr>
              <w:drawing>
                <wp:inline distT="0" distB="0" distL="0" distR="0" wp14:anchorId="3F533C40" wp14:editId="07F55358">
                  <wp:extent cx="2921214" cy="540000"/>
                  <wp:effectExtent l="0" t="0" r="0" b="0"/>
                  <wp:docPr id="965814377" name="Image 1" descr="Une image contenant Graphique, Police, graphis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14377" name="Image 1" descr="Une image contenant Graphique, Police, graphisme, ligne&#10;&#10;Description générée automatiquemen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921214" cy="540000"/>
                          </a:xfrm>
                          <a:prstGeom prst="rect">
                            <a:avLst/>
                          </a:prstGeom>
                          <a:noFill/>
                          <a:ln>
                            <a:noFill/>
                          </a:ln>
                        </pic:spPr>
                      </pic:pic>
                    </a:graphicData>
                  </a:graphic>
                </wp:inline>
              </w:drawing>
            </w:r>
          </w:p>
        </w:tc>
      </w:tr>
      <w:tr w:rsidR="0082049D" w:rsidRPr="00537868" w14:paraId="5F46FF96" w14:textId="77777777" w:rsidTr="00082ACD">
        <w:trPr>
          <w:jc w:val="center"/>
        </w:trPr>
        <w:tc>
          <w:tcPr>
            <w:tcW w:w="2295" w:type="pct"/>
            <w:shd w:val="clear" w:color="auto" w:fill="D9D9D9" w:themeFill="background1" w:themeFillShade="D9"/>
          </w:tcPr>
          <w:p w14:paraId="78273D0D" w14:textId="304929D6" w:rsidR="00F82222" w:rsidRPr="00537868" w:rsidRDefault="00F82222" w:rsidP="00036971">
            <w:r>
              <w:t>Description</w:t>
            </w:r>
          </w:p>
        </w:tc>
        <w:tc>
          <w:tcPr>
            <w:tcW w:w="2027" w:type="pct"/>
            <w:shd w:val="clear" w:color="auto" w:fill="D9D9D9" w:themeFill="background1" w:themeFillShade="D9"/>
          </w:tcPr>
          <w:p w14:paraId="4E6ED11F" w14:textId="414B1311" w:rsidR="00F82222" w:rsidRPr="00537868" w:rsidRDefault="00F82222" w:rsidP="00036971">
            <w:r w:rsidRPr="00537868">
              <w:t>Nom</w:t>
            </w:r>
          </w:p>
        </w:tc>
        <w:tc>
          <w:tcPr>
            <w:tcW w:w="678" w:type="pct"/>
            <w:shd w:val="clear" w:color="auto" w:fill="D9D9D9" w:themeFill="background1" w:themeFillShade="D9"/>
          </w:tcPr>
          <w:p w14:paraId="0C59776B" w14:textId="77777777" w:rsidR="00F82222" w:rsidRPr="00537868" w:rsidRDefault="00F82222" w:rsidP="00036971">
            <w:r w:rsidRPr="00537868">
              <w:t>Version</w:t>
            </w:r>
          </w:p>
        </w:tc>
      </w:tr>
      <w:tr w:rsidR="0082049D" w:rsidRPr="00537868" w14:paraId="3F3B562B" w14:textId="77777777" w:rsidTr="00082ACD">
        <w:trPr>
          <w:jc w:val="center"/>
        </w:trPr>
        <w:tc>
          <w:tcPr>
            <w:tcW w:w="2295" w:type="pct"/>
          </w:tcPr>
          <w:p w14:paraId="21357E87" w14:textId="6E0BDEC3" w:rsidR="0082049D" w:rsidRDefault="0019714E" w:rsidP="0019714E">
            <w:r>
              <w:t>Conception électronique</w:t>
            </w:r>
          </w:p>
        </w:tc>
        <w:tc>
          <w:tcPr>
            <w:tcW w:w="2027" w:type="pct"/>
          </w:tcPr>
          <w:p w14:paraId="1C43C66E" w14:textId="49EDA677" w:rsidR="0082049D" w:rsidRPr="00537868" w:rsidRDefault="0082049D" w:rsidP="00036971">
            <w:r>
              <w:t>Altium Designer</w:t>
            </w:r>
          </w:p>
        </w:tc>
        <w:tc>
          <w:tcPr>
            <w:tcW w:w="678" w:type="pct"/>
          </w:tcPr>
          <w:p w14:paraId="6F202514" w14:textId="5D71E677" w:rsidR="0082049D" w:rsidRPr="00537868" w:rsidRDefault="0082049D" w:rsidP="00036971">
            <w:r>
              <w:t>22.7.1</w:t>
            </w:r>
          </w:p>
        </w:tc>
      </w:tr>
      <w:tr w:rsidR="009C4F46" w:rsidRPr="00537868" w14:paraId="3004A59C" w14:textId="77777777" w:rsidTr="00082ACD">
        <w:trPr>
          <w:jc w:val="center"/>
        </w:trPr>
        <w:tc>
          <w:tcPr>
            <w:tcW w:w="2295" w:type="pct"/>
          </w:tcPr>
          <w:p w14:paraId="6800ED0B" w14:textId="2B60B583" w:rsidR="009C4F46" w:rsidRDefault="0019714E" w:rsidP="00036971">
            <w:r>
              <w:t>Modélisation 3D</w:t>
            </w:r>
          </w:p>
        </w:tc>
        <w:tc>
          <w:tcPr>
            <w:tcW w:w="2027" w:type="pct"/>
          </w:tcPr>
          <w:p w14:paraId="0692A8CC" w14:textId="597B4789" w:rsidR="009C4F46" w:rsidRPr="00537868" w:rsidRDefault="0019714E" w:rsidP="00036971">
            <w:r>
              <w:t xml:space="preserve">SolidWorks </w:t>
            </w:r>
          </w:p>
        </w:tc>
        <w:tc>
          <w:tcPr>
            <w:tcW w:w="678" w:type="pct"/>
          </w:tcPr>
          <w:p w14:paraId="43625FDE" w14:textId="4AC37710" w:rsidR="009C4F46" w:rsidRPr="00537868" w:rsidRDefault="0019714E" w:rsidP="00036971">
            <w:r>
              <w:t>2023</w:t>
            </w:r>
          </w:p>
        </w:tc>
      </w:tr>
      <w:tr w:rsidR="0082049D" w:rsidRPr="00537868" w14:paraId="18F30EA5" w14:textId="77777777" w:rsidTr="00082ACD">
        <w:trPr>
          <w:jc w:val="center"/>
        </w:trPr>
        <w:tc>
          <w:tcPr>
            <w:tcW w:w="2295" w:type="pct"/>
          </w:tcPr>
          <w:p w14:paraId="79F1DE60" w14:textId="4C689401" w:rsidR="00F82222" w:rsidRPr="00537868" w:rsidRDefault="004C2D40" w:rsidP="00036971">
            <w:r>
              <w:t>IDE de p</w:t>
            </w:r>
            <w:r w:rsidR="00F82222">
              <w:t>rogrammation du PIC32</w:t>
            </w:r>
          </w:p>
        </w:tc>
        <w:tc>
          <w:tcPr>
            <w:tcW w:w="2027" w:type="pct"/>
          </w:tcPr>
          <w:p w14:paraId="41C814C7" w14:textId="145E1FAD" w:rsidR="00F82222" w:rsidRPr="00537868" w:rsidRDefault="00F82222" w:rsidP="00036971">
            <w:r w:rsidRPr="00537868">
              <w:t>MPLAB X</w:t>
            </w:r>
          </w:p>
        </w:tc>
        <w:tc>
          <w:tcPr>
            <w:tcW w:w="678" w:type="pct"/>
          </w:tcPr>
          <w:p w14:paraId="33D1F6BA" w14:textId="77777777" w:rsidR="00F82222" w:rsidRPr="00537868" w:rsidRDefault="00F82222" w:rsidP="00036971">
            <w:r w:rsidRPr="00537868">
              <w:t>5.45</w:t>
            </w:r>
          </w:p>
        </w:tc>
      </w:tr>
      <w:tr w:rsidR="0082049D" w:rsidRPr="00537868" w14:paraId="72E110ED" w14:textId="77777777" w:rsidTr="00082ACD">
        <w:trPr>
          <w:jc w:val="center"/>
        </w:trPr>
        <w:tc>
          <w:tcPr>
            <w:tcW w:w="2295" w:type="pct"/>
          </w:tcPr>
          <w:p w14:paraId="755A0341" w14:textId="4018C7E9" w:rsidR="00F82222" w:rsidRPr="00537868" w:rsidRDefault="004C2D40" w:rsidP="00036971">
            <w:r>
              <w:t>Configuration du PIC32</w:t>
            </w:r>
          </w:p>
        </w:tc>
        <w:tc>
          <w:tcPr>
            <w:tcW w:w="2027" w:type="pct"/>
          </w:tcPr>
          <w:p w14:paraId="3F8597F3" w14:textId="4EED015C" w:rsidR="00F82222" w:rsidRPr="00537868" w:rsidRDefault="00F82222" w:rsidP="00036971">
            <w:proofErr w:type="spellStart"/>
            <w:r w:rsidRPr="00537868">
              <w:t>Harmony</w:t>
            </w:r>
            <w:proofErr w:type="spellEnd"/>
          </w:p>
        </w:tc>
        <w:tc>
          <w:tcPr>
            <w:tcW w:w="678" w:type="pct"/>
          </w:tcPr>
          <w:p w14:paraId="03230E1D" w14:textId="274802E1" w:rsidR="00F82222" w:rsidRPr="00537868" w:rsidRDefault="0082049D" w:rsidP="00036971">
            <w:r>
              <w:t>2.06</w:t>
            </w:r>
          </w:p>
        </w:tc>
      </w:tr>
      <w:tr w:rsidR="001B48D0" w:rsidRPr="00537868" w14:paraId="60F1B6C8" w14:textId="77777777" w:rsidTr="00082ACD">
        <w:trPr>
          <w:jc w:val="center"/>
        </w:trPr>
        <w:tc>
          <w:tcPr>
            <w:tcW w:w="2295" w:type="pct"/>
          </w:tcPr>
          <w:p w14:paraId="00D08066" w14:textId="071C64BA" w:rsidR="001B48D0" w:rsidRDefault="001B48D0" w:rsidP="00036971">
            <w:r>
              <w:t>Compilateur intégré à MPLAB</w:t>
            </w:r>
          </w:p>
        </w:tc>
        <w:tc>
          <w:tcPr>
            <w:tcW w:w="2027" w:type="pct"/>
          </w:tcPr>
          <w:p w14:paraId="59DA8A77" w14:textId="0802DFA4" w:rsidR="001B48D0" w:rsidRDefault="001B48D0" w:rsidP="00036971">
            <w:r>
              <w:t>XC32</w:t>
            </w:r>
          </w:p>
        </w:tc>
        <w:tc>
          <w:tcPr>
            <w:tcW w:w="678" w:type="pct"/>
          </w:tcPr>
          <w:p w14:paraId="2FFEE707" w14:textId="63418E74" w:rsidR="001B48D0" w:rsidRDefault="001B48D0" w:rsidP="00036971">
            <w:r>
              <w:t>2.50</w:t>
            </w:r>
          </w:p>
        </w:tc>
      </w:tr>
      <w:tr w:rsidR="0082049D" w:rsidRPr="00537868" w14:paraId="046929D2" w14:textId="77777777" w:rsidTr="00082ACD">
        <w:trPr>
          <w:jc w:val="center"/>
        </w:trPr>
        <w:tc>
          <w:tcPr>
            <w:tcW w:w="2295" w:type="pct"/>
          </w:tcPr>
          <w:p w14:paraId="3EC76B25" w14:textId="796A813B" w:rsidR="0082049D" w:rsidRDefault="0082049D" w:rsidP="00036971">
            <w:r>
              <w:t>Gestionnaire de versions</w:t>
            </w:r>
          </w:p>
        </w:tc>
        <w:tc>
          <w:tcPr>
            <w:tcW w:w="2027" w:type="pct"/>
          </w:tcPr>
          <w:p w14:paraId="03664C3A" w14:textId="6D7BDF27" w:rsidR="0082049D" w:rsidRPr="00537868" w:rsidRDefault="0082049D" w:rsidP="00036971">
            <w:r>
              <w:t>GitHub Desktop</w:t>
            </w:r>
          </w:p>
        </w:tc>
        <w:tc>
          <w:tcPr>
            <w:tcW w:w="678" w:type="pct"/>
          </w:tcPr>
          <w:p w14:paraId="06870220" w14:textId="7E4FB359" w:rsidR="0082049D" w:rsidRPr="00537868" w:rsidRDefault="0082049D" w:rsidP="00036971">
            <w:r>
              <w:t>3.3.3</w:t>
            </w:r>
          </w:p>
        </w:tc>
      </w:tr>
      <w:tr w:rsidR="0082049D" w:rsidRPr="00537868" w14:paraId="3BB7E538" w14:textId="77777777" w:rsidTr="00082ACD">
        <w:trPr>
          <w:jc w:val="center"/>
        </w:trPr>
        <w:tc>
          <w:tcPr>
            <w:tcW w:w="2295" w:type="pct"/>
          </w:tcPr>
          <w:p w14:paraId="17C03F9D" w14:textId="3DF7F056" w:rsidR="0082049D" w:rsidRDefault="0082049D" w:rsidP="00036971">
            <w:r>
              <w:t>Gestionnaire de bibliographie</w:t>
            </w:r>
          </w:p>
        </w:tc>
        <w:tc>
          <w:tcPr>
            <w:tcW w:w="2027" w:type="pct"/>
          </w:tcPr>
          <w:p w14:paraId="455528D3" w14:textId="62A001FE" w:rsidR="0082049D" w:rsidRDefault="0082049D" w:rsidP="00036971">
            <w:proofErr w:type="spellStart"/>
            <w:r>
              <w:t>Zotero</w:t>
            </w:r>
            <w:proofErr w:type="spellEnd"/>
          </w:p>
        </w:tc>
        <w:tc>
          <w:tcPr>
            <w:tcW w:w="678" w:type="pct"/>
          </w:tcPr>
          <w:p w14:paraId="6F0C08BB" w14:textId="6D0CA1E5" w:rsidR="0082049D" w:rsidRDefault="0082049D" w:rsidP="00036971">
            <w:r>
              <w:t>6.0.27</w:t>
            </w:r>
          </w:p>
        </w:tc>
      </w:tr>
    </w:tbl>
    <w:p w14:paraId="57520062" w14:textId="77777777" w:rsidR="00414BC7" w:rsidRPr="00537868" w:rsidRDefault="00414BC7" w:rsidP="00036971"/>
    <w:tbl>
      <w:tblPr>
        <w:tblStyle w:val="Grilledutableau"/>
        <w:tblW w:w="8391"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3855"/>
        <w:gridCol w:w="3402"/>
        <w:gridCol w:w="1134"/>
      </w:tblGrid>
      <w:tr w:rsidR="0082049D" w:rsidRPr="00537868" w14:paraId="7E20CB75" w14:textId="77777777" w:rsidTr="00082ACD">
        <w:trPr>
          <w:trHeight w:val="1247"/>
          <w:jc w:val="center"/>
        </w:trPr>
        <w:tc>
          <w:tcPr>
            <w:tcW w:w="5000" w:type="pct"/>
            <w:gridSpan w:val="3"/>
            <w:vAlign w:val="center"/>
          </w:tcPr>
          <w:p w14:paraId="333EBA3C" w14:textId="38542E4F" w:rsidR="0082049D" w:rsidRPr="00537868" w:rsidRDefault="0082049D" w:rsidP="0082049D">
            <w:pPr>
              <w:pStyle w:val="Image-centree"/>
            </w:pPr>
            <w:r w:rsidRPr="00537868">
              <w:rPr>
                <w:lang w:val="fr-CH" w:eastAsia="fr-CH"/>
              </w:rPr>
              <w:drawing>
                <wp:inline distT="0" distB="0" distL="0" distR="0" wp14:anchorId="1ED5771B" wp14:editId="15DD4BEF">
                  <wp:extent cx="1698175" cy="540000"/>
                  <wp:effectExtent l="0" t="0" r="0" b="0"/>
                  <wp:docPr id="195437873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21739" b="21719"/>
                          <a:stretch/>
                        </pic:blipFill>
                        <pic:spPr bwMode="auto">
                          <a:xfrm>
                            <a:off x="0" y="0"/>
                            <a:ext cx="1698175" cy="54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2049D" w:rsidRPr="00537868" w14:paraId="6D04E56D" w14:textId="77777777" w:rsidTr="00082ACD">
        <w:trPr>
          <w:trHeight w:val="53"/>
          <w:jc w:val="center"/>
        </w:trPr>
        <w:tc>
          <w:tcPr>
            <w:tcW w:w="2297" w:type="pct"/>
            <w:shd w:val="clear" w:color="auto" w:fill="D9D9D9" w:themeFill="background1" w:themeFillShade="D9"/>
          </w:tcPr>
          <w:p w14:paraId="4DC00F73" w14:textId="674EA5B5" w:rsidR="0082049D" w:rsidRPr="00537868" w:rsidRDefault="0082049D" w:rsidP="00036971">
            <w:r>
              <w:t>Description</w:t>
            </w:r>
          </w:p>
        </w:tc>
        <w:tc>
          <w:tcPr>
            <w:tcW w:w="2027" w:type="pct"/>
            <w:shd w:val="clear" w:color="auto" w:fill="D9D9D9" w:themeFill="background1" w:themeFillShade="D9"/>
          </w:tcPr>
          <w:p w14:paraId="4B2A4250" w14:textId="50B1BD82" w:rsidR="0082049D" w:rsidRPr="00537868" w:rsidRDefault="0082049D" w:rsidP="00036971">
            <w:r w:rsidRPr="00537868">
              <w:t>Nom</w:t>
            </w:r>
          </w:p>
        </w:tc>
        <w:tc>
          <w:tcPr>
            <w:tcW w:w="675" w:type="pct"/>
            <w:shd w:val="clear" w:color="auto" w:fill="D9D9D9" w:themeFill="background1" w:themeFillShade="D9"/>
          </w:tcPr>
          <w:p w14:paraId="2F3EC5D0" w14:textId="479D2A49" w:rsidR="0082049D" w:rsidRPr="00537868" w:rsidRDefault="0082049D" w:rsidP="00036971">
            <w:r w:rsidRPr="00537868">
              <w:t>Version</w:t>
            </w:r>
          </w:p>
        </w:tc>
      </w:tr>
      <w:tr w:rsidR="0082049D" w:rsidRPr="00537868" w14:paraId="46B7E7D1" w14:textId="77777777" w:rsidTr="00082ACD">
        <w:trPr>
          <w:jc w:val="center"/>
        </w:trPr>
        <w:tc>
          <w:tcPr>
            <w:tcW w:w="2297" w:type="pct"/>
          </w:tcPr>
          <w:p w14:paraId="73A48BDA" w14:textId="4FAEA130" w:rsidR="0082049D" w:rsidRPr="00537868" w:rsidRDefault="0082049D" w:rsidP="00036971">
            <w:r>
              <w:t>Utilitaire de lecture RFID</w:t>
            </w:r>
          </w:p>
        </w:tc>
        <w:tc>
          <w:tcPr>
            <w:tcW w:w="2027" w:type="pct"/>
          </w:tcPr>
          <w:p w14:paraId="6FE26A1A" w14:textId="4CEC106D" w:rsidR="0082049D" w:rsidRPr="00537868" w:rsidRDefault="0082049D" w:rsidP="00036971">
            <w:r w:rsidRPr="00537868">
              <w:t>N</w:t>
            </w:r>
            <w:r>
              <w:t>FC</w:t>
            </w:r>
            <w:r w:rsidRPr="00537868">
              <w:t xml:space="preserve"> Tools</w:t>
            </w:r>
          </w:p>
        </w:tc>
        <w:tc>
          <w:tcPr>
            <w:tcW w:w="675" w:type="pct"/>
          </w:tcPr>
          <w:p w14:paraId="5C0D49AD" w14:textId="53CC3569" w:rsidR="0082049D" w:rsidRPr="00537868" w:rsidRDefault="0082049D" w:rsidP="00036971">
            <w:r w:rsidRPr="00537868">
              <w:t>8.9</w:t>
            </w:r>
          </w:p>
        </w:tc>
      </w:tr>
    </w:tbl>
    <w:p w14:paraId="17CE70F8" w14:textId="77777777" w:rsidR="00282B24" w:rsidRDefault="00282B24" w:rsidP="00036971">
      <w:r w:rsidRPr="00537868">
        <w:br w:type="page"/>
      </w:r>
    </w:p>
    <w:p w14:paraId="3C1C3B5E" w14:textId="0F39A29B" w:rsidR="00055E28" w:rsidRDefault="008211FE" w:rsidP="00055E28">
      <w:pPr>
        <w:pStyle w:val="Titre1"/>
      </w:pPr>
      <w:bookmarkStart w:id="127" w:name="_Toc146463619"/>
      <w:r>
        <w:lastRenderedPageBreak/>
        <w:t>Figures</w:t>
      </w:r>
      <w:bookmarkEnd w:id="127"/>
    </w:p>
    <w:p w14:paraId="5B5CBBA7" w14:textId="0E0933BC" w:rsidR="000E744C"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Figure" </w:instrText>
      </w:r>
      <w:r>
        <w:fldChar w:fldCharType="separate"/>
      </w:r>
      <w:hyperlink w:anchor="_Toc146463636" w:history="1">
        <w:r w:rsidR="000E744C" w:rsidRPr="00B90F9E">
          <w:rPr>
            <w:rStyle w:val="Lienhypertexte"/>
            <w:noProof/>
          </w:rPr>
          <w:t>Figure 1 : Illustration du système, issu du CDC</w:t>
        </w:r>
        <w:r w:rsidR="000E744C">
          <w:rPr>
            <w:noProof/>
            <w:webHidden/>
          </w:rPr>
          <w:tab/>
        </w:r>
        <w:r w:rsidR="000E744C">
          <w:rPr>
            <w:noProof/>
            <w:webHidden/>
          </w:rPr>
          <w:fldChar w:fldCharType="begin"/>
        </w:r>
        <w:r w:rsidR="000E744C">
          <w:rPr>
            <w:noProof/>
            <w:webHidden/>
          </w:rPr>
          <w:instrText xml:space="preserve"> PAGEREF _Toc146463636 \h </w:instrText>
        </w:r>
        <w:r w:rsidR="000E744C">
          <w:rPr>
            <w:noProof/>
            <w:webHidden/>
          </w:rPr>
        </w:r>
        <w:r w:rsidR="000E744C">
          <w:rPr>
            <w:noProof/>
            <w:webHidden/>
          </w:rPr>
          <w:fldChar w:fldCharType="separate"/>
        </w:r>
        <w:r w:rsidR="000E744C">
          <w:rPr>
            <w:noProof/>
            <w:webHidden/>
          </w:rPr>
          <w:t>5</w:t>
        </w:r>
        <w:r w:rsidR="000E744C">
          <w:rPr>
            <w:noProof/>
            <w:webHidden/>
          </w:rPr>
          <w:fldChar w:fldCharType="end"/>
        </w:r>
      </w:hyperlink>
    </w:p>
    <w:p w14:paraId="0F97EE88" w14:textId="66CEDD32"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37" w:history="1">
        <w:r w:rsidR="000E744C" w:rsidRPr="00B90F9E">
          <w:rPr>
            <w:rStyle w:val="Lienhypertexte"/>
            <w:noProof/>
          </w:rPr>
          <w:t>Figure 2 : Schéma-bloc du système</w:t>
        </w:r>
        <w:r w:rsidR="000E744C">
          <w:rPr>
            <w:noProof/>
            <w:webHidden/>
          </w:rPr>
          <w:tab/>
        </w:r>
        <w:r w:rsidR="000E744C">
          <w:rPr>
            <w:noProof/>
            <w:webHidden/>
          </w:rPr>
          <w:fldChar w:fldCharType="begin"/>
        </w:r>
        <w:r w:rsidR="000E744C">
          <w:rPr>
            <w:noProof/>
            <w:webHidden/>
          </w:rPr>
          <w:instrText xml:space="preserve"> PAGEREF _Toc146463637 \h </w:instrText>
        </w:r>
        <w:r w:rsidR="000E744C">
          <w:rPr>
            <w:noProof/>
            <w:webHidden/>
          </w:rPr>
        </w:r>
        <w:r w:rsidR="000E744C">
          <w:rPr>
            <w:noProof/>
            <w:webHidden/>
          </w:rPr>
          <w:fldChar w:fldCharType="separate"/>
        </w:r>
        <w:r w:rsidR="000E744C">
          <w:rPr>
            <w:noProof/>
            <w:webHidden/>
          </w:rPr>
          <w:t>6</w:t>
        </w:r>
        <w:r w:rsidR="000E744C">
          <w:rPr>
            <w:noProof/>
            <w:webHidden/>
          </w:rPr>
          <w:fldChar w:fldCharType="end"/>
        </w:r>
      </w:hyperlink>
    </w:p>
    <w:p w14:paraId="52A68A5B" w14:textId="0738CAEA"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38" w:history="1">
        <w:r w:rsidR="000E744C" w:rsidRPr="00B90F9E">
          <w:rPr>
            <w:rStyle w:val="Lienhypertexte"/>
            <w:noProof/>
          </w:rPr>
          <w:t>Figure 3 : Schéma du convertisseur AC/DC</w:t>
        </w:r>
        <w:r w:rsidR="000E744C">
          <w:rPr>
            <w:noProof/>
            <w:webHidden/>
          </w:rPr>
          <w:tab/>
        </w:r>
        <w:r w:rsidR="000E744C">
          <w:rPr>
            <w:noProof/>
            <w:webHidden/>
          </w:rPr>
          <w:fldChar w:fldCharType="begin"/>
        </w:r>
        <w:r w:rsidR="000E744C">
          <w:rPr>
            <w:noProof/>
            <w:webHidden/>
          </w:rPr>
          <w:instrText xml:space="preserve"> PAGEREF _Toc146463638 \h </w:instrText>
        </w:r>
        <w:r w:rsidR="000E744C">
          <w:rPr>
            <w:noProof/>
            <w:webHidden/>
          </w:rPr>
        </w:r>
        <w:r w:rsidR="000E744C">
          <w:rPr>
            <w:noProof/>
            <w:webHidden/>
          </w:rPr>
          <w:fldChar w:fldCharType="separate"/>
        </w:r>
        <w:r w:rsidR="000E744C">
          <w:rPr>
            <w:noProof/>
            <w:webHidden/>
          </w:rPr>
          <w:t>8</w:t>
        </w:r>
        <w:r w:rsidR="000E744C">
          <w:rPr>
            <w:noProof/>
            <w:webHidden/>
          </w:rPr>
          <w:fldChar w:fldCharType="end"/>
        </w:r>
      </w:hyperlink>
    </w:p>
    <w:p w14:paraId="5A16B2AD" w14:textId="0038A773"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39" w:history="1">
        <w:r w:rsidR="000E744C" w:rsidRPr="00B90F9E">
          <w:rPr>
            <w:rStyle w:val="Lienhypertexte"/>
            <w:noProof/>
          </w:rPr>
          <w:t>Figure 4 : Schéma du relai de puissance</w:t>
        </w:r>
        <w:r w:rsidR="000E744C">
          <w:rPr>
            <w:noProof/>
            <w:webHidden/>
          </w:rPr>
          <w:tab/>
        </w:r>
        <w:r w:rsidR="000E744C">
          <w:rPr>
            <w:noProof/>
            <w:webHidden/>
          </w:rPr>
          <w:fldChar w:fldCharType="begin"/>
        </w:r>
        <w:r w:rsidR="000E744C">
          <w:rPr>
            <w:noProof/>
            <w:webHidden/>
          </w:rPr>
          <w:instrText xml:space="preserve"> PAGEREF _Toc146463639 \h </w:instrText>
        </w:r>
        <w:r w:rsidR="000E744C">
          <w:rPr>
            <w:noProof/>
            <w:webHidden/>
          </w:rPr>
        </w:r>
        <w:r w:rsidR="000E744C">
          <w:rPr>
            <w:noProof/>
            <w:webHidden/>
          </w:rPr>
          <w:fldChar w:fldCharType="separate"/>
        </w:r>
        <w:r w:rsidR="000E744C">
          <w:rPr>
            <w:noProof/>
            <w:webHidden/>
          </w:rPr>
          <w:t>9</w:t>
        </w:r>
        <w:r w:rsidR="000E744C">
          <w:rPr>
            <w:noProof/>
            <w:webHidden/>
          </w:rPr>
          <w:fldChar w:fldCharType="end"/>
        </w:r>
      </w:hyperlink>
    </w:p>
    <w:p w14:paraId="33D18D16" w14:textId="39B1BC3F"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40" w:history="1">
        <w:r w:rsidR="000E744C" w:rsidRPr="00B90F9E">
          <w:rPr>
            <w:rStyle w:val="Lienhypertexte"/>
            <w:noProof/>
          </w:rPr>
          <w:t>Figure 5 : Assignation des broches du PIC32</w:t>
        </w:r>
        <w:r w:rsidR="000E744C">
          <w:rPr>
            <w:noProof/>
            <w:webHidden/>
          </w:rPr>
          <w:tab/>
        </w:r>
        <w:r w:rsidR="000E744C">
          <w:rPr>
            <w:noProof/>
            <w:webHidden/>
          </w:rPr>
          <w:fldChar w:fldCharType="begin"/>
        </w:r>
        <w:r w:rsidR="000E744C">
          <w:rPr>
            <w:noProof/>
            <w:webHidden/>
          </w:rPr>
          <w:instrText xml:space="preserve"> PAGEREF _Toc146463640 \h </w:instrText>
        </w:r>
        <w:r w:rsidR="000E744C">
          <w:rPr>
            <w:noProof/>
            <w:webHidden/>
          </w:rPr>
        </w:r>
        <w:r w:rsidR="000E744C">
          <w:rPr>
            <w:noProof/>
            <w:webHidden/>
          </w:rPr>
          <w:fldChar w:fldCharType="separate"/>
        </w:r>
        <w:r w:rsidR="000E744C">
          <w:rPr>
            <w:noProof/>
            <w:webHidden/>
          </w:rPr>
          <w:t>11</w:t>
        </w:r>
        <w:r w:rsidR="000E744C">
          <w:rPr>
            <w:noProof/>
            <w:webHidden/>
          </w:rPr>
          <w:fldChar w:fldCharType="end"/>
        </w:r>
      </w:hyperlink>
    </w:p>
    <w:p w14:paraId="091E5099" w14:textId="6EE19D22"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r:id="rId82" w:anchor="_Toc146463641" w:history="1">
        <w:r w:rsidR="000E744C" w:rsidRPr="00B90F9E">
          <w:rPr>
            <w:rStyle w:val="Lienhypertexte"/>
            <w:noProof/>
          </w:rPr>
          <w:t>Figure 6 : Condensateurs de découplage PIC32</w:t>
        </w:r>
        <w:r w:rsidR="000E744C">
          <w:rPr>
            <w:noProof/>
            <w:webHidden/>
          </w:rPr>
          <w:tab/>
        </w:r>
        <w:r w:rsidR="000E744C">
          <w:rPr>
            <w:noProof/>
            <w:webHidden/>
          </w:rPr>
          <w:fldChar w:fldCharType="begin"/>
        </w:r>
        <w:r w:rsidR="000E744C">
          <w:rPr>
            <w:noProof/>
            <w:webHidden/>
          </w:rPr>
          <w:instrText xml:space="preserve"> PAGEREF _Toc146463641 \h </w:instrText>
        </w:r>
        <w:r w:rsidR="000E744C">
          <w:rPr>
            <w:noProof/>
            <w:webHidden/>
          </w:rPr>
        </w:r>
        <w:r w:rsidR="000E744C">
          <w:rPr>
            <w:noProof/>
            <w:webHidden/>
          </w:rPr>
          <w:fldChar w:fldCharType="separate"/>
        </w:r>
        <w:r w:rsidR="000E744C">
          <w:rPr>
            <w:noProof/>
            <w:webHidden/>
          </w:rPr>
          <w:t>11</w:t>
        </w:r>
        <w:r w:rsidR="000E744C">
          <w:rPr>
            <w:noProof/>
            <w:webHidden/>
          </w:rPr>
          <w:fldChar w:fldCharType="end"/>
        </w:r>
      </w:hyperlink>
    </w:p>
    <w:p w14:paraId="6B06BB9F" w14:textId="24EF5E7E"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r:id="rId83" w:anchor="_Toc146463642" w:history="1">
        <w:r w:rsidR="000E744C" w:rsidRPr="00B90F9E">
          <w:rPr>
            <w:rStyle w:val="Lienhypertexte"/>
            <w:noProof/>
          </w:rPr>
          <w:t>Figure 7 : Port de programmation PIC32</w:t>
        </w:r>
        <w:r w:rsidR="000E744C">
          <w:rPr>
            <w:noProof/>
            <w:webHidden/>
          </w:rPr>
          <w:tab/>
        </w:r>
        <w:r w:rsidR="000E744C">
          <w:rPr>
            <w:noProof/>
            <w:webHidden/>
          </w:rPr>
          <w:fldChar w:fldCharType="begin"/>
        </w:r>
        <w:r w:rsidR="000E744C">
          <w:rPr>
            <w:noProof/>
            <w:webHidden/>
          </w:rPr>
          <w:instrText xml:space="preserve"> PAGEREF _Toc146463642 \h </w:instrText>
        </w:r>
        <w:r w:rsidR="000E744C">
          <w:rPr>
            <w:noProof/>
            <w:webHidden/>
          </w:rPr>
        </w:r>
        <w:r w:rsidR="000E744C">
          <w:rPr>
            <w:noProof/>
            <w:webHidden/>
          </w:rPr>
          <w:fldChar w:fldCharType="separate"/>
        </w:r>
        <w:r w:rsidR="000E744C">
          <w:rPr>
            <w:noProof/>
            <w:webHidden/>
          </w:rPr>
          <w:t>11</w:t>
        </w:r>
        <w:r w:rsidR="000E744C">
          <w:rPr>
            <w:noProof/>
            <w:webHidden/>
          </w:rPr>
          <w:fldChar w:fldCharType="end"/>
        </w:r>
      </w:hyperlink>
    </w:p>
    <w:p w14:paraId="7C58ABE2" w14:textId="3881BCA8"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r:id="rId84" w:anchor="_Toc146463643" w:history="1">
        <w:r w:rsidR="000E744C" w:rsidRPr="00B90F9E">
          <w:rPr>
            <w:rStyle w:val="Lienhypertexte"/>
            <w:noProof/>
          </w:rPr>
          <w:t>Figure 8 : Schéma du quartz externe PIC32</w:t>
        </w:r>
        <w:r w:rsidR="000E744C">
          <w:rPr>
            <w:noProof/>
            <w:webHidden/>
          </w:rPr>
          <w:tab/>
        </w:r>
        <w:r w:rsidR="000E744C">
          <w:rPr>
            <w:noProof/>
            <w:webHidden/>
          </w:rPr>
          <w:fldChar w:fldCharType="begin"/>
        </w:r>
        <w:r w:rsidR="000E744C">
          <w:rPr>
            <w:noProof/>
            <w:webHidden/>
          </w:rPr>
          <w:instrText xml:space="preserve"> PAGEREF _Toc146463643 \h </w:instrText>
        </w:r>
        <w:r w:rsidR="000E744C">
          <w:rPr>
            <w:noProof/>
            <w:webHidden/>
          </w:rPr>
        </w:r>
        <w:r w:rsidR="000E744C">
          <w:rPr>
            <w:noProof/>
            <w:webHidden/>
          </w:rPr>
          <w:fldChar w:fldCharType="separate"/>
        </w:r>
        <w:r w:rsidR="000E744C">
          <w:rPr>
            <w:noProof/>
            <w:webHidden/>
          </w:rPr>
          <w:t>11</w:t>
        </w:r>
        <w:r w:rsidR="000E744C">
          <w:rPr>
            <w:noProof/>
            <w:webHidden/>
          </w:rPr>
          <w:fldChar w:fldCharType="end"/>
        </w:r>
      </w:hyperlink>
    </w:p>
    <w:p w14:paraId="70C6F74F" w14:textId="5C2E5F4B"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44" w:history="1">
        <w:r w:rsidR="000E744C" w:rsidRPr="00B90F9E">
          <w:rPr>
            <w:rStyle w:val="Lienhypertexte"/>
            <w:noProof/>
          </w:rPr>
          <w:t>Figure 9 : Principe du contrôleur PHY</w:t>
        </w:r>
        <w:r w:rsidR="000E744C">
          <w:rPr>
            <w:noProof/>
            <w:webHidden/>
          </w:rPr>
          <w:tab/>
        </w:r>
        <w:r w:rsidR="000E744C">
          <w:rPr>
            <w:noProof/>
            <w:webHidden/>
          </w:rPr>
          <w:fldChar w:fldCharType="begin"/>
        </w:r>
        <w:r w:rsidR="000E744C">
          <w:rPr>
            <w:noProof/>
            <w:webHidden/>
          </w:rPr>
          <w:instrText xml:space="preserve"> PAGEREF _Toc146463644 \h </w:instrText>
        </w:r>
        <w:r w:rsidR="000E744C">
          <w:rPr>
            <w:noProof/>
            <w:webHidden/>
          </w:rPr>
        </w:r>
        <w:r w:rsidR="000E744C">
          <w:rPr>
            <w:noProof/>
            <w:webHidden/>
          </w:rPr>
          <w:fldChar w:fldCharType="separate"/>
        </w:r>
        <w:r w:rsidR="000E744C">
          <w:rPr>
            <w:noProof/>
            <w:webHidden/>
          </w:rPr>
          <w:t>12</w:t>
        </w:r>
        <w:r w:rsidR="000E744C">
          <w:rPr>
            <w:noProof/>
            <w:webHidden/>
          </w:rPr>
          <w:fldChar w:fldCharType="end"/>
        </w:r>
      </w:hyperlink>
    </w:p>
    <w:p w14:paraId="1C0A756E" w14:textId="069DD922"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45" w:history="1">
        <w:r w:rsidR="000E744C" w:rsidRPr="00B90F9E">
          <w:rPr>
            <w:rStyle w:val="Lienhypertexte"/>
            <w:noProof/>
          </w:rPr>
          <w:t>Figure 10 : Schéma de la "PHY Daughter Board"</w:t>
        </w:r>
        <w:r w:rsidR="000E744C">
          <w:rPr>
            <w:noProof/>
            <w:webHidden/>
          </w:rPr>
          <w:tab/>
        </w:r>
        <w:r w:rsidR="000E744C">
          <w:rPr>
            <w:noProof/>
            <w:webHidden/>
          </w:rPr>
          <w:fldChar w:fldCharType="begin"/>
        </w:r>
        <w:r w:rsidR="000E744C">
          <w:rPr>
            <w:noProof/>
            <w:webHidden/>
          </w:rPr>
          <w:instrText xml:space="preserve"> PAGEREF _Toc146463645 \h </w:instrText>
        </w:r>
        <w:r w:rsidR="000E744C">
          <w:rPr>
            <w:noProof/>
            <w:webHidden/>
          </w:rPr>
        </w:r>
        <w:r w:rsidR="000E744C">
          <w:rPr>
            <w:noProof/>
            <w:webHidden/>
          </w:rPr>
          <w:fldChar w:fldCharType="separate"/>
        </w:r>
        <w:r w:rsidR="000E744C">
          <w:rPr>
            <w:noProof/>
            <w:webHidden/>
          </w:rPr>
          <w:t>13</w:t>
        </w:r>
        <w:r w:rsidR="000E744C">
          <w:rPr>
            <w:noProof/>
            <w:webHidden/>
          </w:rPr>
          <w:fldChar w:fldCharType="end"/>
        </w:r>
      </w:hyperlink>
    </w:p>
    <w:p w14:paraId="5847CDCF" w14:textId="3F317482"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46" w:history="1">
        <w:r w:rsidR="000E744C" w:rsidRPr="00B90F9E">
          <w:rPr>
            <w:rStyle w:val="Lienhypertexte"/>
            <w:noProof/>
          </w:rPr>
          <w:t>Figure 11 : Schéma de l'oscillateur externe sur le "Ethernet Kit 2"</w:t>
        </w:r>
        <w:r w:rsidR="000E744C">
          <w:rPr>
            <w:noProof/>
            <w:webHidden/>
          </w:rPr>
          <w:tab/>
        </w:r>
        <w:r w:rsidR="000E744C">
          <w:rPr>
            <w:noProof/>
            <w:webHidden/>
          </w:rPr>
          <w:fldChar w:fldCharType="begin"/>
        </w:r>
        <w:r w:rsidR="000E744C">
          <w:rPr>
            <w:noProof/>
            <w:webHidden/>
          </w:rPr>
          <w:instrText xml:space="preserve"> PAGEREF _Toc146463646 \h </w:instrText>
        </w:r>
        <w:r w:rsidR="000E744C">
          <w:rPr>
            <w:noProof/>
            <w:webHidden/>
          </w:rPr>
        </w:r>
        <w:r w:rsidR="000E744C">
          <w:rPr>
            <w:noProof/>
            <w:webHidden/>
          </w:rPr>
          <w:fldChar w:fldCharType="separate"/>
        </w:r>
        <w:r w:rsidR="000E744C">
          <w:rPr>
            <w:noProof/>
            <w:webHidden/>
          </w:rPr>
          <w:t>13</w:t>
        </w:r>
        <w:r w:rsidR="000E744C">
          <w:rPr>
            <w:noProof/>
            <w:webHidden/>
          </w:rPr>
          <w:fldChar w:fldCharType="end"/>
        </w:r>
      </w:hyperlink>
    </w:p>
    <w:p w14:paraId="55AF57AA" w14:textId="20ACDC8E"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47" w:history="1">
        <w:r w:rsidR="000E744C" w:rsidRPr="00B90F9E">
          <w:rPr>
            <w:rStyle w:val="Lienhypertexte"/>
            <w:noProof/>
          </w:rPr>
          <w:t>Figure 12 : Modes de démarrage de l'ESP32</w:t>
        </w:r>
        <w:r w:rsidR="000E744C">
          <w:rPr>
            <w:noProof/>
            <w:webHidden/>
          </w:rPr>
          <w:tab/>
        </w:r>
        <w:r w:rsidR="000E744C">
          <w:rPr>
            <w:noProof/>
            <w:webHidden/>
          </w:rPr>
          <w:fldChar w:fldCharType="begin"/>
        </w:r>
        <w:r w:rsidR="000E744C">
          <w:rPr>
            <w:noProof/>
            <w:webHidden/>
          </w:rPr>
          <w:instrText xml:space="preserve"> PAGEREF _Toc146463647 \h </w:instrText>
        </w:r>
        <w:r w:rsidR="000E744C">
          <w:rPr>
            <w:noProof/>
            <w:webHidden/>
          </w:rPr>
        </w:r>
        <w:r w:rsidR="000E744C">
          <w:rPr>
            <w:noProof/>
            <w:webHidden/>
          </w:rPr>
          <w:fldChar w:fldCharType="separate"/>
        </w:r>
        <w:r w:rsidR="000E744C">
          <w:rPr>
            <w:noProof/>
            <w:webHidden/>
          </w:rPr>
          <w:t>14</w:t>
        </w:r>
        <w:r w:rsidR="000E744C">
          <w:rPr>
            <w:noProof/>
            <w:webHidden/>
          </w:rPr>
          <w:fldChar w:fldCharType="end"/>
        </w:r>
      </w:hyperlink>
    </w:p>
    <w:p w14:paraId="42C2E9F4" w14:textId="4F3D58CC"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r:id="rId85" w:anchor="_Toc146463648" w:history="1">
        <w:r w:rsidR="000E744C" w:rsidRPr="00B90F9E">
          <w:rPr>
            <w:rStyle w:val="Lienhypertexte"/>
            <w:noProof/>
          </w:rPr>
          <w:t>Figure 13 : Schéma de sélection du mode de l'ESP32</w:t>
        </w:r>
        <w:r w:rsidR="000E744C">
          <w:rPr>
            <w:noProof/>
            <w:webHidden/>
          </w:rPr>
          <w:tab/>
        </w:r>
        <w:r w:rsidR="000E744C">
          <w:rPr>
            <w:noProof/>
            <w:webHidden/>
          </w:rPr>
          <w:fldChar w:fldCharType="begin"/>
        </w:r>
        <w:r w:rsidR="000E744C">
          <w:rPr>
            <w:noProof/>
            <w:webHidden/>
          </w:rPr>
          <w:instrText xml:space="preserve"> PAGEREF _Toc146463648 \h </w:instrText>
        </w:r>
        <w:r w:rsidR="000E744C">
          <w:rPr>
            <w:noProof/>
            <w:webHidden/>
          </w:rPr>
        </w:r>
        <w:r w:rsidR="000E744C">
          <w:rPr>
            <w:noProof/>
            <w:webHidden/>
          </w:rPr>
          <w:fldChar w:fldCharType="separate"/>
        </w:r>
        <w:r w:rsidR="000E744C">
          <w:rPr>
            <w:noProof/>
            <w:webHidden/>
          </w:rPr>
          <w:t>14</w:t>
        </w:r>
        <w:r w:rsidR="000E744C">
          <w:rPr>
            <w:noProof/>
            <w:webHidden/>
          </w:rPr>
          <w:fldChar w:fldCharType="end"/>
        </w:r>
      </w:hyperlink>
    </w:p>
    <w:p w14:paraId="4A95FD46" w14:textId="7611BCF0"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49" w:history="1">
        <w:r w:rsidR="000E744C" w:rsidRPr="00B90F9E">
          <w:rPr>
            <w:rStyle w:val="Lienhypertexte"/>
            <w:noProof/>
          </w:rPr>
          <w:t>Figure 14 : Technologie du badge RFID de l'ES</w:t>
        </w:r>
        <w:r w:rsidR="000E744C">
          <w:rPr>
            <w:noProof/>
            <w:webHidden/>
          </w:rPr>
          <w:tab/>
        </w:r>
        <w:r w:rsidR="000E744C">
          <w:rPr>
            <w:noProof/>
            <w:webHidden/>
          </w:rPr>
          <w:fldChar w:fldCharType="begin"/>
        </w:r>
        <w:r w:rsidR="000E744C">
          <w:rPr>
            <w:noProof/>
            <w:webHidden/>
          </w:rPr>
          <w:instrText xml:space="preserve"> PAGEREF _Toc146463649 \h </w:instrText>
        </w:r>
        <w:r w:rsidR="000E744C">
          <w:rPr>
            <w:noProof/>
            <w:webHidden/>
          </w:rPr>
        </w:r>
        <w:r w:rsidR="000E744C">
          <w:rPr>
            <w:noProof/>
            <w:webHidden/>
          </w:rPr>
          <w:fldChar w:fldCharType="separate"/>
        </w:r>
        <w:r w:rsidR="000E744C">
          <w:rPr>
            <w:noProof/>
            <w:webHidden/>
          </w:rPr>
          <w:t>15</w:t>
        </w:r>
        <w:r w:rsidR="000E744C">
          <w:rPr>
            <w:noProof/>
            <w:webHidden/>
          </w:rPr>
          <w:fldChar w:fldCharType="end"/>
        </w:r>
      </w:hyperlink>
    </w:p>
    <w:p w14:paraId="772232C7" w14:textId="104D685F"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50" w:history="1">
        <w:r w:rsidR="000E744C" w:rsidRPr="00B90F9E">
          <w:rPr>
            <w:rStyle w:val="Lienhypertexte"/>
            <w:noProof/>
          </w:rPr>
          <w:t>Figure 15 : Schéma des connecteurs des modules RFID</w:t>
        </w:r>
        <w:r w:rsidR="000E744C">
          <w:rPr>
            <w:noProof/>
            <w:webHidden/>
          </w:rPr>
          <w:tab/>
        </w:r>
        <w:r w:rsidR="000E744C">
          <w:rPr>
            <w:noProof/>
            <w:webHidden/>
          </w:rPr>
          <w:fldChar w:fldCharType="begin"/>
        </w:r>
        <w:r w:rsidR="000E744C">
          <w:rPr>
            <w:noProof/>
            <w:webHidden/>
          </w:rPr>
          <w:instrText xml:space="preserve"> PAGEREF _Toc146463650 \h </w:instrText>
        </w:r>
        <w:r w:rsidR="000E744C">
          <w:rPr>
            <w:noProof/>
            <w:webHidden/>
          </w:rPr>
        </w:r>
        <w:r w:rsidR="000E744C">
          <w:rPr>
            <w:noProof/>
            <w:webHidden/>
          </w:rPr>
          <w:fldChar w:fldCharType="separate"/>
        </w:r>
        <w:r w:rsidR="000E744C">
          <w:rPr>
            <w:noProof/>
            <w:webHidden/>
          </w:rPr>
          <w:t>15</w:t>
        </w:r>
        <w:r w:rsidR="000E744C">
          <w:rPr>
            <w:noProof/>
            <w:webHidden/>
          </w:rPr>
          <w:fldChar w:fldCharType="end"/>
        </w:r>
      </w:hyperlink>
    </w:p>
    <w:p w14:paraId="76030004" w14:textId="4298E654"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r:id="rId86" w:anchor="_Toc146463651" w:history="1">
        <w:r w:rsidR="000E744C" w:rsidRPr="00B90F9E">
          <w:rPr>
            <w:rStyle w:val="Lienhypertexte"/>
            <w:noProof/>
          </w:rPr>
          <w:t>Figure 16 : Schéma des LEDs RGB d'interface</w:t>
        </w:r>
        <w:r w:rsidR="000E744C">
          <w:rPr>
            <w:noProof/>
            <w:webHidden/>
          </w:rPr>
          <w:tab/>
        </w:r>
        <w:r w:rsidR="000E744C">
          <w:rPr>
            <w:noProof/>
            <w:webHidden/>
          </w:rPr>
          <w:fldChar w:fldCharType="begin"/>
        </w:r>
        <w:r w:rsidR="000E744C">
          <w:rPr>
            <w:noProof/>
            <w:webHidden/>
          </w:rPr>
          <w:instrText xml:space="preserve"> PAGEREF _Toc146463651 \h </w:instrText>
        </w:r>
        <w:r w:rsidR="000E744C">
          <w:rPr>
            <w:noProof/>
            <w:webHidden/>
          </w:rPr>
        </w:r>
        <w:r w:rsidR="000E744C">
          <w:rPr>
            <w:noProof/>
            <w:webHidden/>
          </w:rPr>
          <w:fldChar w:fldCharType="separate"/>
        </w:r>
        <w:r w:rsidR="000E744C">
          <w:rPr>
            <w:noProof/>
            <w:webHidden/>
          </w:rPr>
          <w:t>16</w:t>
        </w:r>
        <w:r w:rsidR="000E744C">
          <w:rPr>
            <w:noProof/>
            <w:webHidden/>
          </w:rPr>
          <w:fldChar w:fldCharType="end"/>
        </w:r>
      </w:hyperlink>
    </w:p>
    <w:p w14:paraId="6C247FE1" w14:textId="0B3511A8"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r:id="rId87" w:anchor="_Toc146463652" w:history="1">
        <w:r w:rsidR="000E744C" w:rsidRPr="00B90F9E">
          <w:rPr>
            <w:rStyle w:val="Lienhypertexte"/>
            <w:noProof/>
          </w:rPr>
          <w:t>Figure 17 : Schéma LEDs témoins</w:t>
        </w:r>
        <w:r w:rsidR="000E744C">
          <w:rPr>
            <w:noProof/>
            <w:webHidden/>
          </w:rPr>
          <w:tab/>
        </w:r>
        <w:r w:rsidR="000E744C">
          <w:rPr>
            <w:noProof/>
            <w:webHidden/>
          </w:rPr>
          <w:fldChar w:fldCharType="begin"/>
        </w:r>
        <w:r w:rsidR="000E744C">
          <w:rPr>
            <w:noProof/>
            <w:webHidden/>
          </w:rPr>
          <w:instrText xml:space="preserve"> PAGEREF _Toc146463652 \h </w:instrText>
        </w:r>
        <w:r w:rsidR="000E744C">
          <w:rPr>
            <w:noProof/>
            <w:webHidden/>
          </w:rPr>
        </w:r>
        <w:r w:rsidR="000E744C">
          <w:rPr>
            <w:noProof/>
            <w:webHidden/>
          </w:rPr>
          <w:fldChar w:fldCharType="separate"/>
        </w:r>
        <w:r w:rsidR="000E744C">
          <w:rPr>
            <w:noProof/>
            <w:webHidden/>
          </w:rPr>
          <w:t>17</w:t>
        </w:r>
        <w:r w:rsidR="000E744C">
          <w:rPr>
            <w:noProof/>
            <w:webHidden/>
          </w:rPr>
          <w:fldChar w:fldCharType="end"/>
        </w:r>
      </w:hyperlink>
    </w:p>
    <w:p w14:paraId="4F4AC044" w14:textId="37CA654D"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r:id="rId88" w:anchor="_Toc146463653" w:history="1">
        <w:r w:rsidR="000E744C" w:rsidRPr="00B90F9E">
          <w:rPr>
            <w:rStyle w:val="Lienhypertexte"/>
            <w:noProof/>
          </w:rPr>
          <w:t>Figure 18 : Schéma du buzzer</w:t>
        </w:r>
        <w:r w:rsidR="000E744C">
          <w:rPr>
            <w:noProof/>
            <w:webHidden/>
          </w:rPr>
          <w:tab/>
        </w:r>
        <w:r w:rsidR="000E744C">
          <w:rPr>
            <w:noProof/>
            <w:webHidden/>
          </w:rPr>
          <w:fldChar w:fldCharType="begin"/>
        </w:r>
        <w:r w:rsidR="000E744C">
          <w:rPr>
            <w:noProof/>
            <w:webHidden/>
          </w:rPr>
          <w:instrText xml:space="preserve"> PAGEREF _Toc146463653 \h </w:instrText>
        </w:r>
        <w:r w:rsidR="000E744C">
          <w:rPr>
            <w:noProof/>
            <w:webHidden/>
          </w:rPr>
        </w:r>
        <w:r w:rsidR="000E744C">
          <w:rPr>
            <w:noProof/>
            <w:webHidden/>
          </w:rPr>
          <w:fldChar w:fldCharType="separate"/>
        </w:r>
        <w:r w:rsidR="000E744C">
          <w:rPr>
            <w:noProof/>
            <w:webHidden/>
          </w:rPr>
          <w:t>17</w:t>
        </w:r>
        <w:r w:rsidR="000E744C">
          <w:rPr>
            <w:noProof/>
            <w:webHidden/>
          </w:rPr>
          <w:fldChar w:fldCharType="end"/>
        </w:r>
      </w:hyperlink>
    </w:p>
    <w:p w14:paraId="01BECF57" w14:textId="03575082"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54" w:history="1">
        <w:r w:rsidR="000E744C" w:rsidRPr="00B90F9E">
          <w:rPr>
            <w:rStyle w:val="Lienhypertexte"/>
            <w:noProof/>
          </w:rPr>
          <w:t>Figure 19 : Recommandations de placement de l'ESP32</w:t>
        </w:r>
        <w:r w:rsidR="000E744C">
          <w:rPr>
            <w:noProof/>
            <w:webHidden/>
          </w:rPr>
          <w:tab/>
        </w:r>
        <w:r w:rsidR="000E744C">
          <w:rPr>
            <w:noProof/>
            <w:webHidden/>
          </w:rPr>
          <w:fldChar w:fldCharType="begin"/>
        </w:r>
        <w:r w:rsidR="000E744C">
          <w:rPr>
            <w:noProof/>
            <w:webHidden/>
          </w:rPr>
          <w:instrText xml:space="preserve"> PAGEREF _Toc146463654 \h </w:instrText>
        </w:r>
        <w:r w:rsidR="000E744C">
          <w:rPr>
            <w:noProof/>
            <w:webHidden/>
          </w:rPr>
        </w:r>
        <w:r w:rsidR="000E744C">
          <w:rPr>
            <w:noProof/>
            <w:webHidden/>
          </w:rPr>
          <w:fldChar w:fldCharType="separate"/>
        </w:r>
        <w:r w:rsidR="000E744C">
          <w:rPr>
            <w:noProof/>
            <w:webHidden/>
          </w:rPr>
          <w:t>27</w:t>
        </w:r>
        <w:r w:rsidR="000E744C">
          <w:rPr>
            <w:noProof/>
            <w:webHidden/>
          </w:rPr>
          <w:fldChar w:fldCharType="end"/>
        </w:r>
      </w:hyperlink>
    </w:p>
    <w:p w14:paraId="1024FFE5" w14:textId="6A67186F"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55" w:history="1">
        <w:r w:rsidR="000E744C" w:rsidRPr="00B90F9E">
          <w:rPr>
            <w:rStyle w:val="Lienhypertexte"/>
            <w:noProof/>
          </w:rPr>
          <w:t>Figure 20 : Recommandation de dégagement pour l'antenne de l'ESP32</w:t>
        </w:r>
        <w:r w:rsidR="000E744C">
          <w:rPr>
            <w:noProof/>
            <w:webHidden/>
          </w:rPr>
          <w:tab/>
        </w:r>
        <w:r w:rsidR="000E744C">
          <w:rPr>
            <w:noProof/>
            <w:webHidden/>
          </w:rPr>
          <w:fldChar w:fldCharType="begin"/>
        </w:r>
        <w:r w:rsidR="000E744C">
          <w:rPr>
            <w:noProof/>
            <w:webHidden/>
          </w:rPr>
          <w:instrText xml:space="preserve"> PAGEREF _Toc146463655 \h </w:instrText>
        </w:r>
        <w:r w:rsidR="000E744C">
          <w:rPr>
            <w:noProof/>
            <w:webHidden/>
          </w:rPr>
        </w:r>
        <w:r w:rsidR="000E744C">
          <w:rPr>
            <w:noProof/>
            <w:webHidden/>
          </w:rPr>
          <w:fldChar w:fldCharType="separate"/>
        </w:r>
        <w:r w:rsidR="000E744C">
          <w:rPr>
            <w:noProof/>
            <w:webHidden/>
          </w:rPr>
          <w:t>27</w:t>
        </w:r>
        <w:r w:rsidR="000E744C">
          <w:rPr>
            <w:noProof/>
            <w:webHidden/>
          </w:rPr>
          <w:fldChar w:fldCharType="end"/>
        </w:r>
      </w:hyperlink>
    </w:p>
    <w:p w14:paraId="58CF7FB7" w14:textId="7679AC03" w:rsidR="00055E28" w:rsidRDefault="008211FE" w:rsidP="008211FE">
      <w:pPr>
        <w:pStyle w:val="Titre1"/>
      </w:pPr>
      <w:r>
        <w:fldChar w:fldCharType="end"/>
      </w:r>
      <w:bookmarkStart w:id="128" w:name="_Toc146463620"/>
      <w:r>
        <w:t>Tableaux</w:t>
      </w:r>
      <w:bookmarkEnd w:id="128"/>
    </w:p>
    <w:p w14:paraId="228A91D9" w14:textId="7E0DD2A4" w:rsidR="000E744C"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Tableau" </w:instrText>
      </w:r>
      <w:r>
        <w:fldChar w:fldCharType="separate"/>
      </w:r>
      <w:hyperlink w:anchor="_Toc146463656" w:history="1">
        <w:r w:rsidR="000E744C" w:rsidRPr="004463BD">
          <w:rPr>
            <w:rStyle w:val="Lienhypertexte"/>
            <w:noProof/>
          </w:rPr>
          <w:t>Tableau 1 : Caractéristiques principales de la prise IEC C14</w:t>
        </w:r>
        <w:r w:rsidR="000E744C">
          <w:rPr>
            <w:noProof/>
            <w:webHidden/>
          </w:rPr>
          <w:tab/>
        </w:r>
        <w:r w:rsidR="000E744C">
          <w:rPr>
            <w:noProof/>
            <w:webHidden/>
          </w:rPr>
          <w:fldChar w:fldCharType="begin"/>
        </w:r>
        <w:r w:rsidR="000E744C">
          <w:rPr>
            <w:noProof/>
            <w:webHidden/>
          </w:rPr>
          <w:instrText xml:space="preserve"> PAGEREF _Toc146463656 \h </w:instrText>
        </w:r>
        <w:r w:rsidR="000E744C">
          <w:rPr>
            <w:noProof/>
            <w:webHidden/>
          </w:rPr>
        </w:r>
        <w:r w:rsidR="000E744C">
          <w:rPr>
            <w:noProof/>
            <w:webHidden/>
          </w:rPr>
          <w:fldChar w:fldCharType="separate"/>
        </w:r>
        <w:r w:rsidR="000E744C">
          <w:rPr>
            <w:noProof/>
            <w:webHidden/>
          </w:rPr>
          <w:t>7</w:t>
        </w:r>
        <w:r w:rsidR="000E744C">
          <w:rPr>
            <w:noProof/>
            <w:webHidden/>
          </w:rPr>
          <w:fldChar w:fldCharType="end"/>
        </w:r>
      </w:hyperlink>
    </w:p>
    <w:p w14:paraId="3909F6B1" w14:textId="595582F4"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57" w:history="1">
        <w:r w:rsidR="000E744C" w:rsidRPr="004463BD">
          <w:rPr>
            <w:rStyle w:val="Lienhypertexte"/>
            <w:noProof/>
          </w:rPr>
          <w:t>Tableau 2 : Caractéristiques principales des borniers</w:t>
        </w:r>
        <w:r w:rsidR="000E744C">
          <w:rPr>
            <w:noProof/>
            <w:webHidden/>
          </w:rPr>
          <w:tab/>
        </w:r>
        <w:r w:rsidR="000E744C">
          <w:rPr>
            <w:noProof/>
            <w:webHidden/>
          </w:rPr>
          <w:fldChar w:fldCharType="begin"/>
        </w:r>
        <w:r w:rsidR="000E744C">
          <w:rPr>
            <w:noProof/>
            <w:webHidden/>
          </w:rPr>
          <w:instrText xml:space="preserve"> PAGEREF _Toc146463657 \h </w:instrText>
        </w:r>
        <w:r w:rsidR="000E744C">
          <w:rPr>
            <w:noProof/>
            <w:webHidden/>
          </w:rPr>
        </w:r>
        <w:r w:rsidR="000E744C">
          <w:rPr>
            <w:noProof/>
            <w:webHidden/>
          </w:rPr>
          <w:fldChar w:fldCharType="separate"/>
        </w:r>
        <w:r w:rsidR="000E744C">
          <w:rPr>
            <w:noProof/>
            <w:webHidden/>
          </w:rPr>
          <w:t>7</w:t>
        </w:r>
        <w:r w:rsidR="000E744C">
          <w:rPr>
            <w:noProof/>
            <w:webHidden/>
          </w:rPr>
          <w:fldChar w:fldCharType="end"/>
        </w:r>
      </w:hyperlink>
    </w:p>
    <w:p w14:paraId="4E49BB5E" w14:textId="675F406F"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58" w:history="1">
        <w:r w:rsidR="000E744C" w:rsidRPr="004463BD">
          <w:rPr>
            <w:rStyle w:val="Lienhypertexte"/>
            <w:noProof/>
          </w:rPr>
          <w:t>Tableau 3 : Estimation du courant maximal</w:t>
        </w:r>
        <w:r w:rsidR="000E744C">
          <w:rPr>
            <w:noProof/>
            <w:webHidden/>
          </w:rPr>
          <w:tab/>
        </w:r>
        <w:r w:rsidR="000E744C">
          <w:rPr>
            <w:noProof/>
            <w:webHidden/>
          </w:rPr>
          <w:fldChar w:fldCharType="begin"/>
        </w:r>
        <w:r w:rsidR="000E744C">
          <w:rPr>
            <w:noProof/>
            <w:webHidden/>
          </w:rPr>
          <w:instrText xml:space="preserve"> PAGEREF _Toc146463658 \h </w:instrText>
        </w:r>
        <w:r w:rsidR="000E744C">
          <w:rPr>
            <w:noProof/>
            <w:webHidden/>
          </w:rPr>
        </w:r>
        <w:r w:rsidR="000E744C">
          <w:rPr>
            <w:noProof/>
            <w:webHidden/>
          </w:rPr>
          <w:fldChar w:fldCharType="separate"/>
        </w:r>
        <w:r w:rsidR="000E744C">
          <w:rPr>
            <w:noProof/>
            <w:webHidden/>
          </w:rPr>
          <w:t>8</w:t>
        </w:r>
        <w:r w:rsidR="000E744C">
          <w:rPr>
            <w:noProof/>
            <w:webHidden/>
          </w:rPr>
          <w:fldChar w:fldCharType="end"/>
        </w:r>
      </w:hyperlink>
    </w:p>
    <w:p w14:paraId="7DA5E188" w14:textId="39D9EEBB"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59" w:history="1">
        <w:r w:rsidR="000E744C" w:rsidRPr="004463BD">
          <w:rPr>
            <w:rStyle w:val="Lienhypertexte"/>
            <w:noProof/>
          </w:rPr>
          <w:t>Tableau 4 : Caractéristiques principales du convertisseur AC/DC</w:t>
        </w:r>
        <w:r w:rsidR="000E744C">
          <w:rPr>
            <w:noProof/>
            <w:webHidden/>
          </w:rPr>
          <w:tab/>
        </w:r>
        <w:r w:rsidR="000E744C">
          <w:rPr>
            <w:noProof/>
            <w:webHidden/>
          </w:rPr>
          <w:fldChar w:fldCharType="begin"/>
        </w:r>
        <w:r w:rsidR="000E744C">
          <w:rPr>
            <w:noProof/>
            <w:webHidden/>
          </w:rPr>
          <w:instrText xml:space="preserve"> PAGEREF _Toc146463659 \h </w:instrText>
        </w:r>
        <w:r w:rsidR="000E744C">
          <w:rPr>
            <w:noProof/>
            <w:webHidden/>
          </w:rPr>
        </w:r>
        <w:r w:rsidR="000E744C">
          <w:rPr>
            <w:noProof/>
            <w:webHidden/>
          </w:rPr>
          <w:fldChar w:fldCharType="separate"/>
        </w:r>
        <w:r w:rsidR="000E744C">
          <w:rPr>
            <w:noProof/>
            <w:webHidden/>
          </w:rPr>
          <w:t>8</w:t>
        </w:r>
        <w:r w:rsidR="000E744C">
          <w:rPr>
            <w:noProof/>
            <w:webHidden/>
          </w:rPr>
          <w:fldChar w:fldCharType="end"/>
        </w:r>
      </w:hyperlink>
    </w:p>
    <w:p w14:paraId="5FCA1D2F" w14:textId="599F5CBC"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0" w:history="1">
        <w:r w:rsidR="000E744C" w:rsidRPr="004463BD">
          <w:rPr>
            <w:rStyle w:val="Lienhypertexte"/>
            <w:noProof/>
          </w:rPr>
          <w:t>Tableau 5 : Caractéristiques principales du relai de puissance</w:t>
        </w:r>
        <w:r w:rsidR="000E744C">
          <w:rPr>
            <w:noProof/>
            <w:webHidden/>
          </w:rPr>
          <w:tab/>
        </w:r>
        <w:r w:rsidR="000E744C">
          <w:rPr>
            <w:noProof/>
            <w:webHidden/>
          </w:rPr>
          <w:fldChar w:fldCharType="begin"/>
        </w:r>
        <w:r w:rsidR="000E744C">
          <w:rPr>
            <w:noProof/>
            <w:webHidden/>
          </w:rPr>
          <w:instrText xml:space="preserve"> PAGEREF _Toc146463660 \h </w:instrText>
        </w:r>
        <w:r w:rsidR="000E744C">
          <w:rPr>
            <w:noProof/>
            <w:webHidden/>
          </w:rPr>
        </w:r>
        <w:r w:rsidR="000E744C">
          <w:rPr>
            <w:noProof/>
            <w:webHidden/>
          </w:rPr>
          <w:fldChar w:fldCharType="separate"/>
        </w:r>
        <w:r w:rsidR="000E744C">
          <w:rPr>
            <w:noProof/>
            <w:webHidden/>
          </w:rPr>
          <w:t>9</w:t>
        </w:r>
        <w:r w:rsidR="000E744C">
          <w:rPr>
            <w:noProof/>
            <w:webHidden/>
          </w:rPr>
          <w:fldChar w:fldCharType="end"/>
        </w:r>
      </w:hyperlink>
    </w:p>
    <w:p w14:paraId="67CE7ACC" w14:textId="4193FCAC"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1" w:history="1">
        <w:r w:rsidR="000E744C" w:rsidRPr="004463BD">
          <w:rPr>
            <w:rStyle w:val="Lienhypertexte"/>
            <w:noProof/>
          </w:rPr>
          <w:t>Tableau 6 : Caractéristiques principales du microcontrôleur</w:t>
        </w:r>
        <w:r w:rsidR="000E744C">
          <w:rPr>
            <w:noProof/>
            <w:webHidden/>
          </w:rPr>
          <w:tab/>
        </w:r>
        <w:r w:rsidR="000E744C">
          <w:rPr>
            <w:noProof/>
            <w:webHidden/>
          </w:rPr>
          <w:fldChar w:fldCharType="begin"/>
        </w:r>
        <w:r w:rsidR="000E744C">
          <w:rPr>
            <w:noProof/>
            <w:webHidden/>
          </w:rPr>
          <w:instrText xml:space="preserve"> PAGEREF _Toc146463661 \h </w:instrText>
        </w:r>
        <w:r w:rsidR="000E744C">
          <w:rPr>
            <w:noProof/>
            <w:webHidden/>
          </w:rPr>
        </w:r>
        <w:r w:rsidR="000E744C">
          <w:rPr>
            <w:noProof/>
            <w:webHidden/>
          </w:rPr>
          <w:fldChar w:fldCharType="separate"/>
        </w:r>
        <w:r w:rsidR="000E744C">
          <w:rPr>
            <w:noProof/>
            <w:webHidden/>
          </w:rPr>
          <w:t>10</w:t>
        </w:r>
        <w:r w:rsidR="000E744C">
          <w:rPr>
            <w:noProof/>
            <w:webHidden/>
          </w:rPr>
          <w:fldChar w:fldCharType="end"/>
        </w:r>
      </w:hyperlink>
    </w:p>
    <w:p w14:paraId="7749E56F" w14:textId="0748A48F"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2" w:history="1">
        <w:r w:rsidR="000E744C" w:rsidRPr="004463BD">
          <w:rPr>
            <w:rStyle w:val="Lienhypertexte"/>
            <w:noProof/>
          </w:rPr>
          <w:t>Tableau 7 : Périphériques et nombre de broches nécessaires pour le PIC32</w:t>
        </w:r>
        <w:r w:rsidR="000E744C">
          <w:rPr>
            <w:noProof/>
            <w:webHidden/>
          </w:rPr>
          <w:tab/>
        </w:r>
        <w:r w:rsidR="000E744C">
          <w:rPr>
            <w:noProof/>
            <w:webHidden/>
          </w:rPr>
          <w:fldChar w:fldCharType="begin"/>
        </w:r>
        <w:r w:rsidR="000E744C">
          <w:rPr>
            <w:noProof/>
            <w:webHidden/>
          </w:rPr>
          <w:instrText xml:space="preserve"> PAGEREF _Toc146463662 \h </w:instrText>
        </w:r>
        <w:r w:rsidR="000E744C">
          <w:rPr>
            <w:noProof/>
            <w:webHidden/>
          </w:rPr>
        </w:r>
        <w:r w:rsidR="000E744C">
          <w:rPr>
            <w:noProof/>
            <w:webHidden/>
          </w:rPr>
          <w:fldChar w:fldCharType="separate"/>
        </w:r>
        <w:r w:rsidR="000E744C">
          <w:rPr>
            <w:noProof/>
            <w:webHidden/>
          </w:rPr>
          <w:t>10</w:t>
        </w:r>
        <w:r w:rsidR="000E744C">
          <w:rPr>
            <w:noProof/>
            <w:webHidden/>
          </w:rPr>
          <w:fldChar w:fldCharType="end"/>
        </w:r>
      </w:hyperlink>
    </w:p>
    <w:p w14:paraId="68F3C0CB" w14:textId="3B4508C4"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3" w:history="1">
        <w:r w:rsidR="000E744C" w:rsidRPr="004463BD">
          <w:rPr>
            <w:rStyle w:val="Lienhypertexte"/>
            <w:noProof/>
          </w:rPr>
          <w:t>Tableau 8 : Caractéristiques principales du contrôleur PHY</w:t>
        </w:r>
        <w:r w:rsidR="000E744C">
          <w:rPr>
            <w:noProof/>
            <w:webHidden/>
          </w:rPr>
          <w:tab/>
        </w:r>
        <w:r w:rsidR="000E744C">
          <w:rPr>
            <w:noProof/>
            <w:webHidden/>
          </w:rPr>
          <w:fldChar w:fldCharType="begin"/>
        </w:r>
        <w:r w:rsidR="000E744C">
          <w:rPr>
            <w:noProof/>
            <w:webHidden/>
          </w:rPr>
          <w:instrText xml:space="preserve"> PAGEREF _Toc146463663 \h </w:instrText>
        </w:r>
        <w:r w:rsidR="000E744C">
          <w:rPr>
            <w:noProof/>
            <w:webHidden/>
          </w:rPr>
        </w:r>
        <w:r w:rsidR="000E744C">
          <w:rPr>
            <w:noProof/>
            <w:webHidden/>
          </w:rPr>
          <w:fldChar w:fldCharType="separate"/>
        </w:r>
        <w:r w:rsidR="000E744C">
          <w:rPr>
            <w:noProof/>
            <w:webHidden/>
          </w:rPr>
          <w:t>12</w:t>
        </w:r>
        <w:r w:rsidR="000E744C">
          <w:rPr>
            <w:noProof/>
            <w:webHidden/>
          </w:rPr>
          <w:fldChar w:fldCharType="end"/>
        </w:r>
      </w:hyperlink>
    </w:p>
    <w:p w14:paraId="6A38141E" w14:textId="62931A06"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4" w:history="1">
        <w:r w:rsidR="000E744C" w:rsidRPr="004463BD">
          <w:rPr>
            <w:rStyle w:val="Lienhypertexte"/>
            <w:noProof/>
          </w:rPr>
          <w:t>Tableau 9 : Caractéristiques principales du connecteur RJ45</w:t>
        </w:r>
        <w:r w:rsidR="000E744C">
          <w:rPr>
            <w:noProof/>
            <w:webHidden/>
          </w:rPr>
          <w:tab/>
        </w:r>
        <w:r w:rsidR="000E744C">
          <w:rPr>
            <w:noProof/>
            <w:webHidden/>
          </w:rPr>
          <w:fldChar w:fldCharType="begin"/>
        </w:r>
        <w:r w:rsidR="000E744C">
          <w:rPr>
            <w:noProof/>
            <w:webHidden/>
          </w:rPr>
          <w:instrText xml:space="preserve"> PAGEREF _Toc146463664 \h </w:instrText>
        </w:r>
        <w:r w:rsidR="000E744C">
          <w:rPr>
            <w:noProof/>
            <w:webHidden/>
          </w:rPr>
        </w:r>
        <w:r w:rsidR="000E744C">
          <w:rPr>
            <w:noProof/>
            <w:webHidden/>
          </w:rPr>
          <w:fldChar w:fldCharType="separate"/>
        </w:r>
        <w:r w:rsidR="000E744C">
          <w:rPr>
            <w:noProof/>
            <w:webHidden/>
          </w:rPr>
          <w:t>12</w:t>
        </w:r>
        <w:r w:rsidR="000E744C">
          <w:rPr>
            <w:noProof/>
            <w:webHidden/>
          </w:rPr>
          <w:fldChar w:fldCharType="end"/>
        </w:r>
      </w:hyperlink>
    </w:p>
    <w:p w14:paraId="0468C414" w14:textId="1CDE9D58"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5" w:history="1">
        <w:r w:rsidR="000E744C" w:rsidRPr="004463BD">
          <w:rPr>
            <w:rStyle w:val="Lienhypertexte"/>
            <w:noProof/>
          </w:rPr>
          <w:t>Tableau 10 : Caractéristiques principales du module Wi-Fi</w:t>
        </w:r>
        <w:r w:rsidR="000E744C">
          <w:rPr>
            <w:noProof/>
            <w:webHidden/>
          </w:rPr>
          <w:tab/>
        </w:r>
        <w:r w:rsidR="000E744C">
          <w:rPr>
            <w:noProof/>
            <w:webHidden/>
          </w:rPr>
          <w:fldChar w:fldCharType="begin"/>
        </w:r>
        <w:r w:rsidR="000E744C">
          <w:rPr>
            <w:noProof/>
            <w:webHidden/>
          </w:rPr>
          <w:instrText xml:space="preserve"> PAGEREF _Toc146463665 \h </w:instrText>
        </w:r>
        <w:r w:rsidR="000E744C">
          <w:rPr>
            <w:noProof/>
            <w:webHidden/>
          </w:rPr>
        </w:r>
        <w:r w:rsidR="000E744C">
          <w:rPr>
            <w:noProof/>
            <w:webHidden/>
          </w:rPr>
          <w:fldChar w:fldCharType="separate"/>
        </w:r>
        <w:r w:rsidR="000E744C">
          <w:rPr>
            <w:noProof/>
            <w:webHidden/>
          </w:rPr>
          <w:t>14</w:t>
        </w:r>
        <w:r w:rsidR="000E744C">
          <w:rPr>
            <w:noProof/>
            <w:webHidden/>
          </w:rPr>
          <w:fldChar w:fldCharType="end"/>
        </w:r>
      </w:hyperlink>
    </w:p>
    <w:p w14:paraId="4236EC70" w14:textId="62A92EFE"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6" w:history="1">
        <w:r w:rsidR="000E744C" w:rsidRPr="004463BD">
          <w:rPr>
            <w:rStyle w:val="Lienhypertexte"/>
            <w:noProof/>
          </w:rPr>
          <w:t>Tableau 11 : Comparaison des modules RFID</w:t>
        </w:r>
        <w:r w:rsidR="000E744C">
          <w:rPr>
            <w:noProof/>
            <w:webHidden/>
          </w:rPr>
          <w:tab/>
        </w:r>
        <w:r w:rsidR="000E744C">
          <w:rPr>
            <w:noProof/>
            <w:webHidden/>
          </w:rPr>
          <w:fldChar w:fldCharType="begin"/>
        </w:r>
        <w:r w:rsidR="000E744C">
          <w:rPr>
            <w:noProof/>
            <w:webHidden/>
          </w:rPr>
          <w:instrText xml:space="preserve"> PAGEREF _Toc146463666 \h </w:instrText>
        </w:r>
        <w:r w:rsidR="000E744C">
          <w:rPr>
            <w:noProof/>
            <w:webHidden/>
          </w:rPr>
        </w:r>
        <w:r w:rsidR="000E744C">
          <w:rPr>
            <w:noProof/>
            <w:webHidden/>
          </w:rPr>
          <w:fldChar w:fldCharType="separate"/>
        </w:r>
        <w:r w:rsidR="000E744C">
          <w:rPr>
            <w:noProof/>
            <w:webHidden/>
          </w:rPr>
          <w:t>15</w:t>
        </w:r>
        <w:r w:rsidR="000E744C">
          <w:rPr>
            <w:noProof/>
            <w:webHidden/>
          </w:rPr>
          <w:fldChar w:fldCharType="end"/>
        </w:r>
      </w:hyperlink>
    </w:p>
    <w:p w14:paraId="50194EDE" w14:textId="0786ACA6"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7" w:history="1">
        <w:r w:rsidR="000E744C" w:rsidRPr="004463BD">
          <w:rPr>
            <w:rStyle w:val="Lienhypertexte"/>
            <w:noProof/>
          </w:rPr>
          <w:t>Tableau 12 : Caractéristiques principales des LEDs RGB</w:t>
        </w:r>
        <w:r w:rsidR="000E744C">
          <w:rPr>
            <w:noProof/>
            <w:webHidden/>
          </w:rPr>
          <w:tab/>
        </w:r>
        <w:r w:rsidR="000E744C">
          <w:rPr>
            <w:noProof/>
            <w:webHidden/>
          </w:rPr>
          <w:fldChar w:fldCharType="begin"/>
        </w:r>
        <w:r w:rsidR="000E744C">
          <w:rPr>
            <w:noProof/>
            <w:webHidden/>
          </w:rPr>
          <w:instrText xml:space="preserve"> PAGEREF _Toc146463667 \h </w:instrText>
        </w:r>
        <w:r w:rsidR="000E744C">
          <w:rPr>
            <w:noProof/>
            <w:webHidden/>
          </w:rPr>
        </w:r>
        <w:r w:rsidR="000E744C">
          <w:rPr>
            <w:noProof/>
            <w:webHidden/>
          </w:rPr>
          <w:fldChar w:fldCharType="separate"/>
        </w:r>
        <w:r w:rsidR="000E744C">
          <w:rPr>
            <w:noProof/>
            <w:webHidden/>
          </w:rPr>
          <w:t>16</w:t>
        </w:r>
        <w:r w:rsidR="000E744C">
          <w:rPr>
            <w:noProof/>
            <w:webHidden/>
          </w:rPr>
          <w:fldChar w:fldCharType="end"/>
        </w:r>
      </w:hyperlink>
    </w:p>
    <w:p w14:paraId="75F36DBE" w14:textId="6A077BDA"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8" w:history="1">
        <w:r w:rsidR="000E744C" w:rsidRPr="004463BD">
          <w:rPr>
            <w:rStyle w:val="Lienhypertexte"/>
            <w:noProof/>
          </w:rPr>
          <w:t>Tableau 13 : Caractéristiques principales du driver de LED</w:t>
        </w:r>
        <w:r w:rsidR="000E744C">
          <w:rPr>
            <w:noProof/>
            <w:webHidden/>
          </w:rPr>
          <w:tab/>
        </w:r>
        <w:r w:rsidR="000E744C">
          <w:rPr>
            <w:noProof/>
            <w:webHidden/>
          </w:rPr>
          <w:fldChar w:fldCharType="begin"/>
        </w:r>
        <w:r w:rsidR="000E744C">
          <w:rPr>
            <w:noProof/>
            <w:webHidden/>
          </w:rPr>
          <w:instrText xml:space="preserve"> PAGEREF _Toc146463668 \h </w:instrText>
        </w:r>
        <w:r w:rsidR="000E744C">
          <w:rPr>
            <w:noProof/>
            <w:webHidden/>
          </w:rPr>
        </w:r>
        <w:r w:rsidR="000E744C">
          <w:rPr>
            <w:noProof/>
            <w:webHidden/>
          </w:rPr>
          <w:fldChar w:fldCharType="separate"/>
        </w:r>
        <w:r w:rsidR="000E744C">
          <w:rPr>
            <w:noProof/>
            <w:webHidden/>
          </w:rPr>
          <w:t>16</w:t>
        </w:r>
        <w:r w:rsidR="000E744C">
          <w:rPr>
            <w:noProof/>
            <w:webHidden/>
          </w:rPr>
          <w:fldChar w:fldCharType="end"/>
        </w:r>
      </w:hyperlink>
    </w:p>
    <w:p w14:paraId="16C5FCB9" w14:textId="7F98EEA9"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9" w:history="1">
        <w:r w:rsidR="000E744C" w:rsidRPr="004463BD">
          <w:rPr>
            <w:rStyle w:val="Lienhypertexte"/>
            <w:noProof/>
          </w:rPr>
          <w:t>Tableau 14 : Caractéristiques principales du buzzer</w:t>
        </w:r>
        <w:r w:rsidR="000E744C">
          <w:rPr>
            <w:noProof/>
            <w:webHidden/>
          </w:rPr>
          <w:tab/>
        </w:r>
        <w:r w:rsidR="000E744C">
          <w:rPr>
            <w:noProof/>
            <w:webHidden/>
          </w:rPr>
          <w:fldChar w:fldCharType="begin"/>
        </w:r>
        <w:r w:rsidR="000E744C">
          <w:rPr>
            <w:noProof/>
            <w:webHidden/>
          </w:rPr>
          <w:instrText xml:space="preserve"> PAGEREF _Toc146463669 \h </w:instrText>
        </w:r>
        <w:r w:rsidR="000E744C">
          <w:rPr>
            <w:noProof/>
            <w:webHidden/>
          </w:rPr>
        </w:r>
        <w:r w:rsidR="000E744C">
          <w:rPr>
            <w:noProof/>
            <w:webHidden/>
          </w:rPr>
          <w:fldChar w:fldCharType="separate"/>
        </w:r>
        <w:r w:rsidR="000E744C">
          <w:rPr>
            <w:noProof/>
            <w:webHidden/>
          </w:rPr>
          <w:t>17</w:t>
        </w:r>
        <w:r w:rsidR="000E744C">
          <w:rPr>
            <w:noProof/>
            <w:webHidden/>
          </w:rPr>
          <w:fldChar w:fldCharType="end"/>
        </w:r>
      </w:hyperlink>
    </w:p>
    <w:p w14:paraId="447D11DC" w14:textId="148E0E49"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0" w:history="1">
        <w:r w:rsidR="000E744C" w:rsidRPr="004463BD">
          <w:rPr>
            <w:rStyle w:val="Lienhypertexte"/>
            <w:noProof/>
          </w:rPr>
          <w:t>Tableau 15 : Liste des points de mesure du système</w:t>
        </w:r>
        <w:r w:rsidR="000E744C">
          <w:rPr>
            <w:noProof/>
            <w:webHidden/>
          </w:rPr>
          <w:tab/>
        </w:r>
        <w:r w:rsidR="000E744C">
          <w:rPr>
            <w:noProof/>
            <w:webHidden/>
          </w:rPr>
          <w:fldChar w:fldCharType="begin"/>
        </w:r>
        <w:r w:rsidR="000E744C">
          <w:rPr>
            <w:noProof/>
            <w:webHidden/>
          </w:rPr>
          <w:instrText xml:space="preserve"> PAGEREF _Toc146463670 \h </w:instrText>
        </w:r>
        <w:r w:rsidR="000E744C">
          <w:rPr>
            <w:noProof/>
            <w:webHidden/>
          </w:rPr>
        </w:r>
        <w:r w:rsidR="000E744C">
          <w:rPr>
            <w:noProof/>
            <w:webHidden/>
          </w:rPr>
          <w:fldChar w:fldCharType="separate"/>
        </w:r>
        <w:r w:rsidR="000E744C">
          <w:rPr>
            <w:noProof/>
            <w:webHidden/>
          </w:rPr>
          <w:t>18</w:t>
        </w:r>
        <w:r w:rsidR="000E744C">
          <w:rPr>
            <w:noProof/>
            <w:webHidden/>
          </w:rPr>
          <w:fldChar w:fldCharType="end"/>
        </w:r>
      </w:hyperlink>
    </w:p>
    <w:p w14:paraId="0D22F7CC" w14:textId="041925D3"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1" w:history="1">
        <w:r w:rsidR="000E744C" w:rsidRPr="004463BD">
          <w:rPr>
            <w:rStyle w:val="Lienhypertexte"/>
            <w:noProof/>
          </w:rPr>
          <w:t>Tableau 16 : Spécifications principales du PCB</w:t>
        </w:r>
        <w:r w:rsidR="000E744C">
          <w:rPr>
            <w:noProof/>
            <w:webHidden/>
          </w:rPr>
          <w:tab/>
        </w:r>
        <w:r w:rsidR="000E744C">
          <w:rPr>
            <w:noProof/>
            <w:webHidden/>
          </w:rPr>
          <w:fldChar w:fldCharType="begin"/>
        </w:r>
        <w:r w:rsidR="000E744C">
          <w:rPr>
            <w:noProof/>
            <w:webHidden/>
          </w:rPr>
          <w:instrText xml:space="preserve"> PAGEREF _Toc146463671 \h </w:instrText>
        </w:r>
        <w:r w:rsidR="000E744C">
          <w:rPr>
            <w:noProof/>
            <w:webHidden/>
          </w:rPr>
        </w:r>
        <w:r w:rsidR="000E744C">
          <w:rPr>
            <w:noProof/>
            <w:webHidden/>
          </w:rPr>
          <w:fldChar w:fldCharType="separate"/>
        </w:r>
        <w:r w:rsidR="000E744C">
          <w:rPr>
            <w:noProof/>
            <w:webHidden/>
          </w:rPr>
          <w:t>21</w:t>
        </w:r>
        <w:r w:rsidR="000E744C">
          <w:rPr>
            <w:noProof/>
            <w:webHidden/>
          </w:rPr>
          <w:fldChar w:fldCharType="end"/>
        </w:r>
      </w:hyperlink>
    </w:p>
    <w:p w14:paraId="1188FC8B" w14:textId="08C49337"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2" w:history="1">
        <w:r w:rsidR="000E744C" w:rsidRPr="004463BD">
          <w:rPr>
            <w:rStyle w:val="Lienhypertexte"/>
            <w:noProof/>
          </w:rPr>
          <w:t>Tableau 17 : Règles principales de fabrication Eurocircuit - Classe 6C</w:t>
        </w:r>
        <w:r w:rsidR="000E744C">
          <w:rPr>
            <w:noProof/>
            <w:webHidden/>
          </w:rPr>
          <w:tab/>
        </w:r>
        <w:r w:rsidR="000E744C">
          <w:rPr>
            <w:noProof/>
            <w:webHidden/>
          </w:rPr>
          <w:fldChar w:fldCharType="begin"/>
        </w:r>
        <w:r w:rsidR="000E744C">
          <w:rPr>
            <w:noProof/>
            <w:webHidden/>
          </w:rPr>
          <w:instrText xml:space="preserve"> PAGEREF _Toc146463672 \h </w:instrText>
        </w:r>
        <w:r w:rsidR="000E744C">
          <w:rPr>
            <w:noProof/>
            <w:webHidden/>
          </w:rPr>
        </w:r>
        <w:r w:rsidR="000E744C">
          <w:rPr>
            <w:noProof/>
            <w:webHidden/>
          </w:rPr>
          <w:fldChar w:fldCharType="separate"/>
        </w:r>
        <w:r w:rsidR="000E744C">
          <w:rPr>
            <w:noProof/>
            <w:webHidden/>
          </w:rPr>
          <w:t>21</w:t>
        </w:r>
        <w:r w:rsidR="000E744C">
          <w:rPr>
            <w:noProof/>
            <w:webHidden/>
          </w:rPr>
          <w:fldChar w:fldCharType="end"/>
        </w:r>
      </w:hyperlink>
    </w:p>
    <w:p w14:paraId="4F4D1326" w14:textId="39114CC6"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3" w:history="1">
        <w:r w:rsidR="000E744C" w:rsidRPr="004463BD">
          <w:rPr>
            <w:rStyle w:val="Lienhypertexte"/>
            <w:noProof/>
          </w:rPr>
          <w:t>Tableau 18 : Largeurs des pistes de puissance</w:t>
        </w:r>
        <w:r w:rsidR="000E744C">
          <w:rPr>
            <w:noProof/>
            <w:webHidden/>
          </w:rPr>
          <w:tab/>
        </w:r>
        <w:r w:rsidR="000E744C">
          <w:rPr>
            <w:noProof/>
            <w:webHidden/>
          </w:rPr>
          <w:fldChar w:fldCharType="begin"/>
        </w:r>
        <w:r w:rsidR="000E744C">
          <w:rPr>
            <w:noProof/>
            <w:webHidden/>
          </w:rPr>
          <w:instrText xml:space="preserve"> PAGEREF _Toc146463673 \h </w:instrText>
        </w:r>
        <w:r w:rsidR="000E744C">
          <w:rPr>
            <w:noProof/>
            <w:webHidden/>
          </w:rPr>
        </w:r>
        <w:r w:rsidR="000E744C">
          <w:rPr>
            <w:noProof/>
            <w:webHidden/>
          </w:rPr>
          <w:fldChar w:fldCharType="separate"/>
        </w:r>
        <w:r w:rsidR="000E744C">
          <w:rPr>
            <w:noProof/>
            <w:webHidden/>
          </w:rPr>
          <w:t>22</w:t>
        </w:r>
        <w:r w:rsidR="000E744C">
          <w:rPr>
            <w:noProof/>
            <w:webHidden/>
          </w:rPr>
          <w:fldChar w:fldCharType="end"/>
        </w:r>
      </w:hyperlink>
    </w:p>
    <w:p w14:paraId="5AE46A8D" w14:textId="45FB33A6"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4" w:history="1">
        <w:r w:rsidR="000E744C" w:rsidRPr="004463BD">
          <w:rPr>
            <w:rStyle w:val="Lienhypertexte"/>
            <w:noProof/>
          </w:rPr>
          <w:t>Tableau 19 : Distance d'isolation 230 [VAC]</w:t>
        </w:r>
        <w:r w:rsidR="000E744C">
          <w:rPr>
            <w:noProof/>
            <w:webHidden/>
          </w:rPr>
          <w:tab/>
        </w:r>
        <w:r w:rsidR="000E744C">
          <w:rPr>
            <w:noProof/>
            <w:webHidden/>
          </w:rPr>
          <w:fldChar w:fldCharType="begin"/>
        </w:r>
        <w:r w:rsidR="000E744C">
          <w:rPr>
            <w:noProof/>
            <w:webHidden/>
          </w:rPr>
          <w:instrText xml:space="preserve"> PAGEREF _Toc146463674 \h </w:instrText>
        </w:r>
        <w:r w:rsidR="000E744C">
          <w:rPr>
            <w:noProof/>
            <w:webHidden/>
          </w:rPr>
        </w:r>
        <w:r w:rsidR="000E744C">
          <w:rPr>
            <w:noProof/>
            <w:webHidden/>
          </w:rPr>
          <w:fldChar w:fldCharType="separate"/>
        </w:r>
        <w:r w:rsidR="000E744C">
          <w:rPr>
            <w:noProof/>
            <w:webHidden/>
          </w:rPr>
          <w:t>22</w:t>
        </w:r>
        <w:r w:rsidR="000E744C">
          <w:rPr>
            <w:noProof/>
            <w:webHidden/>
          </w:rPr>
          <w:fldChar w:fldCharType="end"/>
        </w:r>
      </w:hyperlink>
    </w:p>
    <w:p w14:paraId="48866673" w14:textId="07D88396" w:rsidR="00055E28" w:rsidRDefault="008211FE" w:rsidP="008211FE">
      <w:pPr>
        <w:pStyle w:val="Titre1"/>
      </w:pPr>
      <w:r>
        <w:fldChar w:fldCharType="end"/>
      </w:r>
      <w:bookmarkStart w:id="129" w:name="_Toc146463621"/>
      <w:r>
        <w:t>Equations</w:t>
      </w:r>
      <w:bookmarkEnd w:id="129"/>
    </w:p>
    <w:p w14:paraId="56BE261A" w14:textId="0114E620" w:rsidR="000E744C"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Équation" </w:instrText>
      </w:r>
      <w:r>
        <w:fldChar w:fldCharType="separate"/>
      </w:r>
      <w:hyperlink w:anchor="_Toc146463675" w:history="1">
        <w:r w:rsidR="000E744C" w:rsidRPr="00A3500C">
          <w:rPr>
            <w:rStyle w:val="Lienhypertexte"/>
            <w:noProof/>
          </w:rPr>
          <w:t>Équation 1 : Résistance de base du transistor</w:t>
        </w:r>
        <w:r w:rsidR="000E744C">
          <w:rPr>
            <w:noProof/>
            <w:webHidden/>
          </w:rPr>
          <w:tab/>
        </w:r>
        <w:r w:rsidR="000E744C">
          <w:rPr>
            <w:noProof/>
            <w:webHidden/>
          </w:rPr>
          <w:fldChar w:fldCharType="begin"/>
        </w:r>
        <w:r w:rsidR="000E744C">
          <w:rPr>
            <w:noProof/>
            <w:webHidden/>
          </w:rPr>
          <w:instrText xml:space="preserve"> PAGEREF _Toc146463675 \h </w:instrText>
        </w:r>
        <w:r w:rsidR="000E744C">
          <w:rPr>
            <w:noProof/>
            <w:webHidden/>
          </w:rPr>
        </w:r>
        <w:r w:rsidR="000E744C">
          <w:rPr>
            <w:noProof/>
            <w:webHidden/>
          </w:rPr>
          <w:fldChar w:fldCharType="separate"/>
        </w:r>
        <w:r w:rsidR="000E744C">
          <w:rPr>
            <w:noProof/>
            <w:webHidden/>
          </w:rPr>
          <w:t>9</w:t>
        </w:r>
        <w:r w:rsidR="000E744C">
          <w:rPr>
            <w:noProof/>
            <w:webHidden/>
          </w:rPr>
          <w:fldChar w:fldCharType="end"/>
        </w:r>
      </w:hyperlink>
    </w:p>
    <w:p w14:paraId="57C89EAB" w14:textId="7BC18123"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6" w:history="1">
        <w:r w:rsidR="000E744C" w:rsidRPr="00A3500C">
          <w:rPr>
            <w:rStyle w:val="Lienhypertexte"/>
            <w:noProof/>
          </w:rPr>
          <w:t>Équation 2 : Calcul des condensateurs du quartz externe</w:t>
        </w:r>
        <w:r w:rsidR="000E744C">
          <w:rPr>
            <w:noProof/>
            <w:webHidden/>
          </w:rPr>
          <w:tab/>
        </w:r>
        <w:r w:rsidR="000E744C">
          <w:rPr>
            <w:noProof/>
            <w:webHidden/>
          </w:rPr>
          <w:fldChar w:fldCharType="begin"/>
        </w:r>
        <w:r w:rsidR="000E744C">
          <w:rPr>
            <w:noProof/>
            <w:webHidden/>
          </w:rPr>
          <w:instrText xml:space="preserve"> PAGEREF _Toc146463676 \h </w:instrText>
        </w:r>
        <w:r w:rsidR="000E744C">
          <w:rPr>
            <w:noProof/>
            <w:webHidden/>
          </w:rPr>
        </w:r>
        <w:r w:rsidR="000E744C">
          <w:rPr>
            <w:noProof/>
            <w:webHidden/>
          </w:rPr>
          <w:fldChar w:fldCharType="separate"/>
        </w:r>
        <w:r w:rsidR="000E744C">
          <w:rPr>
            <w:noProof/>
            <w:webHidden/>
          </w:rPr>
          <w:t>11</w:t>
        </w:r>
        <w:r w:rsidR="000E744C">
          <w:rPr>
            <w:noProof/>
            <w:webHidden/>
          </w:rPr>
          <w:fldChar w:fldCharType="end"/>
        </w:r>
      </w:hyperlink>
    </w:p>
    <w:p w14:paraId="467BDD30" w14:textId="1CB1C95F"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7" w:history="1">
        <w:r w:rsidR="000E744C" w:rsidRPr="00A3500C">
          <w:rPr>
            <w:rStyle w:val="Lienhypertexte"/>
            <w:noProof/>
          </w:rPr>
          <w:t>Équation 3 : Résistance de limitation de courant du TLC5973</w:t>
        </w:r>
        <w:r w:rsidR="000E744C">
          <w:rPr>
            <w:noProof/>
            <w:webHidden/>
          </w:rPr>
          <w:tab/>
        </w:r>
        <w:r w:rsidR="000E744C">
          <w:rPr>
            <w:noProof/>
            <w:webHidden/>
          </w:rPr>
          <w:fldChar w:fldCharType="begin"/>
        </w:r>
        <w:r w:rsidR="000E744C">
          <w:rPr>
            <w:noProof/>
            <w:webHidden/>
          </w:rPr>
          <w:instrText xml:space="preserve"> PAGEREF _Toc146463677 \h </w:instrText>
        </w:r>
        <w:r w:rsidR="000E744C">
          <w:rPr>
            <w:noProof/>
            <w:webHidden/>
          </w:rPr>
        </w:r>
        <w:r w:rsidR="000E744C">
          <w:rPr>
            <w:noProof/>
            <w:webHidden/>
          </w:rPr>
          <w:fldChar w:fldCharType="separate"/>
        </w:r>
        <w:r w:rsidR="000E744C">
          <w:rPr>
            <w:noProof/>
            <w:webHidden/>
          </w:rPr>
          <w:t>16</w:t>
        </w:r>
        <w:r w:rsidR="000E744C">
          <w:rPr>
            <w:noProof/>
            <w:webHidden/>
          </w:rPr>
          <w:fldChar w:fldCharType="end"/>
        </w:r>
      </w:hyperlink>
    </w:p>
    <w:p w14:paraId="18E156D4" w14:textId="5FE3AE1F" w:rsidR="000E744C" w:rsidRDefault="008E40AF">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8" w:history="1">
        <w:r w:rsidR="000E744C" w:rsidRPr="00A3500C">
          <w:rPr>
            <w:rStyle w:val="Lienhypertexte"/>
            <w:noProof/>
          </w:rPr>
          <w:t>Équation 4 : Calcul de la résistance des LEDs témoins</w:t>
        </w:r>
        <w:r w:rsidR="000E744C">
          <w:rPr>
            <w:noProof/>
            <w:webHidden/>
          </w:rPr>
          <w:tab/>
        </w:r>
        <w:r w:rsidR="000E744C">
          <w:rPr>
            <w:noProof/>
            <w:webHidden/>
          </w:rPr>
          <w:fldChar w:fldCharType="begin"/>
        </w:r>
        <w:r w:rsidR="000E744C">
          <w:rPr>
            <w:noProof/>
            <w:webHidden/>
          </w:rPr>
          <w:instrText xml:space="preserve"> PAGEREF _Toc146463678 \h </w:instrText>
        </w:r>
        <w:r w:rsidR="000E744C">
          <w:rPr>
            <w:noProof/>
            <w:webHidden/>
          </w:rPr>
        </w:r>
        <w:r w:rsidR="000E744C">
          <w:rPr>
            <w:noProof/>
            <w:webHidden/>
          </w:rPr>
          <w:fldChar w:fldCharType="separate"/>
        </w:r>
        <w:r w:rsidR="000E744C">
          <w:rPr>
            <w:noProof/>
            <w:webHidden/>
          </w:rPr>
          <w:t>17</w:t>
        </w:r>
        <w:r w:rsidR="000E744C">
          <w:rPr>
            <w:noProof/>
            <w:webHidden/>
          </w:rPr>
          <w:fldChar w:fldCharType="end"/>
        </w:r>
      </w:hyperlink>
    </w:p>
    <w:p w14:paraId="3C951B18" w14:textId="17CCB512" w:rsidR="00055E28" w:rsidRDefault="008211FE" w:rsidP="00395B8E">
      <w:r>
        <w:fldChar w:fldCharType="end"/>
      </w:r>
      <w:r w:rsidR="00055E28">
        <w:br w:type="page"/>
      </w:r>
    </w:p>
    <w:p w14:paraId="19135A1A" w14:textId="204B453C" w:rsidR="008760E4" w:rsidRPr="00537868" w:rsidRDefault="008760E4" w:rsidP="00D97689">
      <w:pPr>
        <w:pStyle w:val="Titre1"/>
      </w:pPr>
      <w:bookmarkStart w:id="130" w:name="_Toc146463622"/>
      <w:r w:rsidRPr="00537868">
        <w:lastRenderedPageBreak/>
        <w:t>Annexes</w:t>
      </w:r>
      <w:bookmarkEnd w:id="130"/>
    </w:p>
    <w:p w14:paraId="02ABC2A7" w14:textId="5A2CB6B0" w:rsidR="00282B24" w:rsidRPr="00537868" w:rsidRDefault="00282B24" w:rsidP="00D97689">
      <w:pPr>
        <w:pStyle w:val="Titre2"/>
      </w:pPr>
      <w:bookmarkStart w:id="131" w:name="_Ref145058489"/>
      <w:bookmarkStart w:id="132" w:name="_Toc146463623"/>
      <w:r w:rsidRPr="00537868">
        <w:t>Cahier des charges</w:t>
      </w:r>
      <w:bookmarkEnd w:id="131"/>
      <w:bookmarkEnd w:id="132"/>
    </w:p>
    <w:p w14:paraId="006955FC" w14:textId="378FC285" w:rsidR="00282B24" w:rsidRPr="00537868" w:rsidRDefault="00282B24" w:rsidP="00D97689">
      <w:pPr>
        <w:pStyle w:val="Titre2"/>
      </w:pPr>
      <w:bookmarkStart w:id="133" w:name="_Ref146361361"/>
      <w:bookmarkStart w:id="134" w:name="_Toc146463624"/>
      <w:r w:rsidRPr="00537868">
        <w:t>Planification</w:t>
      </w:r>
      <w:bookmarkEnd w:id="133"/>
      <w:bookmarkEnd w:id="134"/>
    </w:p>
    <w:p w14:paraId="21262D1A" w14:textId="342B1443" w:rsidR="00282B24" w:rsidRPr="00537868" w:rsidRDefault="00282B24" w:rsidP="00D97689">
      <w:pPr>
        <w:pStyle w:val="Titre2"/>
      </w:pPr>
      <w:bookmarkStart w:id="135" w:name="_Toc146463625"/>
      <w:r w:rsidRPr="00537868">
        <w:t>Journal de travail</w:t>
      </w:r>
      <w:bookmarkEnd w:id="135"/>
    </w:p>
    <w:p w14:paraId="73B51AEA" w14:textId="1A0EC439" w:rsidR="00282B24" w:rsidRDefault="00282B24" w:rsidP="00D97689">
      <w:pPr>
        <w:pStyle w:val="Titre2"/>
      </w:pPr>
      <w:bookmarkStart w:id="136" w:name="_Ref146361364"/>
      <w:bookmarkStart w:id="137" w:name="_Toc146463626"/>
      <w:r w:rsidRPr="00537868">
        <w:t>Procès-verbaux des séances hebdomadaires</w:t>
      </w:r>
      <w:bookmarkEnd w:id="136"/>
      <w:bookmarkEnd w:id="137"/>
    </w:p>
    <w:p w14:paraId="4D9F8F3B" w14:textId="45F489D2" w:rsidR="00F82222" w:rsidRDefault="00F82222" w:rsidP="00F82222">
      <w:pPr>
        <w:pStyle w:val="Titre2"/>
      </w:pPr>
      <w:bookmarkStart w:id="138" w:name="_Ref146463495"/>
      <w:bookmarkStart w:id="139" w:name="_Toc146463627"/>
      <w:r>
        <w:t>Schémas électroniques</w:t>
      </w:r>
      <w:bookmarkEnd w:id="138"/>
      <w:bookmarkEnd w:id="139"/>
    </w:p>
    <w:p w14:paraId="5158043F" w14:textId="5ED068B6" w:rsidR="00805FD0" w:rsidRDefault="00805FD0" w:rsidP="00805FD0">
      <w:pPr>
        <w:pStyle w:val="Paragraphedeliste"/>
        <w:numPr>
          <w:ilvl w:val="0"/>
          <w:numId w:val="11"/>
        </w:numPr>
      </w:pPr>
      <w:r>
        <w:t>Schéma bloc</w:t>
      </w:r>
    </w:p>
    <w:p w14:paraId="7C4E04CD" w14:textId="613B9D14" w:rsidR="00805FD0" w:rsidRDefault="00805FD0" w:rsidP="00805FD0">
      <w:pPr>
        <w:pStyle w:val="Paragraphedeliste"/>
        <w:numPr>
          <w:ilvl w:val="0"/>
          <w:numId w:val="11"/>
        </w:numPr>
      </w:pPr>
      <w:r>
        <w:t>Puissance</w:t>
      </w:r>
    </w:p>
    <w:p w14:paraId="4705E028" w14:textId="0F479A87" w:rsidR="00805FD0" w:rsidRDefault="00805FD0" w:rsidP="00805FD0">
      <w:pPr>
        <w:pStyle w:val="Paragraphedeliste"/>
        <w:numPr>
          <w:ilvl w:val="0"/>
          <w:numId w:val="11"/>
        </w:numPr>
      </w:pPr>
      <w:r>
        <w:t>PIC32</w:t>
      </w:r>
    </w:p>
    <w:p w14:paraId="48FFE431" w14:textId="13F265D7" w:rsidR="00805FD0" w:rsidRDefault="00805FD0" w:rsidP="00805FD0">
      <w:pPr>
        <w:pStyle w:val="Paragraphedeliste"/>
        <w:numPr>
          <w:ilvl w:val="0"/>
          <w:numId w:val="11"/>
        </w:numPr>
      </w:pPr>
      <w:r>
        <w:t>Ethernet</w:t>
      </w:r>
    </w:p>
    <w:p w14:paraId="5539A50C" w14:textId="1DA54C3B" w:rsidR="00805FD0" w:rsidRDefault="00805FD0" w:rsidP="00805FD0">
      <w:pPr>
        <w:pStyle w:val="Paragraphedeliste"/>
        <w:numPr>
          <w:ilvl w:val="0"/>
          <w:numId w:val="11"/>
        </w:numPr>
      </w:pPr>
      <w:r>
        <w:t>ESP32</w:t>
      </w:r>
    </w:p>
    <w:p w14:paraId="696A3EF6" w14:textId="47BDA73C" w:rsidR="00805FD0" w:rsidRDefault="00805FD0" w:rsidP="00805FD0">
      <w:pPr>
        <w:pStyle w:val="Paragraphedeliste"/>
        <w:numPr>
          <w:ilvl w:val="0"/>
          <w:numId w:val="11"/>
        </w:numPr>
      </w:pPr>
      <w:r>
        <w:t>RFID</w:t>
      </w:r>
    </w:p>
    <w:p w14:paraId="51C58DA6" w14:textId="222C23B0" w:rsidR="00805FD0" w:rsidRPr="00805FD0" w:rsidRDefault="00805FD0" w:rsidP="00805FD0">
      <w:pPr>
        <w:pStyle w:val="Paragraphedeliste"/>
        <w:numPr>
          <w:ilvl w:val="0"/>
          <w:numId w:val="11"/>
        </w:numPr>
      </w:pPr>
      <w:r>
        <w:t>Interfaces</w:t>
      </w:r>
    </w:p>
    <w:p w14:paraId="06F48801" w14:textId="197C37D7" w:rsidR="000E744C" w:rsidRDefault="000E744C" w:rsidP="000E744C">
      <w:pPr>
        <w:pStyle w:val="Titre2"/>
      </w:pPr>
      <w:bookmarkStart w:id="140" w:name="_Ref146463528"/>
      <w:bookmarkStart w:id="141" w:name="_Toc146463628"/>
      <w:r>
        <w:t>Fichiers de fabrication</w:t>
      </w:r>
      <w:bookmarkEnd w:id="140"/>
      <w:bookmarkEnd w:id="141"/>
    </w:p>
    <w:p w14:paraId="4D770560" w14:textId="1C99B32F" w:rsidR="0078627B" w:rsidRDefault="0078627B" w:rsidP="0078627B">
      <w:pPr>
        <w:pStyle w:val="Paragraphedeliste"/>
        <w:numPr>
          <w:ilvl w:val="0"/>
          <w:numId w:val="10"/>
        </w:numPr>
      </w:pPr>
      <w:r>
        <w:t>Vues des projections du PCB</w:t>
      </w:r>
    </w:p>
    <w:p w14:paraId="4F7BC5B3" w14:textId="09EC242B" w:rsidR="00805FD0" w:rsidRDefault="00805FD0" w:rsidP="0078627B">
      <w:pPr>
        <w:pStyle w:val="Paragraphedeliste"/>
        <w:numPr>
          <w:ilvl w:val="0"/>
          <w:numId w:val="10"/>
        </w:numPr>
      </w:pPr>
      <w:r>
        <w:t>Cotations du PCB et composants</w:t>
      </w:r>
    </w:p>
    <w:p w14:paraId="69A0B52B" w14:textId="32021475" w:rsidR="0078627B" w:rsidRDefault="0078627B" w:rsidP="0078627B">
      <w:pPr>
        <w:pStyle w:val="Paragraphedeliste"/>
        <w:numPr>
          <w:ilvl w:val="0"/>
          <w:numId w:val="10"/>
        </w:numPr>
      </w:pPr>
      <w:r>
        <w:t>Vues des couches du PCB</w:t>
      </w:r>
    </w:p>
    <w:p w14:paraId="14D79B8E" w14:textId="0252172D" w:rsidR="0078627B" w:rsidRDefault="00805FD0" w:rsidP="0078627B">
      <w:pPr>
        <w:pStyle w:val="Paragraphedeliste"/>
        <w:numPr>
          <w:ilvl w:val="0"/>
          <w:numId w:val="10"/>
        </w:numPr>
      </w:pPr>
      <w:r>
        <w:t>Vues réalistes du PCB</w:t>
      </w:r>
    </w:p>
    <w:p w14:paraId="224FDAC3" w14:textId="79BE7292" w:rsidR="00805FD0" w:rsidRPr="0078627B" w:rsidRDefault="00805FD0" w:rsidP="0078627B">
      <w:pPr>
        <w:pStyle w:val="Paragraphedeliste"/>
        <w:numPr>
          <w:ilvl w:val="0"/>
          <w:numId w:val="10"/>
        </w:numPr>
      </w:pPr>
      <w:r>
        <w:t>Liste des composants</w:t>
      </w:r>
    </w:p>
    <w:p w14:paraId="4A65D231" w14:textId="6BADCA60" w:rsidR="000E744C" w:rsidRPr="000E744C" w:rsidRDefault="000E744C" w:rsidP="000E744C">
      <w:pPr>
        <w:pStyle w:val="Titre2"/>
      </w:pPr>
      <w:bookmarkStart w:id="142" w:name="_Ref146463278"/>
      <w:bookmarkStart w:id="143" w:name="_Toc146463629"/>
      <w:r>
        <w:t>Liste des règles Altium</w:t>
      </w:r>
      <w:bookmarkEnd w:id="142"/>
      <w:bookmarkEnd w:id="143"/>
    </w:p>
    <w:p w14:paraId="4DD990FB" w14:textId="73E90784" w:rsidR="00F82222" w:rsidRDefault="00F82222" w:rsidP="00F82222">
      <w:pPr>
        <w:pStyle w:val="Titre2"/>
      </w:pPr>
      <w:bookmarkStart w:id="144" w:name="_Toc146463631"/>
      <w:r>
        <w:t>Cotations du boitier</w:t>
      </w:r>
      <w:bookmarkEnd w:id="144"/>
    </w:p>
    <w:p w14:paraId="4DD25674" w14:textId="3BDE4DC9" w:rsidR="0056045C" w:rsidRDefault="00395B8E" w:rsidP="00395B8E">
      <w:pPr>
        <w:pStyle w:val="Titre2"/>
      </w:pPr>
      <w:bookmarkStart w:id="145" w:name="_Toc146463632"/>
      <w:r>
        <w:t>Code source</w:t>
      </w:r>
      <w:r w:rsidR="0056045C">
        <w:t xml:space="preserve"> </w:t>
      </w:r>
      <w:proofErr w:type="spellStart"/>
      <w:r w:rsidR="0056045C">
        <w:t>firmware</w:t>
      </w:r>
      <w:bookmarkEnd w:id="145"/>
      <w:proofErr w:type="spellEnd"/>
    </w:p>
    <w:p w14:paraId="3F3F12AA" w14:textId="1D65CD6D" w:rsidR="0056045C" w:rsidRDefault="00395B8E" w:rsidP="00395B8E">
      <w:pPr>
        <w:pStyle w:val="Titre2"/>
      </w:pPr>
      <w:bookmarkStart w:id="146" w:name="_Toc146463633"/>
      <w:r>
        <w:t>Code source</w:t>
      </w:r>
      <w:r w:rsidR="0056045C">
        <w:t xml:space="preserve"> software</w:t>
      </w:r>
      <w:bookmarkEnd w:id="146"/>
    </w:p>
    <w:p w14:paraId="11912864" w14:textId="14F53250" w:rsidR="000E744C" w:rsidRPr="000E744C" w:rsidRDefault="000E744C" w:rsidP="000E744C">
      <w:pPr>
        <w:pStyle w:val="Titre2"/>
      </w:pPr>
      <w:bookmarkStart w:id="147" w:name="_Toc146463634"/>
      <w:r>
        <w:t>Fiche de modifications</w:t>
      </w:r>
      <w:bookmarkEnd w:id="147"/>
    </w:p>
    <w:p w14:paraId="73CD67CD" w14:textId="2C1C5691" w:rsidR="0056045C" w:rsidRPr="0056045C" w:rsidRDefault="0056045C" w:rsidP="00395B8E">
      <w:pPr>
        <w:pStyle w:val="Titre2"/>
      </w:pPr>
      <w:bookmarkStart w:id="148" w:name="_Toc146463635"/>
      <w:r>
        <w:t>Mode d’emploi</w:t>
      </w:r>
      <w:bookmarkEnd w:id="148"/>
    </w:p>
    <w:p w14:paraId="76CF9412" w14:textId="77777777" w:rsidR="00F82222" w:rsidRPr="00F82222" w:rsidRDefault="00F82222" w:rsidP="00395B8E">
      <w:pPr>
        <w:pStyle w:val="Titre2"/>
        <w:numPr>
          <w:ilvl w:val="0"/>
          <w:numId w:val="0"/>
        </w:numPr>
        <w:ind w:left="454" w:hanging="284"/>
      </w:pPr>
    </w:p>
    <w:sectPr w:rsidR="00F82222" w:rsidRPr="00F82222" w:rsidSect="008760E4">
      <w:type w:val="oddPag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099FF2" w14:textId="77777777" w:rsidR="009E6E0A" w:rsidRPr="00537868" w:rsidRDefault="009E6E0A" w:rsidP="00557ADD">
      <w:pPr>
        <w:spacing w:before="0" w:after="0" w:line="240" w:lineRule="auto"/>
      </w:pPr>
      <w:r w:rsidRPr="00537868">
        <w:separator/>
      </w:r>
    </w:p>
  </w:endnote>
  <w:endnote w:type="continuationSeparator" w:id="0">
    <w:p w14:paraId="4815D946" w14:textId="77777777" w:rsidR="009E6E0A" w:rsidRPr="00537868" w:rsidRDefault="009E6E0A" w:rsidP="00557ADD">
      <w:pPr>
        <w:spacing w:before="0" w:after="0" w:line="240" w:lineRule="auto"/>
      </w:pPr>
      <w:r w:rsidRPr="0053786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entium Book Basic">
    <w:panose1 w:val="02000503060000020004"/>
    <w:charset w:val="00"/>
    <w:family w:val="auto"/>
    <w:pitch w:val="variable"/>
    <w:sig w:usb0="A000007F" w:usb1="5000204A" w:usb2="00000000" w:usb3="00000000" w:csb0="00000013"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Basic">
    <w:panose1 w:val="02000503060000020004"/>
    <w:charset w:val="00"/>
    <w:family w:val="auto"/>
    <w:pitch w:val="variable"/>
    <w:sig w:usb0="A000007F" w:usb1="5000204A" w:usb2="00000000" w:usb3="00000000" w:csb0="00000013" w:csb1="00000000"/>
  </w:font>
  <w:font w:name="Calibri Light">
    <w:panose1 w:val="020F0302020204030204"/>
    <w:charset w:val="00"/>
    <w:family w:val="swiss"/>
    <w:pitch w:val="variable"/>
    <w:sig w:usb0="E4002EFF" w:usb1="C000247B" w:usb2="00000009" w:usb3="00000000" w:csb0="000001FF" w:csb1="00000000"/>
  </w:font>
  <w:font w:name="ETML">
    <w:panose1 w:val="020B06030503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3A46CB" w14:textId="79FE573A" w:rsidR="008E40AF" w:rsidRPr="00537868" w:rsidRDefault="008E40AF">
    <w:pPr>
      <w:pStyle w:val="Pieddepage"/>
    </w:pPr>
    <w:r w:rsidRPr="00537868">
      <w:t>Miguel Santos</w:t>
    </w:r>
    <w:r w:rsidRPr="00537868">
      <w:tab/>
      <w:t>SLO</w:t>
    </w:r>
    <w:r w:rsidRPr="00537868">
      <w:tab/>
    </w:r>
    <w:r w:rsidRPr="00537868">
      <w:fldChar w:fldCharType="begin"/>
    </w:r>
    <w:r w:rsidRPr="00537868">
      <w:instrText xml:space="preserve"> PAGE  \* Arabic  \* MERGEFORMAT </w:instrText>
    </w:r>
    <w:r w:rsidRPr="00537868">
      <w:fldChar w:fldCharType="separate"/>
    </w:r>
    <w:r w:rsidR="00380D2A">
      <w:rPr>
        <w:noProof/>
      </w:rPr>
      <w:t>33</w:t>
    </w:r>
    <w:r w:rsidRPr="0053786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1B33F3" w14:textId="77777777" w:rsidR="009E6E0A" w:rsidRPr="00537868" w:rsidRDefault="009E6E0A" w:rsidP="00557ADD">
      <w:pPr>
        <w:spacing w:before="0" w:after="0" w:line="240" w:lineRule="auto"/>
      </w:pPr>
      <w:r w:rsidRPr="00537868">
        <w:separator/>
      </w:r>
    </w:p>
  </w:footnote>
  <w:footnote w:type="continuationSeparator" w:id="0">
    <w:p w14:paraId="43E311A4" w14:textId="77777777" w:rsidR="009E6E0A" w:rsidRPr="00537868" w:rsidRDefault="009E6E0A" w:rsidP="00557ADD">
      <w:pPr>
        <w:spacing w:before="0" w:after="0" w:line="240" w:lineRule="auto"/>
      </w:pPr>
      <w:r w:rsidRPr="0053786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D12B5D" w14:textId="5E09860A" w:rsidR="008E40AF" w:rsidRPr="00537868" w:rsidRDefault="008E40AF" w:rsidP="009F5001">
    <w:pPr>
      <w:pStyle w:val="En-tte"/>
    </w:pPr>
    <w:r w:rsidRPr="00537868">
      <w:rPr>
        <w:rStyle w:val="etml-es-logoCar"/>
      </w:rPr>
      <w:t>ETML-</w:t>
    </w:r>
    <w:r w:rsidRPr="00537868">
      <w:rPr>
        <w:rStyle w:val="etml-es-logoCar"/>
        <w:color w:val="FF0000"/>
      </w:rPr>
      <w:t>ES</w:t>
    </w:r>
    <w:r w:rsidRPr="00537868">
      <w:tab/>
      <w:t>Diplôme</w:t>
    </w:r>
    <w:r w:rsidRPr="00537868">
      <w:tab/>
      <w:t>2312 Badge pour place de travai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D75EC"/>
    <w:multiLevelType w:val="hybridMultilevel"/>
    <w:tmpl w:val="0666F5A4"/>
    <w:lvl w:ilvl="0" w:tplc="7200D1E6">
      <w:start w:val="1"/>
      <w:numFmt w:val="bullet"/>
      <w:lvlText w:val="-"/>
      <w:lvlJc w:val="left"/>
      <w:pPr>
        <w:ind w:left="720" w:hanging="360"/>
      </w:pPr>
      <w:rPr>
        <w:rFonts w:ascii="Gentium Book Basic" w:eastAsiaTheme="minorHAnsi" w:hAnsi="Gentium Book Basic"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A115D6A"/>
    <w:multiLevelType w:val="multilevel"/>
    <w:tmpl w:val="36C47344"/>
    <w:name w:val="2312-Num"/>
    <w:numStyleLink w:val="2312-Numerotation"/>
  </w:abstractNum>
  <w:abstractNum w:abstractNumId="2" w15:restartNumberingAfterBreak="0">
    <w:nsid w:val="1D406634"/>
    <w:multiLevelType w:val="multilevel"/>
    <w:tmpl w:val="36C47344"/>
    <w:name w:val="2312-Num"/>
    <w:styleLink w:val="2312-Numerotation"/>
    <w:lvl w:ilvl="0">
      <w:start w:val="1"/>
      <w:numFmt w:val="decimal"/>
      <w:pStyle w:val="Titre1"/>
      <w:suff w:val="space"/>
      <w:lvlText w:val="%1"/>
      <w:lvlJc w:val="left"/>
      <w:pPr>
        <w:ind w:left="284" w:hanging="284"/>
      </w:pPr>
      <w:rPr>
        <w:rFonts w:ascii="Gentium Basic" w:hAnsi="Gentium Basic" w:hint="default"/>
        <w:b/>
        <w:sz w:val="36"/>
      </w:rPr>
    </w:lvl>
    <w:lvl w:ilvl="1">
      <w:start w:val="1"/>
      <w:numFmt w:val="decimal"/>
      <w:pStyle w:val="Titre2"/>
      <w:suff w:val="space"/>
      <w:lvlText w:val="%1.%2"/>
      <w:lvlJc w:val="left"/>
      <w:pPr>
        <w:ind w:left="454"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70C7AD9"/>
    <w:multiLevelType w:val="multilevel"/>
    <w:tmpl w:val="36C47344"/>
    <w:name w:val="2312-Num32"/>
    <w:numStyleLink w:val="2312-Numerotation"/>
  </w:abstractNum>
  <w:abstractNum w:abstractNumId="4" w15:restartNumberingAfterBreak="0">
    <w:nsid w:val="55962A68"/>
    <w:multiLevelType w:val="multilevel"/>
    <w:tmpl w:val="36C47344"/>
    <w:name w:val="2312-Num3"/>
    <w:numStyleLink w:val="2312-Numerotation"/>
  </w:abstractNum>
  <w:abstractNum w:abstractNumId="5" w15:restartNumberingAfterBreak="0">
    <w:nsid w:val="5A31543F"/>
    <w:multiLevelType w:val="hybridMultilevel"/>
    <w:tmpl w:val="A0BCE91E"/>
    <w:lvl w:ilvl="0" w:tplc="399C6906">
      <w:start w:val="30"/>
      <w:numFmt w:val="bullet"/>
      <w:lvlText w:val="-"/>
      <w:lvlJc w:val="left"/>
      <w:pPr>
        <w:ind w:left="720" w:hanging="360"/>
      </w:pPr>
      <w:rPr>
        <w:rFonts w:ascii="Gentium Book Basic" w:eastAsiaTheme="minorHAnsi" w:hAnsi="Gentium Book Basic"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66DB1F6A"/>
    <w:multiLevelType w:val="multilevel"/>
    <w:tmpl w:val="36C47344"/>
    <w:name w:val="2312-Num2"/>
    <w:numStyleLink w:val="2312-Numerotation"/>
  </w:abstractNum>
  <w:abstractNum w:abstractNumId="7" w15:restartNumberingAfterBreak="0">
    <w:nsid w:val="6A6D1961"/>
    <w:multiLevelType w:val="hybridMultilevel"/>
    <w:tmpl w:val="6DAAADA8"/>
    <w:lvl w:ilvl="0" w:tplc="E9E80E86">
      <w:start w:val="30"/>
      <w:numFmt w:val="bullet"/>
      <w:lvlText w:val="-"/>
      <w:lvlJc w:val="left"/>
      <w:pPr>
        <w:ind w:left="720" w:hanging="360"/>
      </w:pPr>
      <w:rPr>
        <w:rFonts w:ascii="Gentium Book Basic" w:eastAsiaTheme="minorHAnsi" w:hAnsi="Gentium Book Basic"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1"/>
  </w:num>
  <w:num w:numId="5">
    <w:abstractNumId w:val="4"/>
  </w:num>
  <w:num w:numId="6">
    <w:abstractNumId w:val="3"/>
  </w:num>
  <w:num w:numId="7">
    <w:abstractNumId w:val="0"/>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60E4"/>
    <w:rsid w:val="00001242"/>
    <w:rsid w:val="0000681A"/>
    <w:rsid w:val="00013E04"/>
    <w:rsid w:val="00020F9B"/>
    <w:rsid w:val="00022574"/>
    <w:rsid w:val="000260FC"/>
    <w:rsid w:val="000301CF"/>
    <w:rsid w:val="00036971"/>
    <w:rsid w:val="00040F67"/>
    <w:rsid w:val="00043C1B"/>
    <w:rsid w:val="00043ED4"/>
    <w:rsid w:val="000550B3"/>
    <w:rsid w:val="00055E28"/>
    <w:rsid w:val="000602C9"/>
    <w:rsid w:val="0006145D"/>
    <w:rsid w:val="00063A06"/>
    <w:rsid w:val="00067B33"/>
    <w:rsid w:val="00082ACD"/>
    <w:rsid w:val="0009794C"/>
    <w:rsid w:val="000A3752"/>
    <w:rsid w:val="000B2528"/>
    <w:rsid w:val="000C2F69"/>
    <w:rsid w:val="000C53A3"/>
    <w:rsid w:val="000D3C01"/>
    <w:rsid w:val="000E3D04"/>
    <w:rsid w:val="000E6C5F"/>
    <w:rsid w:val="000E744C"/>
    <w:rsid w:val="000F6102"/>
    <w:rsid w:val="0010580E"/>
    <w:rsid w:val="0011384E"/>
    <w:rsid w:val="00117117"/>
    <w:rsid w:val="001202AB"/>
    <w:rsid w:val="00122DE2"/>
    <w:rsid w:val="001236E1"/>
    <w:rsid w:val="00141243"/>
    <w:rsid w:val="00153AB9"/>
    <w:rsid w:val="00160E7D"/>
    <w:rsid w:val="00165D7C"/>
    <w:rsid w:val="00170C6A"/>
    <w:rsid w:val="00173DB3"/>
    <w:rsid w:val="00184974"/>
    <w:rsid w:val="001945FF"/>
    <w:rsid w:val="0019714E"/>
    <w:rsid w:val="001B48D0"/>
    <w:rsid w:val="001E09AA"/>
    <w:rsid w:val="001E4178"/>
    <w:rsid w:val="001F0D34"/>
    <w:rsid w:val="001F5ED8"/>
    <w:rsid w:val="00205E51"/>
    <w:rsid w:val="00210AAB"/>
    <w:rsid w:val="00211FC0"/>
    <w:rsid w:val="00213EBB"/>
    <w:rsid w:val="00215813"/>
    <w:rsid w:val="00217637"/>
    <w:rsid w:val="00217B1E"/>
    <w:rsid w:val="00224F8C"/>
    <w:rsid w:val="00243D50"/>
    <w:rsid w:val="00261A93"/>
    <w:rsid w:val="00282B24"/>
    <w:rsid w:val="00282BAA"/>
    <w:rsid w:val="00287676"/>
    <w:rsid w:val="00291918"/>
    <w:rsid w:val="00293D82"/>
    <w:rsid w:val="0029415F"/>
    <w:rsid w:val="00297220"/>
    <w:rsid w:val="002B6F8F"/>
    <w:rsid w:val="002C0605"/>
    <w:rsid w:val="002C61B1"/>
    <w:rsid w:val="002D142D"/>
    <w:rsid w:val="002D2D84"/>
    <w:rsid w:val="002E64D4"/>
    <w:rsid w:val="003009F4"/>
    <w:rsid w:val="00302BBE"/>
    <w:rsid w:val="003049DF"/>
    <w:rsid w:val="00306347"/>
    <w:rsid w:val="0031518F"/>
    <w:rsid w:val="00322D9E"/>
    <w:rsid w:val="00324F7F"/>
    <w:rsid w:val="00343AB5"/>
    <w:rsid w:val="003460C3"/>
    <w:rsid w:val="003765F8"/>
    <w:rsid w:val="00376C41"/>
    <w:rsid w:val="00380D2A"/>
    <w:rsid w:val="00390461"/>
    <w:rsid w:val="00391B93"/>
    <w:rsid w:val="00392B42"/>
    <w:rsid w:val="00395B8E"/>
    <w:rsid w:val="003A2201"/>
    <w:rsid w:val="003B3FA1"/>
    <w:rsid w:val="003C3C03"/>
    <w:rsid w:val="003C48DD"/>
    <w:rsid w:val="003C72C2"/>
    <w:rsid w:val="003D1EF0"/>
    <w:rsid w:val="003D2C7A"/>
    <w:rsid w:val="003E015A"/>
    <w:rsid w:val="003E313C"/>
    <w:rsid w:val="0040514E"/>
    <w:rsid w:val="004108AE"/>
    <w:rsid w:val="00414BC7"/>
    <w:rsid w:val="0042660F"/>
    <w:rsid w:val="00426AD1"/>
    <w:rsid w:val="0042775D"/>
    <w:rsid w:val="00435989"/>
    <w:rsid w:val="00452102"/>
    <w:rsid w:val="00461D01"/>
    <w:rsid w:val="004661E1"/>
    <w:rsid w:val="00470851"/>
    <w:rsid w:val="00471339"/>
    <w:rsid w:val="00475662"/>
    <w:rsid w:val="00482071"/>
    <w:rsid w:val="00487560"/>
    <w:rsid w:val="00490D29"/>
    <w:rsid w:val="004A512D"/>
    <w:rsid w:val="004A5840"/>
    <w:rsid w:val="004B18C3"/>
    <w:rsid w:val="004B520A"/>
    <w:rsid w:val="004C2D40"/>
    <w:rsid w:val="004C4000"/>
    <w:rsid w:val="004D70A5"/>
    <w:rsid w:val="004E425B"/>
    <w:rsid w:val="004E5D5C"/>
    <w:rsid w:val="004E6E62"/>
    <w:rsid w:val="004F417C"/>
    <w:rsid w:val="004F5358"/>
    <w:rsid w:val="00514318"/>
    <w:rsid w:val="00514D82"/>
    <w:rsid w:val="00521BF1"/>
    <w:rsid w:val="00531FDB"/>
    <w:rsid w:val="00533006"/>
    <w:rsid w:val="00535D80"/>
    <w:rsid w:val="00537868"/>
    <w:rsid w:val="005432E9"/>
    <w:rsid w:val="0055025A"/>
    <w:rsid w:val="00553255"/>
    <w:rsid w:val="00557ADD"/>
    <w:rsid w:val="0056045C"/>
    <w:rsid w:val="00567DE9"/>
    <w:rsid w:val="00580919"/>
    <w:rsid w:val="0058140E"/>
    <w:rsid w:val="005819BC"/>
    <w:rsid w:val="00585450"/>
    <w:rsid w:val="00590243"/>
    <w:rsid w:val="005917CD"/>
    <w:rsid w:val="0059753C"/>
    <w:rsid w:val="005A0895"/>
    <w:rsid w:val="005A6ED2"/>
    <w:rsid w:val="005B4796"/>
    <w:rsid w:val="005C0C22"/>
    <w:rsid w:val="005D7F11"/>
    <w:rsid w:val="005E63FB"/>
    <w:rsid w:val="005E7B9C"/>
    <w:rsid w:val="005F0768"/>
    <w:rsid w:val="00600202"/>
    <w:rsid w:val="0062155B"/>
    <w:rsid w:val="006439EF"/>
    <w:rsid w:val="0064633D"/>
    <w:rsid w:val="006479B4"/>
    <w:rsid w:val="006566FB"/>
    <w:rsid w:val="00663E5E"/>
    <w:rsid w:val="00676BF6"/>
    <w:rsid w:val="006926AF"/>
    <w:rsid w:val="006936B6"/>
    <w:rsid w:val="00694AC5"/>
    <w:rsid w:val="006A027F"/>
    <w:rsid w:val="006A2E1E"/>
    <w:rsid w:val="006A5834"/>
    <w:rsid w:val="006B0841"/>
    <w:rsid w:val="006B5C63"/>
    <w:rsid w:val="006B6B40"/>
    <w:rsid w:val="006D47C8"/>
    <w:rsid w:val="006E4A98"/>
    <w:rsid w:val="006F4B47"/>
    <w:rsid w:val="0070774A"/>
    <w:rsid w:val="00711671"/>
    <w:rsid w:val="007142F7"/>
    <w:rsid w:val="00723916"/>
    <w:rsid w:val="007268E4"/>
    <w:rsid w:val="00736A25"/>
    <w:rsid w:val="00741082"/>
    <w:rsid w:val="007536BF"/>
    <w:rsid w:val="0076325D"/>
    <w:rsid w:val="00770B33"/>
    <w:rsid w:val="00775181"/>
    <w:rsid w:val="007810C4"/>
    <w:rsid w:val="0078627B"/>
    <w:rsid w:val="00793FD8"/>
    <w:rsid w:val="007A2175"/>
    <w:rsid w:val="007A4C02"/>
    <w:rsid w:val="007B055B"/>
    <w:rsid w:val="007B477C"/>
    <w:rsid w:val="007B589C"/>
    <w:rsid w:val="007D3F22"/>
    <w:rsid w:val="007E06E1"/>
    <w:rsid w:val="007E557B"/>
    <w:rsid w:val="007E590B"/>
    <w:rsid w:val="00800164"/>
    <w:rsid w:val="008017D1"/>
    <w:rsid w:val="00805FD0"/>
    <w:rsid w:val="00811631"/>
    <w:rsid w:val="0082027A"/>
    <w:rsid w:val="0082049D"/>
    <w:rsid w:val="008211FE"/>
    <w:rsid w:val="00830ECE"/>
    <w:rsid w:val="00842FA1"/>
    <w:rsid w:val="00844240"/>
    <w:rsid w:val="008526A6"/>
    <w:rsid w:val="00855A95"/>
    <w:rsid w:val="008760E4"/>
    <w:rsid w:val="008A6247"/>
    <w:rsid w:val="008A6C68"/>
    <w:rsid w:val="008A7BBC"/>
    <w:rsid w:val="008B1A96"/>
    <w:rsid w:val="008B228F"/>
    <w:rsid w:val="008B2869"/>
    <w:rsid w:val="008D16D6"/>
    <w:rsid w:val="008E40AF"/>
    <w:rsid w:val="008E5C2B"/>
    <w:rsid w:val="008E79B0"/>
    <w:rsid w:val="008F266D"/>
    <w:rsid w:val="008F3F7E"/>
    <w:rsid w:val="00903211"/>
    <w:rsid w:val="00911365"/>
    <w:rsid w:val="00914004"/>
    <w:rsid w:val="00927C61"/>
    <w:rsid w:val="00940FA5"/>
    <w:rsid w:val="0094624C"/>
    <w:rsid w:val="00961C1D"/>
    <w:rsid w:val="009824D2"/>
    <w:rsid w:val="00983124"/>
    <w:rsid w:val="00984954"/>
    <w:rsid w:val="0098594E"/>
    <w:rsid w:val="009874EC"/>
    <w:rsid w:val="009A04EF"/>
    <w:rsid w:val="009A095D"/>
    <w:rsid w:val="009A5B0B"/>
    <w:rsid w:val="009B1A71"/>
    <w:rsid w:val="009B5C0D"/>
    <w:rsid w:val="009C00B6"/>
    <w:rsid w:val="009C0329"/>
    <w:rsid w:val="009C1BB3"/>
    <w:rsid w:val="009C4F46"/>
    <w:rsid w:val="009D3051"/>
    <w:rsid w:val="009D35AC"/>
    <w:rsid w:val="009D41F3"/>
    <w:rsid w:val="009E449B"/>
    <w:rsid w:val="009E6E0A"/>
    <w:rsid w:val="009F5001"/>
    <w:rsid w:val="00A179B0"/>
    <w:rsid w:val="00A32C10"/>
    <w:rsid w:val="00A34F1E"/>
    <w:rsid w:val="00A36937"/>
    <w:rsid w:val="00A4491E"/>
    <w:rsid w:val="00A57A57"/>
    <w:rsid w:val="00A80E2F"/>
    <w:rsid w:val="00A87DB7"/>
    <w:rsid w:val="00A9101F"/>
    <w:rsid w:val="00A94B0B"/>
    <w:rsid w:val="00A95882"/>
    <w:rsid w:val="00A96FF3"/>
    <w:rsid w:val="00AC4A84"/>
    <w:rsid w:val="00AC58D4"/>
    <w:rsid w:val="00AC7EF3"/>
    <w:rsid w:val="00AD29D0"/>
    <w:rsid w:val="00AD2D8F"/>
    <w:rsid w:val="00AF3DC0"/>
    <w:rsid w:val="00AF4F88"/>
    <w:rsid w:val="00B07C1D"/>
    <w:rsid w:val="00B23996"/>
    <w:rsid w:val="00B25B7F"/>
    <w:rsid w:val="00B2719D"/>
    <w:rsid w:val="00B435E2"/>
    <w:rsid w:val="00B52898"/>
    <w:rsid w:val="00B7180D"/>
    <w:rsid w:val="00B729CB"/>
    <w:rsid w:val="00B7315B"/>
    <w:rsid w:val="00B743BE"/>
    <w:rsid w:val="00B86117"/>
    <w:rsid w:val="00B91455"/>
    <w:rsid w:val="00B93B6A"/>
    <w:rsid w:val="00BB1B09"/>
    <w:rsid w:val="00BD7FFD"/>
    <w:rsid w:val="00BE4111"/>
    <w:rsid w:val="00BE730E"/>
    <w:rsid w:val="00BF16DD"/>
    <w:rsid w:val="00C00549"/>
    <w:rsid w:val="00C06E49"/>
    <w:rsid w:val="00C10730"/>
    <w:rsid w:val="00C14BDA"/>
    <w:rsid w:val="00C33D59"/>
    <w:rsid w:val="00C33DA0"/>
    <w:rsid w:val="00C40548"/>
    <w:rsid w:val="00C41466"/>
    <w:rsid w:val="00C43509"/>
    <w:rsid w:val="00C50B23"/>
    <w:rsid w:val="00C55EA9"/>
    <w:rsid w:val="00C62731"/>
    <w:rsid w:val="00C77532"/>
    <w:rsid w:val="00C876D7"/>
    <w:rsid w:val="00C93A0C"/>
    <w:rsid w:val="00CA2AD1"/>
    <w:rsid w:val="00CA7583"/>
    <w:rsid w:val="00CB3C9F"/>
    <w:rsid w:val="00CB3FCA"/>
    <w:rsid w:val="00CB62A5"/>
    <w:rsid w:val="00CD345A"/>
    <w:rsid w:val="00CD3C60"/>
    <w:rsid w:val="00CD44E9"/>
    <w:rsid w:val="00CE79A7"/>
    <w:rsid w:val="00D02187"/>
    <w:rsid w:val="00D05249"/>
    <w:rsid w:val="00D12C9D"/>
    <w:rsid w:val="00D1731F"/>
    <w:rsid w:val="00D26023"/>
    <w:rsid w:val="00D306E0"/>
    <w:rsid w:val="00D3373A"/>
    <w:rsid w:val="00D7149B"/>
    <w:rsid w:val="00D80EA5"/>
    <w:rsid w:val="00D91AEE"/>
    <w:rsid w:val="00D97689"/>
    <w:rsid w:val="00D97A36"/>
    <w:rsid w:val="00D97B0B"/>
    <w:rsid w:val="00DA004F"/>
    <w:rsid w:val="00DB2118"/>
    <w:rsid w:val="00DB29E6"/>
    <w:rsid w:val="00DB5C8C"/>
    <w:rsid w:val="00DD03DB"/>
    <w:rsid w:val="00DE2217"/>
    <w:rsid w:val="00DF23B9"/>
    <w:rsid w:val="00DF2BD4"/>
    <w:rsid w:val="00DF59CC"/>
    <w:rsid w:val="00DF7743"/>
    <w:rsid w:val="00E04FBC"/>
    <w:rsid w:val="00E21435"/>
    <w:rsid w:val="00E23498"/>
    <w:rsid w:val="00E2521E"/>
    <w:rsid w:val="00E32D8D"/>
    <w:rsid w:val="00E33089"/>
    <w:rsid w:val="00E40A31"/>
    <w:rsid w:val="00E51E5C"/>
    <w:rsid w:val="00E543C4"/>
    <w:rsid w:val="00E6287F"/>
    <w:rsid w:val="00E739C9"/>
    <w:rsid w:val="00E82FD0"/>
    <w:rsid w:val="00E8325C"/>
    <w:rsid w:val="00E84CD5"/>
    <w:rsid w:val="00EC5E35"/>
    <w:rsid w:val="00EC6C88"/>
    <w:rsid w:val="00ED2438"/>
    <w:rsid w:val="00EE34CE"/>
    <w:rsid w:val="00EE450A"/>
    <w:rsid w:val="00EE607A"/>
    <w:rsid w:val="00EF20C5"/>
    <w:rsid w:val="00F062DB"/>
    <w:rsid w:val="00F22A9D"/>
    <w:rsid w:val="00F22DE4"/>
    <w:rsid w:val="00F308BB"/>
    <w:rsid w:val="00F369F1"/>
    <w:rsid w:val="00F4512A"/>
    <w:rsid w:val="00F5041C"/>
    <w:rsid w:val="00F61193"/>
    <w:rsid w:val="00F61F48"/>
    <w:rsid w:val="00F61F5C"/>
    <w:rsid w:val="00F679E0"/>
    <w:rsid w:val="00F7083F"/>
    <w:rsid w:val="00F72F0E"/>
    <w:rsid w:val="00F7739A"/>
    <w:rsid w:val="00F811A1"/>
    <w:rsid w:val="00F82222"/>
    <w:rsid w:val="00F82A00"/>
    <w:rsid w:val="00F8472D"/>
    <w:rsid w:val="00F86217"/>
    <w:rsid w:val="00F87DA0"/>
    <w:rsid w:val="00FA0C54"/>
    <w:rsid w:val="00FA1AB0"/>
    <w:rsid w:val="00FB7589"/>
    <w:rsid w:val="00FC0591"/>
    <w:rsid w:val="00FC1AB4"/>
    <w:rsid w:val="00FC20F1"/>
    <w:rsid w:val="00FC58D4"/>
    <w:rsid w:val="00FD126A"/>
    <w:rsid w:val="00FD6220"/>
    <w:rsid w:val="00FE162E"/>
    <w:rsid w:val="00FE62E6"/>
    <w:rsid w:val="00FE715E"/>
    <w:rsid w:val="00FF1B58"/>
    <w:rsid w:val="00FF4057"/>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0AD7F6"/>
  <w14:defaultImageDpi w14:val="330"/>
  <w15:chartTrackingRefBased/>
  <w15:docId w15:val="{6B16EB9E-C146-4A3B-816C-C5D777092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0D2A"/>
    <w:pPr>
      <w:spacing w:before="120" w:after="120"/>
      <w:jc w:val="both"/>
    </w:pPr>
    <w:rPr>
      <w:rFonts w:ascii="Gentium Book Basic" w:hAnsi="Gentium Book Basic"/>
    </w:rPr>
  </w:style>
  <w:style w:type="paragraph" w:styleId="Titre1">
    <w:name w:val="heading 1"/>
    <w:next w:val="Normal"/>
    <w:link w:val="Titre1Car"/>
    <w:uiPriority w:val="9"/>
    <w:qFormat/>
    <w:rsid w:val="00E84CD5"/>
    <w:pPr>
      <w:keepNext/>
      <w:keepLines/>
      <w:numPr>
        <w:numId w:val="6"/>
      </w:numPr>
      <w:spacing w:before="240" w:after="240"/>
      <w:outlineLvl w:val="0"/>
    </w:pPr>
    <w:rPr>
      <w:rFonts w:ascii="Gentium Basic" w:eastAsiaTheme="majorEastAsia" w:hAnsi="Gentium Basic" w:cstheme="majorBidi"/>
      <w:b/>
      <w:sz w:val="36"/>
      <w:szCs w:val="32"/>
    </w:rPr>
  </w:style>
  <w:style w:type="paragraph" w:styleId="Titre2">
    <w:name w:val="heading 2"/>
    <w:basedOn w:val="Titre1"/>
    <w:next w:val="Normal"/>
    <w:link w:val="Titre2Car"/>
    <w:uiPriority w:val="9"/>
    <w:unhideWhenUsed/>
    <w:qFormat/>
    <w:rsid w:val="00E84CD5"/>
    <w:pPr>
      <w:numPr>
        <w:ilvl w:val="1"/>
      </w:numPr>
      <w:spacing w:before="120" w:after="120"/>
      <w:outlineLvl w:val="1"/>
    </w:pPr>
    <w:rPr>
      <w:b w:val="0"/>
      <w:sz w:val="28"/>
      <w:szCs w:val="26"/>
    </w:rPr>
  </w:style>
  <w:style w:type="paragraph" w:styleId="Titre3">
    <w:name w:val="heading 3"/>
    <w:basedOn w:val="Normal"/>
    <w:next w:val="Normal"/>
    <w:link w:val="Titre3Car"/>
    <w:uiPriority w:val="9"/>
    <w:unhideWhenUsed/>
    <w:qFormat/>
    <w:rsid w:val="0060020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84CD5"/>
    <w:rPr>
      <w:rFonts w:ascii="Gentium Basic" w:eastAsiaTheme="majorEastAsia" w:hAnsi="Gentium Basic" w:cstheme="majorBidi"/>
      <w:b/>
      <w:sz w:val="36"/>
      <w:szCs w:val="32"/>
    </w:rPr>
  </w:style>
  <w:style w:type="paragraph" w:styleId="En-ttedetabledesmatires">
    <w:name w:val="TOC Heading"/>
    <w:next w:val="Normal"/>
    <w:uiPriority w:val="39"/>
    <w:unhideWhenUsed/>
    <w:qFormat/>
    <w:rsid w:val="00E84CD5"/>
    <w:rPr>
      <w:rFonts w:ascii="Gentium Basic" w:eastAsiaTheme="majorEastAsia" w:hAnsi="Gentium Basic" w:cstheme="majorBidi"/>
      <w:b/>
      <w:sz w:val="36"/>
      <w:szCs w:val="32"/>
      <w:lang w:eastAsia="fr-CH"/>
    </w:rPr>
  </w:style>
  <w:style w:type="paragraph" w:styleId="TM2">
    <w:name w:val="toc 2"/>
    <w:basedOn w:val="Normal"/>
    <w:next w:val="Normal"/>
    <w:autoRedefine/>
    <w:uiPriority w:val="39"/>
    <w:unhideWhenUsed/>
    <w:rsid w:val="008760E4"/>
    <w:pPr>
      <w:spacing w:after="100"/>
      <w:ind w:left="220"/>
    </w:pPr>
    <w:rPr>
      <w:rFonts w:eastAsiaTheme="minorEastAsia" w:cs="Times New Roman"/>
      <w:lang w:eastAsia="fr-CH"/>
    </w:rPr>
  </w:style>
  <w:style w:type="paragraph" w:styleId="TM1">
    <w:name w:val="toc 1"/>
    <w:basedOn w:val="Normal"/>
    <w:next w:val="Normal"/>
    <w:autoRedefine/>
    <w:uiPriority w:val="39"/>
    <w:unhideWhenUsed/>
    <w:rsid w:val="008760E4"/>
    <w:pPr>
      <w:spacing w:after="100"/>
    </w:pPr>
    <w:rPr>
      <w:rFonts w:eastAsiaTheme="minorEastAsia" w:cs="Times New Roman"/>
      <w:lang w:eastAsia="fr-CH"/>
    </w:rPr>
  </w:style>
  <w:style w:type="paragraph" w:styleId="TM3">
    <w:name w:val="toc 3"/>
    <w:basedOn w:val="Normal"/>
    <w:next w:val="Normal"/>
    <w:autoRedefine/>
    <w:uiPriority w:val="39"/>
    <w:unhideWhenUsed/>
    <w:rsid w:val="008760E4"/>
    <w:pPr>
      <w:spacing w:after="100"/>
      <w:ind w:left="440"/>
    </w:pPr>
    <w:rPr>
      <w:rFonts w:eastAsiaTheme="minorEastAsia" w:cs="Times New Roman"/>
      <w:lang w:eastAsia="fr-CH"/>
    </w:rPr>
  </w:style>
  <w:style w:type="character" w:customStyle="1" w:styleId="Titre2Car">
    <w:name w:val="Titre 2 Car"/>
    <w:basedOn w:val="Policepardfaut"/>
    <w:link w:val="Titre2"/>
    <w:uiPriority w:val="9"/>
    <w:rsid w:val="00E84CD5"/>
    <w:rPr>
      <w:rFonts w:ascii="Gentium Basic" w:eastAsiaTheme="majorEastAsia" w:hAnsi="Gentium Basic" w:cstheme="majorBidi"/>
      <w:sz w:val="28"/>
      <w:szCs w:val="26"/>
    </w:rPr>
  </w:style>
  <w:style w:type="numbering" w:customStyle="1" w:styleId="2312-Numerotation">
    <w:name w:val="2312-Numerotation"/>
    <w:uiPriority w:val="99"/>
    <w:rsid w:val="008760E4"/>
    <w:pPr>
      <w:numPr>
        <w:numId w:val="1"/>
      </w:numPr>
    </w:pPr>
  </w:style>
  <w:style w:type="character" w:styleId="Lienhypertexte">
    <w:name w:val="Hyperlink"/>
    <w:basedOn w:val="Policepardfaut"/>
    <w:uiPriority w:val="99"/>
    <w:unhideWhenUsed/>
    <w:rsid w:val="00E84CD5"/>
    <w:rPr>
      <w:color w:val="0563C1" w:themeColor="hyperlink"/>
      <w:u w:val="single"/>
    </w:rPr>
  </w:style>
  <w:style w:type="paragraph" w:customStyle="1" w:styleId="Image-centree">
    <w:name w:val="Image-centree"/>
    <w:basedOn w:val="Normal"/>
    <w:link w:val="Image-centreeCar"/>
    <w:qFormat/>
    <w:rsid w:val="004E6E62"/>
    <w:pPr>
      <w:spacing w:before="60" w:after="60" w:line="240" w:lineRule="auto"/>
      <w:jc w:val="center"/>
    </w:pPr>
    <w:rPr>
      <w:noProof/>
      <w:lang w:val="de-CH"/>
    </w:rPr>
  </w:style>
  <w:style w:type="paragraph" w:styleId="Lgende">
    <w:name w:val="caption"/>
    <w:basedOn w:val="Normal"/>
    <w:next w:val="Normal"/>
    <w:uiPriority w:val="35"/>
    <w:unhideWhenUsed/>
    <w:qFormat/>
    <w:rsid w:val="00F7083F"/>
    <w:pPr>
      <w:spacing w:after="200" w:line="240" w:lineRule="auto"/>
      <w:jc w:val="center"/>
    </w:pPr>
    <w:rPr>
      <w:i/>
      <w:iCs/>
      <w:color w:val="44546A" w:themeColor="text2"/>
      <w:sz w:val="18"/>
      <w:szCs w:val="18"/>
    </w:rPr>
  </w:style>
  <w:style w:type="character" w:customStyle="1" w:styleId="Image-centreeCar">
    <w:name w:val="Image-centree Car"/>
    <w:basedOn w:val="Policepardfaut"/>
    <w:link w:val="Image-centree"/>
    <w:rsid w:val="004E6E62"/>
    <w:rPr>
      <w:rFonts w:ascii="Gentium Book Basic" w:hAnsi="Gentium Book Basic"/>
      <w:noProof/>
      <w:lang w:val="de-CH"/>
    </w:rPr>
  </w:style>
  <w:style w:type="paragraph" w:customStyle="1" w:styleId="Glossaire">
    <w:name w:val="Glossaire"/>
    <w:basedOn w:val="Normal"/>
    <w:link w:val="GlossaireCar"/>
    <w:qFormat/>
    <w:rsid w:val="00A87DB7"/>
    <w:pPr>
      <w:tabs>
        <w:tab w:val="left" w:pos="1701"/>
      </w:tabs>
    </w:pPr>
    <w:rPr>
      <w:rFonts w:ascii="Gentium Basic" w:hAnsi="Gentium Basic"/>
    </w:rPr>
  </w:style>
  <w:style w:type="character" w:customStyle="1" w:styleId="GlossaireCar">
    <w:name w:val="Glossaire Car"/>
    <w:basedOn w:val="Policepardfaut"/>
    <w:link w:val="Glossaire"/>
    <w:rsid w:val="00A87DB7"/>
    <w:rPr>
      <w:rFonts w:ascii="Gentium Basic" w:hAnsi="Gentium Basic"/>
    </w:rPr>
  </w:style>
  <w:style w:type="table" w:styleId="Grilledutableau">
    <w:name w:val="Table Grid"/>
    <w:basedOn w:val="TableauNormal"/>
    <w:uiPriority w:val="39"/>
    <w:rsid w:val="002D2D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741082"/>
    <w:pPr>
      <w:tabs>
        <w:tab w:val="left" w:pos="384"/>
      </w:tabs>
      <w:spacing w:after="0" w:line="240" w:lineRule="auto"/>
      <w:ind w:left="384" w:hanging="384"/>
    </w:pPr>
  </w:style>
  <w:style w:type="paragraph" w:customStyle="1" w:styleId="texte-Tableaux">
    <w:name w:val="texte-Tableaux"/>
    <w:basedOn w:val="Normal"/>
    <w:link w:val="texte-TableauxCar"/>
    <w:qFormat/>
    <w:rsid w:val="000D3C01"/>
    <w:pPr>
      <w:spacing w:before="0" w:after="0" w:line="240" w:lineRule="auto"/>
      <w:jc w:val="left"/>
    </w:pPr>
    <w:rPr>
      <w:sz w:val="20"/>
    </w:rPr>
  </w:style>
  <w:style w:type="paragraph" w:customStyle="1" w:styleId="texte-avertissement">
    <w:name w:val="texte-avertissement"/>
    <w:link w:val="texte-avertissementCar"/>
    <w:qFormat/>
    <w:rsid w:val="00461D01"/>
    <w:pPr>
      <w:spacing w:line="240" w:lineRule="auto"/>
    </w:pPr>
    <w:rPr>
      <w:rFonts w:ascii="Gentium Book Basic" w:hAnsi="Gentium Book Basic"/>
      <w:i/>
    </w:rPr>
  </w:style>
  <w:style w:type="character" w:customStyle="1" w:styleId="texte-TableauxCar">
    <w:name w:val="texte-Tableaux Car"/>
    <w:basedOn w:val="Policepardfaut"/>
    <w:link w:val="texte-Tableaux"/>
    <w:rsid w:val="000D3C01"/>
    <w:rPr>
      <w:rFonts w:ascii="Gentium Book Basic" w:hAnsi="Gentium Book Basic"/>
      <w:sz w:val="20"/>
    </w:rPr>
  </w:style>
  <w:style w:type="paragraph" w:styleId="En-tte">
    <w:name w:val="header"/>
    <w:basedOn w:val="Normal"/>
    <w:link w:val="En-tteCar"/>
    <w:uiPriority w:val="99"/>
    <w:unhideWhenUsed/>
    <w:rsid w:val="00557ADD"/>
    <w:pPr>
      <w:tabs>
        <w:tab w:val="center" w:pos="4536"/>
        <w:tab w:val="right" w:pos="9072"/>
      </w:tabs>
      <w:spacing w:before="0" w:after="0" w:line="240" w:lineRule="auto"/>
    </w:pPr>
  </w:style>
  <w:style w:type="character" w:customStyle="1" w:styleId="texte-avertissementCar">
    <w:name w:val="texte-avertissement Car"/>
    <w:basedOn w:val="Policepardfaut"/>
    <w:link w:val="texte-avertissement"/>
    <w:rsid w:val="00461D01"/>
    <w:rPr>
      <w:rFonts w:ascii="Gentium Book Basic" w:hAnsi="Gentium Book Basic"/>
      <w:i/>
    </w:rPr>
  </w:style>
  <w:style w:type="character" w:customStyle="1" w:styleId="En-tteCar">
    <w:name w:val="En-tête Car"/>
    <w:basedOn w:val="Policepardfaut"/>
    <w:link w:val="En-tte"/>
    <w:uiPriority w:val="99"/>
    <w:rsid w:val="00557ADD"/>
    <w:rPr>
      <w:rFonts w:ascii="Gentium Book Basic" w:hAnsi="Gentium Book Basic"/>
    </w:rPr>
  </w:style>
  <w:style w:type="paragraph" w:styleId="Pieddepage">
    <w:name w:val="footer"/>
    <w:basedOn w:val="Normal"/>
    <w:link w:val="PieddepageCar"/>
    <w:uiPriority w:val="99"/>
    <w:unhideWhenUsed/>
    <w:rsid w:val="00557ADD"/>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557ADD"/>
    <w:rPr>
      <w:rFonts w:ascii="Gentium Book Basic" w:hAnsi="Gentium Book Basic"/>
    </w:rPr>
  </w:style>
  <w:style w:type="character" w:styleId="Emphaseintense">
    <w:name w:val="Intense Emphasis"/>
    <w:basedOn w:val="Policepardfaut"/>
    <w:uiPriority w:val="21"/>
    <w:qFormat/>
    <w:rsid w:val="009F5001"/>
    <w:rPr>
      <w:i/>
      <w:iCs/>
      <w:color w:val="5B9BD5" w:themeColor="accent1"/>
    </w:rPr>
  </w:style>
  <w:style w:type="paragraph" w:customStyle="1" w:styleId="etml-es-logo">
    <w:name w:val="etml-es-logo"/>
    <w:basedOn w:val="En-tte"/>
    <w:link w:val="etml-es-logoCar"/>
    <w:qFormat/>
    <w:rsid w:val="009F5001"/>
    <w:rPr>
      <w:rFonts w:ascii="ETML" w:hAnsi="ETML"/>
    </w:rPr>
  </w:style>
  <w:style w:type="character" w:customStyle="1" w:styleId="etml-es-logoCar">
    <w:name w:val="etml-es-logo Car"/>
    <w:basedOn w:val="En-tteCar"/>
    <w:link w:val="etml-es-logo"/>
    <w:rsid w:val="009F5001"/>
    <w:rPr>
      <w:rFonts w:ascii="ETML" w:hAnsi="ETML"/>
    </w:rPr>
  </w:style>
  <w:style w:type="paragraph" w:customStyle="1" w:styleId="PDGProjet">
    <w:name w:val="PDG_Projet"/>
    <w:link w:val="PDGProjetCar"/>
    <w:qFormat/>
    <w:rsid w:val="006566FB"/>
    <w:rPr>
      <w:rFonts w:ascii="Gentium Book Basic" w:hAnsi="Gentium Book Basic"/>
    </w:rPr>
  </w:style>
  <w:style w:type="character" w:customStyle="1" w:styleId="PDGProjetCar">
    <w:name w:val="PDG_Projet Car"/>
    <w:basedOn w:val="Policepardfaut"/>
    <w:link w:val="PDGProjet"/>
    <w:rsid w:val="006566FB"/>
    <w:rPr>
      <w:rFonts w:ascii="Gentium Book Basic" w:hAnsi="Gentium Book Basic"/>
    </w:rPr>
  </w:style>
  <w:style w:type="paragraph" w:customStyle="1" w:styleId="PDGNoms">
    <w:name w:val="PDG_Noms"/>
    <w:link w:val="PDGNomsCar"/>
    <w:qFormat/>
    <w:rsid w:val="00535D80"/>
    <w:pPr>
      <w:spacing w:after="120"/>
    </w:pPr>
    <w:rPr>
      <w:rFonts w:ascii="Gentium Book Basic" w:hAnsi="Gentium Book Basic"/>
      <w:sz w:val="28"/>
    </w:rPr>
  </w:style>
  <w:style w:type="character" w:customStyle="1" w:styleId="PDGNomsCar">
    <w:name w:val="PDG_Noms Car"/>
    <w:basedOn w:val="Policepardfaut"/>
    <w:link w:val="PDGNoms"/>
    <w:rsid w:val="00535D80"/>
    <w:rPr>
      <w:rFonts w:ascii="Gentium Book Basic" w:hAnsi="Gentium Book Basic"/>
      <w:sz w:val="28"/>
    </w:rPr>
  </w:style>
  <w:style w:type="character" w:customStyle="1" w:styleId="Titre3Car">
    <w:name w:val="Titre 3 Car"/>
    <w:basedOn w:val="Policepardfaut"/>
    <w:link w:val="Titre3"/>
    <w:uiPriority w:val="9"/>
    <w:rsid w:val="00600202"/>
    <w:rPr>
      <w:rFonts w:asciiTheme="majorHAnsi" w:eastAsiaTheme="majorEastAsia" w:hAnsiTheme="majorHAnsi" w:cstheme="majorBidi"/>
      <w:color w:val="1F4D78" w:themeColor="accent1" w:themeShade="7F"/>
      <w:sz w:val="24"/>
      <w:szCs w:val="24"/>
    </w:rPr>
  </w:style>
  <w:style w:type="character" w:customStyle="1" w:styleId="Mentionnonrsolue1">
    <w:name w:val="Mention non résolue1"/>
    <w:basedOn w:val="Policepardfaut"/>
    <w:uiPriority w:val="99"/>
    <w:semiHidden/>
    <w:unhideWhenUsed/>
    <w:rsid w:val="007536BF"/>
    <w:rPr>
      <w:color w:val="605E5C"/>
      <w:shd w:val="clear" w:color="auto" w:fill="E1DFDD"/>
    </w:rPr>
  </w:style>
  <w:style w:type="paragraph" w:customStyle="1" w:styleId="TitreCorrections">
    <w:name w:val="Titre_Corrections"/>
    <w:next w:val="Normal"/>
    <w:link w:val="TitreCorrectionsCar"/>
    <w:qFormat/>
    <w:rsid w:val="00CD3C60"/>
    <w:rPr>
      <w:rFonts w:ascii="Gentium Book Basic" w:eastAsiaTheme="majorEastAsia" w:hAnsi="Gentium Book Basic" w:cstheme="majorBidi"/>
      <w:i/>
      <w:iCs/>
      <w:color w:val="FF0000"/>
      <w:szCs w:val="24"/>
    </w:rPr>
  </w:style>
  <w:style w:type="character" w:customStyle="1" w:styleId="TitreCorrectionsCar">
    <w:name w:val="Titre_Corrections Car"/>
    <w:basedOn w:val="Titre3Car"/>
    <w:link w:val="TitreCorrections"/>
    <w:rsid w:val="00CD3C60"/>
    <w:rPr>
      <w:rFonts w:ascii="Gentium Book Basic" w:eastAsiaTheme="majorEastAsia" w:hAnsi="Gentium Book Basic" w:cstheme="majorBidi"/>
      <w:i/>
      <w:iCs/>
      <w:color w:val="FF0000"/>
      <w:sz w:val="24"/>
      <w:szCs w:val="24"/>
    </w:rPr>
  </w:style>
  <w:style w:type="paragraph" w:styleId="Tabledesillustrations">
    <w:name w:val="table of figures"/>
    <w:basedOn w:val="Normal"/>
    <w:next w:val="Normal"/>
    <w:uiPriority w:val="99"/>
    <w:unhideWhenUsed/>
    <w:rsid w:val="008211FE"/>
    <w:pPr>
      <w:spacing w:after="0"/>
    </w:pPr>
  </w:style>
  <w:style w:type="character" w:styleId="Lienhypertextesuivivisit">
    <w:name w:val="FollowedHyperlink"/>
    <w:basedOn w:val="Policepardfaut"/>
    <w:uiPriority w:val="99"/>
    <w:semiHidden/>
    <w:unhideWhenUsed/>
    <w:rsid w:val="0059753C"/>
    <w:rPr>
      <w:color w:val="954F72" w:themeColor="followedHyperlink"/>
      <w:u w:val="single"/>
    </w:rPr>
  </w:style>
  <w:style w:type="paragraph" w:styleId="Paragraphedeliste">
    <w:name w:val="List Paragraph"/>
    <w:basedOn w:val="Normal"/>
    <w:uiPriority w:val="34"/>
    <w:qFormat/>
    <w:rsid w:val="00F22DE4"/>
    <w:pPr>
      <w:ind w:left="720"/>
      <w:contextualSpacing/>
    </w:pPr>
  </w:style>
  <w:style w:type="paragraph" w:customStyle="1" w:styleId="modifafaire">
    <w:name w:val="modif_a_faire"/>
    <w:basedOn w:val="TitreCorrections"/>
    <w:link w:val="modifafaireCar"/>
    <w:rsid w:val="00694AC5"/>
  </w:style>
  <w:style w:type="character" w:customStyle="1" w:styleId="modifafaireCar">
    <w:name w:val="modif_a_faire Car"/>
    <w:basedOn w:val="TitreCorrectionsCar"/>
    <w:link w:val="modifafaire"/>
    <w:rsid w:val="00694AC5"/>
    <w:rPr>
      <w:rFonts w:ascii="Gentium Book Basic" w:eastAsiaTheme="majorEastAsia" w:hAnsi="Gentium Book Basic" w:cstheme="majorBidi"/>
      <w:i/>
      <w:iCs/>
      <w:color w:val="FF0000"/>
      <w:sz w:val="24"/>
      <w:szCs w:val="24"/>
    </w:rPr>
  </w:style>
  <w:style w:type="paragraph" w:customStyle="1" w:styleId="titre-Tableaux">
    <w:name w:val="titre-Tableaux"/>
    <w:basedOn w:val="texte-Tableaux"/>
    <w:link w:val="titre-TableauxCar"/>
    <w:qFormat/>
    <w:rsid w:val="000D3C01"/>
    <w:pPr>
      <w:tabs>
        <w:tab w:val="right" w:pos="7938"/>
      </w:tabs>
    </w:pPr>
    <w:rPr>
      <w:b/>
    </w:rPr>
  </w:style>
  <w:style w:type="character" w:styleId="Textedelespacerserv">
    <w:name w:val="Placeholder Text"/>
    <w:basedOn w:val="Policepardfaut"/>
    <w:uiPriority w:val="99"/>
    <w:semiHidden/>
    <w:rsid w:val="007B589C"/>
    <w:rPr>
      <w:color w:val="808080"/>
    </w:rPr>
  </w:style>
  <w:style w:type="character" w:customStyle="1" w:styleId="titre-TableauxCar">
    <w:name w:val="titre-Tableaux Car"/>
    <w:basedOn w:val="texte-TableauxCar"/>
    <w:link w:val="titre-Tableaux"/>
    <w:rsid w:val="000D3C01"/>
    <w:rPr>
      <w:rFonts w:ascii="Gentium Book Basic" w:hAnsi="Gentium Book Basic"/>
      <w:b/>
      <w:sz w:val="20"/>
    </w:rPr>
  </w:style>
  <w:style w:type="paragraph" w:styleId="Textedebulles">
    <w:name w:val="Balloon Text"/>
    <w:basedOn w:val="Normal"/>
    <w:link w:val="TextedebullesCar"/>
    <w:uiPriority w:val="99"/>
    <w:semiHidden/>
    <w:unhideWhenUsed/>
    <w:rsid w:val="00482071"/>
    <w:pPr>
      <w:spacing w:before="0"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82071"/>
    <w:rPr>
      <w:rFonts w:ascii="Segoe UI" w:hAnsi="Segoe UI" w:cs="Segoe UI"/>
      <w:sz w:val="18"/>
      <w:szCs w:val="18"/>
    </w:rPr>
  </w:style>
  <w:style w:type="character" w:customStyle="1" w:styleId="UnresolvedMention">
    <w:name w:val="Unresolved Mention"/>
    <w:basedOn w:val="Policepardfaut"/>
    <w:uiPriority w:val="99"/>
    <w:semiHidden/>
    <w:unhideWhenUsed/>
    <w:rsid w:val="00395B8E"/>
    <w:rPr>
      <w:color w:val="605E5C"/>
      <w:shd w:val="clear" w:color="auto" w:fill="E1DFDD"/>
    </w:rPr>
  </w:style>
  <w:style w:type="paragraph" w:customStyle="1" w:styleId="Sous-titre-de-paragraphe">
    <w:name w:val="Sous-titre-de-paragraphe"/>
    <w:basedOn w:val="Normal"/>
    <w:link w:val="Sous-titre-de-paragrapheCar"/>
    <w:qFormat/>
    <w:rsid w:val="00CE79A7"/>
    <w:rPr>
      <w:b/>
      <w:bCs/>
    </w:rPr>
  </w:style>
  <w:style w:type="character" w:customStyle="1" w:styleId="Sous-titre-de-paragrapheCar">
    <w:name w:val="Sous-titre-de-paragraphe Car"/>
    <w:basedOn w:val="Policepardfaut"/>
    <w:link w:val="Sous-titre-de-paragraphe"/>
    <w:rsid w:val="00CE79A7"/>
    <w:rPr>
      <w:rFonts w:ascii="Gentium Book Basic" w:hAnsi="Gentium Book Basic"/>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5875802">
      <w:bodyDiv w:val="1"/>
      <w:marLeft w:val="0"/>
      <w:marRight w:val="0"/>
      <w:marTop w:val="0"/>
      <w:marBottom w:val="0"/>
      <w:divBdr>
        <w:top w:val="none" w:sz="0" w:space="0" w:color="auto"/>
        <w:left w:val="none" w:sz="0" w:space="0" w:color="auto"/>
        <w:bottom w:val="none" w:sz="0" w:space="0" w:color="auto"/>
        <w:right w:val="none" w:sz="0" w:space="0" w:color="auto"/>
      </w:divBdr>
    </w:div>
    <w:div w:id="728891613">
      <w:bodyDiv w:val="1"/>
      <w:marLeft w:val="0"/>
      <w:marRight w:val="0"/>
      <w:marTop w:val="0"/>
      <w:marBottom w:val="0"/>
      <w:divBdr>
        <w:top w:val="none" w:sz="0" w:space="0" w:color="auto"/>
        <w:left w:val="none" w:sz="0" w:space="0" w:color="auto"/>
        <w:bottom w:val="none" w:sz="0" w:space="0" w:color="auto"/>
        <w:right w:val="none" w:sz="0" w:space="0" w:color="auto"/>
      </w:divBdr>
    </w:div>
    <w:div w:id="815029304">
      <w:bodyDiv w:val="1"/>
      <w:marLeft w:val="0"/>
      <w:marRight w:val="0"/>
      <w:marTop w:val="0"/>
      <w:marBottom w:val="0"/>
      <w:divBdr>
        <w:top w:val="none" w:sz="0" w:space="0" w:color="auto"/>
        <w:left w:val="none" w:sz="0" w:space="0" w:color="auto"/>
        <w:bottom w:val="none" w:sz="0" w:space="0" w:color="auto"/>
        <w:right w:val="none" w:sz="0" w:space="0" w:color="auto"/>
      </w:divBdr>
    </w:div>
    <w:div w:id="1022976183">
      <w:bodyDiv w:val="1"/>
      <w:marLeft w:val="0"/>
      <w:marRight w:val="0"/>
      <w:marTop w:val="0"/>
      <w:marBottom w:val="0"/>
      <w:divBdr>
        <w:top w:val="none" w:sz="0" w:space="0" w:color="auto"/>
        <w:left w:val="none" w:sz="0" w:space="0" w:color="auto"/>
        <w:bottom w:val="none" w:sz="0" w:space="0" w:color="auto"/>
        <w:right w:val="none" w:sz="0" w:space="0" w:color="auto"/>
      </w:divBdr>
    </w:div>
    <w:div w:id="1060176792">
      <w:bodyDiv w:val="1"/>
      <w:marLeft w:val="0"/>
      <w:marRight w:val="0"/>
      <w:marTop w:val="0"/>
      <w:marBottom w:val="0"/>
      <w:divBdr>
        <w:top w:val="none" w:sz="0" w:space="0" w:color="auto"/>
        <w:left w:val="none" w:sz="0" w:space="0" w:color="auto"/>
        <w:bottom w:val="none" w:sz="0" w:space="0" w:color="auto"/>
        <w:right w:val="none" w:sz="0" w:space="0" w:color="auto"/>
      </w:divBdr>
    </w:div>
    <w:div w:id="1273973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churter.com/en/datasheet/typ_DD11.pdf" TargetMode="External"/><Relationship Id="rId18" Type="http://schemas.openxmlformats.org/officeDocument/2006/relationships/image" Target="media/image6.jpeg"/><Relationship Id="rId26" Type="http://schemas.openxmlformats.org/officeDocument/2006/relationships/image" Target="media/image12.png"/><Relationship Id="rId39" Type="http://schemas.openxmlformats.org/officeDocument/2006/relationships/image" Target="media/image22.emf"/><Relationship Id="rId21" Type="http://schemas.openxmlformats.org/officeDocument/2006/relationships/image" Target="media/image8.jpg"/><Relationship Id="rId34" Type="http://schemas.openxmlformats.org/officeDocument/2006/relationships/image" Target="media/image18.png"/><Relationship Id="rId42" Type="http://schemas.openxmlformats.org/officeDocument/2006/relationships/hyperlink" Target="https://eccel.co.uk/wp-content/downloads/UART-B1-User-manual.pdf" TargetMode="External"/><Relationship Id="rId47" Type="http://schemas.openxmlformats.org/officeDocument/2006/relationships/image" Target="media/image27.png"/><Relationship Id="rId50" Type="http://schemas.openxmlformats.org/officeDocument/2006/relationships/hyperlink" Target="https://www.ti.com/lit/ds/symlink/tlc5973.pdf?HQS=dis-dk-null-digikeymode-dsf-pf-null-wwe&amp;ts=1695554399423&amp;ref_url=https%253A%252F%252Fwww.ti.com%252Fgeneral%252Fdocs%252Fsuppproductinfo.tsp%253FdistId%253D10%2526gotoUrl%253Dhttps%253A%252F%252Fwww.ti.com%252Flit%252Fgpn%252Ftlc5973" TargetMode="External"/><Relationship Id="rId55" Type="http://schemas.openxmlformats.org/officeDocument/2006/relationships/image" Target="media/image33.jpg"/><Relationship Id="rId63" Type="http://schemas.openxmlformats.org/officeDocument/2006/relationships/hyperlink" Target="https://resources.altium.com/fr/p/using-an-ipc-2221-calculator-for-high-voltage-design" TargetMode="External"/><Relationship Id="rId68" Type="http://schemas.openxmlformats.org/officeDocument/2006/relationships/image" Target="media/image44.png"/><Relationship Id="rId76" Type="http://schemas.openxmlformats.org/officeDocument/2006/relationships/image" Target="media/image52.png"/><Relationship Id="rId84" Type="http://schemas.openxmlformats.org/officeDocument/2006/relationships/hyperlink" Target="file:///C:\ETML-ES\2312_BadgePlace\doc\rapport\2312_BadgePlace_Santos_2023.docx" TargetMode="External"/><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7.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5.png"/><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hyperlink" Target="https://www.cuidevices.com/product/resource/crj011-ml3-th.pdf" TargetMode="External"/><Relationship Id="rId37" Type="http://schemas.openxmlformats.org/officeDocument/2006/relationships/image" Target="media/image20.png"/><Relationship Id="rId40" Type="http://schemas.openxmlformats.org/officeDocument/2006/relationships/image" Target="media/image23.jpeg"/><Relationship Id="rId45" Type="http://schemas.openxmlformats.org/officeDocument/2006/relationships/image" Target="media/image26.emf"/><Relationship Id="rId53" Type="http://schemas.openxmlformats.org/officeDocument/2006/relationships/image" Target="media/image32.emf"/><Relationship Id="rId58" Type="http://schemas.openxmlformats.org/officeDocument/2006/relationships/image" Target="media/image36.png"/><Relationship Id="rId66" Type="http://schemas.openxmlformats.org/officeDocument/2006/relationships/image" Target="media/image42.png"/><Relationship Id="rId74" Type="http://schemas.openxmlformats.org/officeDocument/2006/relationships/image" Target="media/image50.png"/><Relationship Id="rId79" Type="http://schemas.openxmlformats.org/officeDocument/2006/relationships/hyperlink" Target="https://thenounproject.com/" TargetMode="External"/><Relationship Id="rId87" Type="http://schemas.openxmlformats.org/officeDocument/2006/relationships/hyperlink" Target="file:///C:\ETML-ES\2312_BadgePlace\doc\rapport\2312_BadgePlace_Santos_2023.docx" TargetMode="Externa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hyperlink" Target="file:///C:\ETML-ES\2312_BadgePlace\doc\rapport\2312_BadgePlace_Santos_2023.docx" TargetMode="External"/><Relationship Id="rId90" Type="http://schemas.openxmlformats.org/officeDocument/2006/relationships/theme" Target="theme/theme1.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image" Target="media/image9.emf"/><Relationship Id="rId27" Type="http://schemas.openxmlformats.org/officeDocument/2006/relationships/image" Target="media/image13.png"/><Relationship Id="rId30" Type="http://schemas.openxmlformats.org/officeDocument/2006/relationships/hyperlink" Target="https://ww1.microchip.com/downloads/aemDocuments/documents/OTH/ProductDocuments/DataSheets/00002165B.pdf" TargetMode="External"/><Relationship Id="rId35" Type="http://schemas.openxmlformats.org/officeDocument/2006/relationships/image" Target="media/image19.png"/><Relationship Id="rId43" Type="http://schemas.openxmlformats.org/officeDocument/2006/relationships/image" Target="media/image24.jpeg"/><Relationship Id="rId48" Type="http://schemas.openxmlformats.org/officeDocument/2006/relationships/image" Target="media/image28.emf"/><Relationship Id="rId56" Type="http://schemas.openxmlformats.org/officeDocument/2006/relationships/image" Target="media/image34.png"/><Relationship Id="rId64" Type="http://schemas.openxmlformats.org/officeDocument/2006/relationships/image" Target="media/image40.png"/><Relationship Id="rId69" Type="http://schemas.openxmlformats.org/officeDocument/2006/relationships/image" Target="media/image45.png"/><Relationship Id="rId77" Type="http://schemas.openxmlformats.org/officeDocument/2006/relationships/image" Target="media/image53.png"/><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48.png"/><Relationship Id="rId80" Type="http://schemas.openxmlformats.org/officeDocument/2006/relationships/image" Target="media/image55.png"/><Relationship Id="rId85" Type="http://schemas.openxmlformats.org/officeDocument/2006/relationships/hyperlink" Target="file:///C:\ETML-ES\2312_BadgePlace\doc\rapport\2312_BadgePlace_Santos_2023.docx"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g.recomcdn.com/media/Datasheet/pdf/.fDalzwDY/.t4d3a794a0b6c5ccab793/Datasheet-135/RAC05-K_277.pdf" TargetMode="External"/><Relationship Id="rId25" Type="http://schemas.openxmlformats.org/officeDocument/2006/relationships/image" Target="media/image11.emf"/><Relationship Id="rId33" Type="http://schemas.openxmlformats.org/officeDocument/2006/relationships/image" Target="media/image17.png"/><Relationship Id="rId38" Type="http://schemas.openxmlformats.org/officeDocument/2006/relationships/image" Target="media/image21.png"/><Relationship Id="rId46" Type="http://schemas.openxmlformats.org/officeDocument/2006/relationships/hyperlink" Target="https://www.we-online.com/components/products/datasheet/150141M173100.pdf" TargetMode="External"/><Relationship Id="rId59" Type="http://schemas.openxmlformats.org/officeDocument/2006/relationships/image" Target="media/image37.png"/><Relationship Id="rId67" Type="http://schemas.openxmlformats.org/officeDocument/2006/relationships/image" Target="media/image43.png"/><Relationship Id="rId20" Type="http://schemas.openxmlformats.org/officeDocument/2006/relationships/hyperlink" Target="https://www3.panasonic.biz/ac/e_download/control/relay/power/catalog/mech_eng_dw.pdf" TargetMode="External"/><Relationship Id="rId41" Type="http://schemas.openxmlformats.org/officeDocument/2006/relationships/hyperlink" Target="https://www.mikroe.com/rfid-click" TargetMode="External"/><Relationship Id="rId54" Type="http://schemas.openxmlformats.org/officeDocument/2006/relationships/hyperlink" Target="https://www.cuidevices.com/product/resource/cmt-0904-83t.pdf" TargetMode="External"/><Relationship Id="rId62" Type="http://schemas.openxmlformats.org/officeDocument/2006/relationships/hyperlink" Target="https://www.digikey.hk/en/resources/conversion-calculators/conversion-calculator-pcb-trace-width" TargetMode="External"/><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hyperlink" Target="file:///C:\ETML-ES\2312_BadgePlace\doc\rapport\2312_BadgePlace_Santos_2023.docx" TargetMode="External"/><Relationship Id="rId88" Type="http://schemas.openxmlformats.org/officeDocument/2006/relationships/hyperlink" Target="file:///C:\ETML-ES\2312_BadgePlace\doc\rapport\2312_BadgePlace_Santos_2023.doc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we-online.com/components/products/datasheet/691401700002B.pdf" TargetMode="External"/><Relationship Id="rId23" Type="http://schemas.openxmlformats.org/officeDocument/2006/relationships/hyperlink" Target="https://ww1.microchip.com/downloads/aemDocuments/documents/MCU32/ProductDocuments/DataSheets/PIC32MX5XX6XX7XX_Family%29Datasheet_DS60001156K.pdf" TargetMode="External"/><Relationship Id="rId28" Type="http://schemas.openxmlformats.org/officeDocument/2006/relationships/image" Target="media/image14.emf"/><Relationship Id="rId36" Type="http://schemas.openxmlformats.org/officeDocument/2006/relationships/hyperlink" Target="https://www.espressif.com/sites/default/files/documentation/esp32-c3-wroom-02_datasheet_en.pdf" TargetMode="External"/><Relationship Id="rId49" Type="http://schemas.openxmlformats.org/officeDocument/2006/relationships/image" Target="media/image29.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image" Target="media/image16.jpeg"/><Relationship Id="rId44" Type="http://schemas.openxmlformats.org/officeDocument/2006/relationships/image" Target="media/image25.jpeg"/><Relationship Id="rId52" Type="http://schemas.openxmlformats.org/officeDocument/2006/relationships/image" Target="media/image31.emf"/><Relationship Id="rId60" Type="http://schemas.openxmlformats.org/officeDocument/2006/relationships/image" Target="media/image38.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6.jpeg"/><Relationship Id="rId86" Type="http://schemas.openxmlformats.org/officeDocument/2006/relationships/hyperlink" Target="file:///C:\ETML-ES\2312_BadgePlace\doc\rapport\2312_BadgePlace_Santos_2023.doc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C5298-6FF6-45B0-A908-1D359C65D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0</TotalTime>
  <Pages>45</Pages>
  <Words>11397</Words>
  <Characters>62685</Characters>
  <Application>Microsoft Office Word</Application>
  <DocSecurity>0</DocSecurity>
  <Lines>522</Lines>
  <Paragraphs>147</Paragraphs>
  <ScaleCrop>false</ScaleCrop>
  <HeadingPairs>
    <vt:vector size="2" baseType="variant">
      <vt:variant>
        <vt:lpstr>Titre</vt:lpstr>
      </vt:variant>
      <vt:variant>
        <vt:i4>1</vt:i4>
      </vt:variant>
    </vt:vector>
  </HeadingPairs>
  <TitlesOfParts>
    <vt:vector size="1" baseType="lpstr">
      <vt:lpstr/>
    </vt:vector>
  </TitlesOfParts>
  <Company>DGEP</Company>
  <LinksUpToDate>false</LinksUpToDate>
  <CharactersWithSpaces>73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Santos</dc:creator>
  <cp:keywords/>
  <dc:description/>
  <cp:lastModifiedBy>Miguel Santos</cp:lastModifiedBy>
  <cp:revision>101</cp:revision>
  <cp:lastPrinted>2023-09-23T22:44:00Z</cp:lastPrinted>
  <dcterms:created xsi:type="dcterms:W3CDTF">2023-09-04T12:02:00Z</dcterms:created>
  <dcterms:modified xsi:type="dcterms:W3CDTF">2023-09-25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cXkwL6GT"/&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